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CD308" w14:textId="3DB5F2C9" w:rsidR="000B11D2" w:rsidRDefault="007B3A48" w:rsidP="00340C93">
      <w:pPr>
        <w:pStyle w:val="Heading1"/>
      </w:pPr>
      <w:r>
        <w:t xml:space="preserve">Estimating the population size of female sex workers in Zimbabwe: </w:t>
      </w:r>
      <w:r w:rsidR="00B14C0F">
        <w:t>comparison of estimates obtained using different methods in twenty sites and development of a national-level estimate</w:t>
      </w:r>
      <w:r>
        <w:t xml:space="preserve"> </w:t>
      </w:r>
    </w:p>
    <w:p w14:paraId="35D8C50E" w14:textId="77777777" w:rsidR="00446897" w:rsidRDefault="00446897" w:rsidP="000B11D2"/>
    <w:p w14:paraId="71B83D94" w14:textId="504001EE" w:rsidR="00446897" w:rsidRDefault="005A487E" w:rsidP="000B11D2">
      <w:r>
        <w:t xml:space="preserve">Running Title: Population size </w:t>
      </w:r>
      <w:r w:rsidR="00EE4377">
        <w:t>of female sex workers in Zimbabwe</w:t>
      </w:r>
    </w:p>
    <w:p w14:paraId="01133CF3" w14:textId="77777777" w:rsidR="00740477" w:rsidRDefault="00740477" w:rsidP="008F0061"/>
    <w:p w14:paraId="5A15E016" w14:textId="2FD1A4D6" w:rsidR="00225CFC" w:rsidRPr="004C5C8B" w:rsidRDefault="00225CFC" w:rsidP="008F0061">
      <w:r w:rsidRPr="004C5C8B">
        <w:t>Elizabeth F</w:t>
      </w:r>
      <w:r w:rsidR="00540A1E" w:rsidRPr="004C5C8B">
        <w:t>EARON</w:t>
      </w:r>
      <w:r w:rsidR="004502C3" w:rsidRPr="004C5C8B">
        <w:rPr>
          <w:vertAlign w:val="superscript"/>
        </w:rPr>
        <w:t>1</w:t>
      </w:r>
      <w:r w:rsidR="00F440A8" w:rsidRPr="004C5C8B">
        <w:rPr>
          <w:vertAlign w:val="superscript"/>
        </w:rPr>
        <w:t>*</w:t>
      </w:r>
      <w:r w:rsidR="004C5C8B" w:rsidRPr="004C5C8B">
        <w:t xml:space="preserve">, </w:t>
      </w:r>
      <w:r w:rsidRPr="004C5C8B">
        <w:t>Sungai T C</w:t>
      </w:r>
      <w:r w:rsidR="00540A1E" w:rsidRPr="004C5C8B">
        <w:t>HABATA</w:t>
      </w:r>
      <w:r w:rsidR="004502C3" w:rsidRPr="004C5C8B">
        <w:rPr>
          <w:vertAlign w:val="superscript"/>
        </w:rPr>
        <w:t>2</w:t>
      </w:r>
      <w:r w:rsidR="004C5C8B" w:rsidRPr="004C5C8B">
        <w:t xml:space="preserve">, </w:t>
      </w:r>
      <w:proofErr w:type="spellStart"/>
      <w:r w:rsidR="004502C3" w:rsidRPr="004C5C8B">
        <w:rPr>
          <w:lang w:eastAsia="en-GB"/>
        </w:rPr>
        <w:t>Sitholubuhle</w:t>
      </w:r>
      <w:proofErr w:type="spellEnd"/>
      <w:r w:rsidR="004502C3" w:rsidRPr="004C5C8B">
        <w:rPr>
          <w:lang w:eastAsia="en-GB"/>
        </w:rPr>
        <w:t xml:space="preserve"> M</w:t>
      </w:r>
      <w:r w:rsidR="00540A1E" w:rsidRPr="004C5C8B">
        <w:rPr>
          <w:lang w:eastAsia="en-GB"/>
        </w:rPr>
        <w:t>AGUTSHWA</w:t>
      </w:r>
      <w:r w:rsidR="004502C3" w:rsidRPr="004C5C8B">
        <w:rPr>
          <w:vertAlign w:val="superscript"/>
          <w:lang w:eastAsia="en-GB"/>
        </w:rPr>
        <w:t>2</w:t>
      </w:r>
      <w:r w:rsidR="004C5C8B" w:rsidRPr="004C5C8B">
        <w:t xml:space="preserve">, </w:t>
      </w:r>
      <w:r w:rsidR="004502C3" w:rsidRPr="004C5C8B">
        <w:rPr>
          <w:lang w:eastAsia="en-GB"/>
        </w:rPr>
        <w:t>Tendayi N</w:t>
      </w:r>
      <w:r w:rsidR="00540A1E" w:rsidRPr="004C5C8B">
        <w:rPr>
          <w:lang w:eastAsia="en-GB"/>
        </w:rPr>
        <w:t>DORI</w:t>
      </w:r>
      <w:r w:rsidR="004502C3" w:rsidRPr="004C5C8B">
        <w:rPr>
          <w:lang w:eastAsia="en-GB"/>
        </w:rPr>
        <w:t>-M</w:t>
      </w:r>
      <w:r w:rsidR="00540A1E" w:rsidRPr="004C5C8B">
        <w:rPr>
          <w:lang w:eastAsia="en-GB"/>
        </w:rPr>
        <w:t>HARADZE</w:t>
      </w:r>
      <w:r w:rsidR="004502C3" w:rsidRPr="004C5C8B">
        <w:rPr>
          <w:vertAlign w:val="superscript"/>
          <w:lang w:eastAsia="en-GB"/>
        </w:rPr>
        <w:t>2</w:t>
      </w:r>
      <w:r w:rsidR="004502C3" w:rsidRPr="004C5C8B">
        <w:rPr>
          <w:lang w:eastAsia="en-GB"/>
        </w:rPr>
        <w:t xml:space="preserve"> </w:t>
      </w:r>
      <w:r w:rsidR="004C5C8B" w:rsidRPr="004C5C8B">
        <w:t xml:space="preserve">, </w:t>
      </w:r>
      <w:proofErr w:type="spellStart"/>
      <w:r w:rsidR="004502C3" w:rsidRPr="004C5C8B">
        <w:rPr>
          <w:lang w:eastAsia="en-GB"/>
        </w:rPr>
        <w:t>Sithembile</w:t>
      </w:r>
      <w:proofErr w:type="spellEnd"/>
      <w:r w:rsidR="004502C3" w:rsidRPr="004C5C8B">
        <w:rPr>
          <w:lang w:eastAsia="en-GB"/>
        </w:rPr>
        <w:t xml:space="preserve"> M</w:t>
      </w:r>
      <w:r w:rsidR="00540A1E" w:rsidRPr="004C5C8B">
        <w:rPr>
          <w:lang w:eastAsia="en-GB"/>
        </w:rPr>
        <w:t>USEMBURI</w:t>
      </w:r>
      <w:r w:rsidR="004502C3" w:rsidRPr="004C5C8B">
        <w:rPr>
          <w:vertAlign w:val="superscript"/>
          <w:lang w:eastAsia="en-GB"/>
        </w:rPr>
        <w:t>2</w:t>
      </w:r>
      <w:r w:rsidR="004502C3" w:rsidRPr="004C5C8B">
        <w:rPr>
          <w:lang w:eastAsia="en-GB"/>
        </w:rPr>
        <w:t xml:space="preserve"> </w:t>
      </w:r>
      <w:r w:rsidR="004C5C8B" w:rsidRPr="004C5C8B">
        <w:t xml:space="preserve">, </w:t>
      </w:r>
      <w:r w:rsidR="004502C3" w:rsidRPr="004C5C8B">
        <w:rPr>
          <w:lang w:eastAsia="en-GB"/>
        </w:rPr>
        <w:t>Henry C</w:t>
      </w:r>
      <w:r w:rsidR="00540A1E" w:rsidRPr="004C5C8B">
        <w:rPr>
          <w:lang w:eastAsia="en-GB"/>
        </w:rPr>
        <w:t>HIDAWANYIKA</w:t>
      </w:r>
      <w:r w:rsidR="004502C3" w:rsidRPr="004C5C8B">
        <w:rPr>
          <w:vertAlign w:val="superscript"/>
          <w:lang w:eastAsia="en-GB"/>
        </w:rPr>
        <w:t>3</w:t>
      </w:r>
      <w:r w:rsidR="004C5C8B" w:rsidRPr="004C5C8B">
        <w:t xml:space="preserve">, </w:t>
      </w:r>
      <w:proofErr w:type="spellStart"/>
      <w:r w:rsidR="004502C3" w:rsidRPr="004C5C8B">
        <w:rPr>
          <w:lang w:eastAsia="en-GB"/>
        </w:rPr>
        <w:t>Absolom</w:t>
      </w:r>
      <w:proofErr w:type="spellEnd"/>
      <w:r w:rsidR="004502C3" w:rsidRPr="004C5C8B">
        <w:rPr>
          <w:lang w:eastAsia="en-GB"/>
        </w:rPr>
        <w:t xml:space="preserve"> M</w:t>
      </w:r>
      <w:r w:rsidR="00540A1E" w:rsidRPr="004C5C8B">
        <w:rPr>
          <w:lang w:eastAsia="en-GB"/>
        </w:rPr>
        <w:t>ASENDEKE</w:t>
      </w:r>
      <w:r w:rsidR="004502C3" w:rsidRPr="004C5C8B">
        <w:rPr>
          <w:vertAlign w:val="superscript"/>
          <w:lang w:eastAsia="en-GB"/>
        </w:rPr>
        <w:t>3</w:t>
      </w:r>
      <w:r w:rsidR="004C5C8B" w:rsidRPr="004C5C8B">
        <w:t xml:space="preserve">, </w:t>
      </w:r>
      <w:r w:rsidR="004502C3" w:rsidRPr="004C5C8B">
        <w:rPr>
          <w:lang w:eastAsia="en-GB"/>
        </w:rPr>
        <w:t>Sue N</w:t>
      </w:r>
      <w:r w:rsidR="00540A1E" w:rsidRPr="004C5C8B">
        <w:rPr>
          <w:lang w:eastAsia="en-GB"/>
        </w:rPr>
        <w:t>APIERALA</w:t>
      </w:r>
      <w:r w:rsidR="002E0FB5" w:rsidRPr="004C5C8B">
        <w:rPr>
          <w:vertAlign w:val="superscript"/>
          <w:lang w:eastAsia="en-GB"/>
        </w:rPr>
        <w:t>4</w:t>
      </w:r>
      <w:r w:rsidR="004C5C8B" w:rsidRPr="004C5C8B">
        <w:t xml:space="preserve">, </w:t>
      </w:r>
      <w:r w:rsidR="004502C3" w:rsidRPr="004C5C8B">
        <w:rPr>
          <w:lang w:eastAsia="en-GB"/>
        </w:rPr>
        <w:t>Elizabeth G</w:t>
      </w:r>
      <w:r w:rsidR="00540A1E" w:rsidRPr="004C5C8B">
        <w:rPr>
          <w:lang w:eastAsia="en-GB"/>
        </w:rPr>
        <w:t>ONESE</w:t>
      </w:r>
      <w:r w:rsidR="00124C93" w:rsidRPr="004C5C8B">
        <w:rPr>
          <w:vertAlign w:val="superscript"/>
          <w:lang w:eastAsia="en-GB"/>
        </w:rPr>
        <w:t>5</w:t>
      </w:r>
      <w:r w:rsidR="004C5C8B" w:rsidRPr="004C5C8B">
        <w:t xml:space="preserve">, </w:t>
      </w:r>
      <w:r w:rsidR="004502C3" w:rsidRPr="004C5C8B">
        <w:rPr>
          <w:lang w:eastAsia="en-GB"/>
        </w:rPr>
        <w:t>Amy H</w:t>
      </w:r>
      <w:r w:rsidR="00540A1E" w:rsidRPr="004C5C8B">
        <w:rPr>
          <w:lang w:eastAsia="en-GB"/>
        </w:rPr>
        <w:t>ERMAN ROLOFF</w:t>
      </w:r>
      <w:r w:rsidR="00124C93" w:rsidRPr="004C5C8B">
        <w:rPr>
          <w:vertAlign w:val="superscript"/>
          <w:lang w:eastAsia="en-GB"/>
        </w:rPr>
        <w:t>5</w:t>
      </w:r>
      <w:r w:rsidR="004C5C8B" w:rsidRPr="004C5C8B">
        <w:t xml:space="preserve">, </w:t>
      </w:r>
      <w:r w:rsidR="004502C3" w:rsidRPr="004C5C8B">
        <w:rPr>
          <w:lang w:eastAsia="en-GB"/>
        </w:rPr>
        <w:t xml:space="preserve">Beth </w:t>
      </w:r>
      <w:r w:rsidR="00333768" w:rsidRPr="004C5C8B">
        <w:rPr>
          <w:lang w:eastAsia="en-GB"/>
        </w:rPr>
        <w:t xml:space="preserve">A TIPPETT </w:t>
      </w:r>
      <w:r w:rsidR="004502C3" w:rsidRPr="004C5C8B">
        <w:rPr>
          <w:lang w:eastAsia="en-GB"/>
        </w:rPr>
        <w:t>B</w:t>
      </w:r>
      <w:r w:rsidR="00333768" w:rsidRPr="004C5C8B">
        <w:rPr>
          <w:lang w:eastAsia="en-GB"/>
        </w:rPr>
        <w:t>ARR</w:t>
      </w:r>
      <w:proofErr w:type="gramStart"/>
      <w:r w:rsidR="00124C93" w:rsidRPr="004C5C8B">
        <w:rPr>
          <w:vertAlign w:val="superscript"/>
          <w:lang w:eastAsia="en-GB"/>
        </w:rPr>
        <w:t>5</w:t>
      </w:r>
      <w:r w:rsidR="004502C3" w:rsidRPr="004C5C8B">
        <w:rPr>
          <w:lang w:eastAsia="en-GB"/>
        </w:rPr>
        <w:t xml:space="preserve"> </w:t>
      </w:r>
      <w:r w:rsidR="004C5C8B" w:rsidRPr="004C5C8B">
        <w:t>,</w:t>
      </w:r>
      <w:proofErr w:type="gramEnd"/>
      <w:r w:rsidR="004C5C8B" w:rsidRPr="004C5C8B">
        <w:t xml:space="preserve"> </w:t>
      </w:r>
      <w:r w:rsidR="004502C3" w:rsidRPr="004C5C8B">
        <w:rPr>
          <w:lang w:eastAsia="en-GB"/>
        </w:rPr>
        <w:t xml:space="preserve">Peter </w:t>
      </w:r>
      <w:r w:rsidR="009F24B7" w:rsidRPr="004C5C8B">
        <w:rPr>
          <w:lang w:eastAsia="en-GB"/>
        </w:rPr>
        <w:t xml:space="preserve">H </w:t>
      </w:r>
      <w:r w:rsidR="004502C3" w:rsidRPr="004C5C8B">
        <w:rPr>
          <w:lang w:eastAsia="en-GB"/>
        </w:rPr>
        <w:t>K</w:t>
      </w:r>
      <w:r w:rsidR="00540A1E" w:rsidRPr="004C5C8B">
        <w:rPr>
          <w:lang w:eastAsia="en-GB"/>
        </w:rPr>
        <w:t>ILMARX</w:t>
      </w:r>
      <w:r w:rsidR="00405E08">
        <w:rPr>
          <w:vertAlign w:val="superscript"/>
          <w:lang w:eastAsia="en-GB"/>
        </w:rPr>
        <w:t>5</w:t>
      </w:r>
      <w:r w:rsidR="004C5C8B" w:rsidRPr="004C5C8B">
        <w:t>,</w:t>
      </w:r>
      <w:r w:rsidR="00861606">
        <w:t xml:space="preserve"> </w:t>
      </w:r>
      <w:r w:rsidR="00896F9F">
        <w:t>Ramona WONG-GRUENWALD</w:t>
      </w:r>
      <w:r w:rsidR="00405E08">
        <w:rPr>
          <w:vertAlign w:val="superscript"/>
        </w:rPr>
        <w:t>6</w:t>
      </w:r>
      <w:r w:rsidR="00285FEA">
        <w:t>,</w:t>
      </w:r>
      <w:r w:rsidR="004C5C8B" w:rsidRPr="004C5C8B">
        <w:t xml:space="preserve"> </w:t>
      </w:r>
      <w:r w:rsidR="004502C3" w:rsidRPr="004C5C8B">
        <w:rPr>
          <w:lang w:eastAsia="en-GB"/>
        </w:rPr>
        <w:t>Samson C</w:t>
      </w:r>
      <w:r w:rsidR="00540A1E" w:rsidRPr="004C5C8B">
        <w:rPr>
          <w:lang w:eastAsia="en-GB"/>
        </w:rPr>
        <w:t>HIDIYA</w:t>
      </w:r>
      <w:r w:rsidR="00405E08">
        <w:rPr>
          <w:vertAlign w:val="superscript"/>
          <w:lang w:eastAsia="en-GB"/>
        </w:rPr>
        <w:t>7</w:t>
      </w:r>
      <w:r w:rsidR="004C5C8B" w:rsidRPr="004C5C8B">
        <w:t xml:space="preserve">, </w:t>
      </w:r>
      <w:proofErr w:type="spellStart"/>
      <w:r w:rsidR="004502C3" w:rsidRPr="004C5C8B">
        <w:rPr>
          <w:lang w:eastAsia="en-GB"/>
        </w:rPr>
        <w:t>Mutsa</w:t>
      </w:r>
      <w:proofErr w:type="spellEnd"/>
      <w:r w:rsidR="004502C3" w:rsidRPr="004C5C8B">
        <w:rPr>
          <w:lang w:eastAsia="en-GB"/>
        </w:rPr>
        <w:t xml:space="preserve"> M</w:t>
      </w:r>
      <w:r w:rsidR="00540A1E" w:rsidRPr="004C5C8B">
        <w:rPr>
          <w:lang w:eastAsia="en-GB"/>
        </w:rPr>
        <w:t>HANGARA</w:t>
      </w:r>
      <w:r w:rsidR="00405E08">
        <w:rPr>
          <w:vertAlign w:val="superscript"/>
          <w:lang w:eastAsia="en-GB"/>
        </w:rPr>
        <w:t>7</w:t>
      </w:r>
      <w:r w:rsidR="004C5C8B" w:rsidRPr="004C5C8B">
        <w:t xml:space="preserve">, </w:t>
      </w:r>
      <w:r w:rsidR="004502C3" w:rsidRPr="004C5C8B">
        <w:rPr>
          <w:lang w:eastAsia="en-GB"/>
        </w:rPr>
        <w:t>Dagmar H</w:t>
      </w:r>
      <w:r w:rsidR="00540A1E" w:rsidRPr="004C5C8B">
        <w:rPr>
          <w:lang w:eastAsia="en-GB"/>
        </w:rPr>
        <w:t>ANISCH</w:t>
      </w:r>
      <w:r w:rsidR="00405E08">
        <w:rPr>
          <w:vertAlign w:val="superscript"/>
          <w:lang w:eastAsia="en-GB"/>
        </w:rPr>
        <w:t>8</w:t>
      </w:r>
      <w:r w:rsidR="004C5C8B" w:rsidRPr="004C5C8B">
        <w:t xml:space="preserve">, </w:t>
      </w:r>
      <w:r w:rsidR="004502C3" w:rsidRPr="004C5C8B">
        <w:rPr>
          <w:lang w:eastAsia="en-GB"/>
        </w:rPr>
        <w:t>Jess</w:t>
      </w:r>
      <w:r w:rsidR="00540A1E" w:rsidRPr="004C5C8B">
        <w:rPr>
          <w:lang w:eastAsia="en-GB"/>
        </w:rPr>
        <w:t>ie K</w:t>
      </w:r>
      <w:r w:rsidR="004502C3" w:rsidRPr="004C5C8B">
        <w:rPr>
          <w:lang w:eastAsia="en-GB"/>
        </w:rPr>
        <w:t xml:space="preserve"> E</w:t>
      </w:r>
      <w:r w:rsidR="00540A1E" w:rsidRPr="004C5C8B">
        <w:rPr>
          <w:lang w:eastAsia="en-GB"/>
        </w:rPr>
        <w:t>DWARDS</w:t>
      </w:r>
      <w:r w:rsidR="00405E08">
        <w:rPr>
          <w:vertAlign w:val="superscript"/>
          <w:lang w:eastAsia="en-GB"/>
        </w:rPr>
        <w:t>9</w:t>
      </w:r>
      <w:r w:rsidR="004C5C8B" w:rsidRPr="004C5C8B">
        <w:rPr>
          <w:lang w:eastAsia="en-GB"/>
        </w:rPr>
        <w:t xml:space="preserve"> </w:t>
      </w:r>
      <w:r w:rsidR="004C5C8B" w:rsidRPr="004C5C8B">
        <w:t xml:space="preserve">, </w:t>
      </w:r>
      <w:r w:rsidR="004502C3" w:rsidRPr="004C5C8B">
        <w:rPr>
          <w:lang w:eastAsia="en-GB"/>
        </w:rPr>
        <w:t>Brian R</w:t>
      </w:r>
      <w:r w:rsidR="00540A1E" w:rsidRPr="004C5C8B">
        <w:rPr>
          <w:lang w:eastAsia="en-GB"/>
        </w:rPr>
        <w:t>ICE</w:t>
      </w:r>
      <w:r w:rsidR="004502C3" w:rsidRPr="004C5C8B">
        <w:rPr>
          <w:vertAlign w:val="superscript"/>
          <w:lang w:eastAsia="en-GB"/>
        </w:rPr>
        <w:t>1</w:t>
      </w:r>
      <w:r w:rsidR="007B1DCF">
        <w:rPr>
          <w:vertAlign w:val="superscript"/>
          <w:lang w:eastAsia="en-GB"/>
        </w:rPr>
        <w:t>0</w:t>
      </w:r>
      <w:r w:rsidR="004C5C8B" w:rsidRPr="004C5C8B">
        <w:t xml:space="preserve">, </w:t>
      </w:r>
      <w:r w:rsidR="004502C3" w:rsidRPr="004C5C8B">
        <w:rPr>
          <w:lang w:eastAsia="en-GB"/>
        </w:rPr>
        <w:t>Isaac T</w:t>
      </w:r>
      <w:r w:rsidR="00540A1E" w:rsidRPr="004C5C8B">
        <w:rPr>
          <w:lang w:eastAsia="en-GB"/>
        </w:rPr>
        <w:t>ARAMUSI</w:t>
      </w:r>
      <w:r w:rsidR="0094400B" w:rsidRPr="004C5C8B">
        <w:rPr>
          <w:vertAlign w:val="superscript"/>
          <w:lang w:eastAsia="en-GB"/>
        </w:rPr>
        <w:t>1</w:t>
      </w:r>
      <w:r w:rsidR="007B1DCF">
        <w:rPr>
          <w:vertAlign w:val="superscript"/>
          <w:lang w:eastAsia="en-GB"/>
        </w:rPr>
        <w:t>1</w:t>
      </w:r>
      <w:r w:rsidR="004C5C8B" w:rsidRPr="004C5C8B">
        <w:rPr>
          <w:lang w:eastAsia="en-GB"/>
        </w:rPr>
        <w:t xml:space="preserve"> </w:t>
      </w:r>
      <w:r w:rsidR="004C5C8B" w:rsidRPr="004C5C8B">
        <w:t xml:space="preserve">, </w:t>
      </w:r>
      <w:r w:rsidR="004502C3" w:rsidRPr="004C5C8B">
        <w:rPr>
          <w:lang w:eastAsia="en-GB"/>
        </w:rPr>
        <w:t>Tendai M</w:t>
      </w:r>
      <w:r w:rsidR="00540A1E" w:rsidRPr="004C5C8B">
        <w:rPr>
          <w:lang w:eastAsia="en-GB"/>
        </w:rPr>
        <w:t>BENGERANWA</w:t>
      </w:r>
      <w:r w:rsidR="0094400B" w:rsidRPr="004C5C8B">
        <w:rPr>
          <w:vertAlign w:val="superscript"/>
          <w:lang w:eastAsia="en-GB"/>
        </w:rPr>
        <w:t>1</w:t>
      </w:r>
      <w:r w:rsidR="007B1DCF">
        <w:rPr>
          <w:vertAlign w:val="superscript"/>
          <w:lang w:eastAsia="en-GB"/>
        </w:rPr>
        <w:t>1</w:t>
      </w:r>
      <w:r w:rsidR="004C5C8B" w:rsidRPr="004C5C8B">
        <w:t xml:space="preserve">, </w:t>
      </w:r>
      <w:proofErr w:type="spellStart"/>
      <w:r w:rsidR="004502C3" w:rsidRPr="004C5C8B">
        <w:rPr>
          <w:lang w:eastAsia="en-GB"/>
        </w:rPr>
        <w:t>Tapiwa</w:t>
      </w:r>
      <w:proofErr w:type="spellEnd"/>
      <w:r w:rsidR="004502C3" w:rsidRPr="004C5C8B">
        <w:rPr>
          <w:lang w:eastAsia="en-GB"/>
        </w:rPr>
        <w:t xml:space="preserve"> M</w:t>
      </w:r>
      <w:r w:rsidR="00540A1E" w:rsidRPr="004C5C8B">
        <w:rPr>
          <w:lang w:eastAsia="en-GB"/>
        </w:rPr>
        <w:t>AGURE</w:t>
      </w:r>
      <w:r w:rsidR="0094400B" w:rsidRPr="004C5C8B">
        <w:rPr>
          <w:vertAlign w:val="superscript"/>
          <w:lang w:eastAsia="en-GB"/>
        </w:rPr>
        <w:t>1</w:t>
      </w:r>
      <w:r w:rsidR="007B1DCF">
        <w:rPr>
          <w:vertAlign w:val="superscript"/>
          <w:lang w:eastAsia="en-GB"/>
        </w:rPr>
        <w:t>1</w:t>
      </w:r>
      <w:r w:rsidR="004C5C8B" w:rsidRPr="004C5C8B">
        <w:t xml:space="preserve">, </w:t>
      </w:r>
      <w:r w:rsidR="004502C3" w:rsidRPr="004C5C8B">
        <w:rPr>
          <w:lang w:eastAsia="en-GB"/>
        </w:rPr>
        <w:t>Portia M</w:t>
      </w:r>
      <w:r w:rsidR="0094400B" w:rsidRPr="004C5C8B">
        <w:rPr>
          <w:lang w:eastAsia="en-GB"/>
        </w:rPr>
        <w:t>ANANGAZIRA</w:t>
      </w:r>
      <w:r w:rsidR="00A2183B" w:rsidRPr="004C5C8B">
        <w:rPr>
          <w:vertAlign w:val="superscript"/>
          <w:lang w:eastAsia="en-GB"/>
        </w:rPr>
        <w:t>1</w:t>
      </w:r>
      <w:r w:rsidR="007B1DCF">
        <w:rPr>
          <w:vertAlign w:val="superscript"/>
          <w:lang w:eastAsia="en-GB"/>
        </w:rPr>
        <w:t>2</w:t>
      </w:r>
      <w:r w:rsidR="004C5C8B" w:rsidRPr="004C5C8B">
        <w:t xml:space="preserve">, </w:t>
      </w:r>
      <w:r w:rsidR="004502C3" w:rsidRPr="004C5C8B">
        <w:rPr>
          <w:lang w:eastAsia="en-GB"/>
        </w:rPr>
        <w:t>Owen M</w:t>
      </w:r>
      <w:r w:rsidR="0094400B" w:rsidRPr="004C5C8B">
        <w:rPr>
          <w:lang w:eastAsia="en-GB"/>
        </w:rPr>
        <w:t>UGURUNGI</w:t>
      </w:r>
      <w:r w:rsidR="004502C3" w:rsidRPr="004C5C8B">
        <w:rPr>
          <w:vertAlign w:val="superscript"/>
          <w:lang w:eastAsia="en-GB"/>
        </w:rPr>
        <w:t>1</w:t>
      </w:r>
      <w:r w:rsidR="007B1DCF">
        <w:rPr>
          <w:vertAlign w:val="superscript"/>
          <w:lang w:eastAsia="en-GB"/>
        </w:rPr>
        <w:t>2</w:t>
      </w:r>
      <w:r w:rsidR="004C5C8B" w:rsidRPr="004C5C8B">
        <w:t xml:space="preserve">, </w:t>
      </w:r>
      <w:r w:rsidRPr="004C5C8B">
        <w:t>James R H</w:t>
      </w:r>
      <w:r w:rsidR="00540A1E" w:rsidRPr="004C5C8B">
        <w:t>ARGREAVES</w:t>
      </w:r>
      <w:r w:rsidR="004502C3" w:rsidRPr="004C5C8B">
        <w:rPr>
          <w:vertAlign w:val="superscript"/>
        </w:rPr>
        <w:t>1</w:t>
      </w:r>
      <w:r w:rsidR="007B1DCF">
        <w:rPr>
          <w:vertAlign w:val="superscript"/>
        </w:rPr>
        <w:t>0</w:t>
      </w:r>
      <w:r w:rsidR="004C5C8B" w:rsidRPr="004C5C8B">
        <w:t xml:space="preserve">, </w:t>
      </w:r>
      <w:r w:rsidRPr="004C5C8B">
        <w:t>Frances M C</w:t>
      </w:r>
      <w:r w:rsidR="00540A1E" w:rsidRPr="004C5C8B">
        <w:t>OWAN</w:t>
      </w:r>
      <w:r w:rsidR="004502C3" w:rsidRPr="004C5C8B">
        <w:rPr>
          <w:vertAlign w:val="superscript"/>
        </w:rPr>
        <w:t>2,1</w:t>
      </w:r>
      <w:r w:rsidR="007B1DCF">
        <w:rPr>
          <w:vertAlign w:val="superscript"/>
        </w:rPr>
        <w:t>3</w:t>
      </w:r>
    </w:p>
    <w:p w14:paraId="14429379" w14:textId="77777777" w:rsidR="00225CFC" w:rsidRDefault="00225CFC" w:rsidP="008F0061"/>
    <w:p w14:paraId="592041FA" w14:textId="17416BBD" w:rsidR="00432E05" w:rsidRPr="00C23DA5" w:rsidRDefault="00432E05" w:rsidP="008F0061">
      <w:r w:rsidRPr="00C23DA5">
        <w:t xml:space="preserve">1 Department of </w:t>
      </w:r>
      <w:r w:rsidR="00983186" w:rsidRPr="00C23DA5">
        <w:t>Global Health and Development</w:t>
      </w:r>
      <w:r w:rsidRPr="00C23DA5">
        <w:t>, London School of Hygiene and Tropical Medicine, United Kingdom</w:t>
      </w:r>
    </w:p>
    <w:p w14:paraId="458FF66D" w14:textId="77777777" w:rsidR="000A754F" w:rsidRPr="00C23DA5" w:rsidRDefault="000A754F" w:rsidP="008F0061">
      <w:r w:rsidRPr="00C23DA5">
        <w:t xml:space="preserve">2 Centre for Sexual Health and HIV/AIDS Research </w:t>
      </w:r>
      <w:r w:rsidR="008C4744" w:rsidRPr="00C23DA5">
        <w:t>Zimbabwe, Zimbabwe</w:t>
      </w:r>
    </w:p>
    <w:p w14:paraId="3EED8EF0" w14:textId="77777777" w:rsidR="000A754F" w:rsidRPr="00C23DA5" w:rsidRDefault="000A754F" w:rsidP="008F0061">
      <w:r w:rsidRPr="00C23DA5">
        <w:t>3 RTI</w:t>
      </w:r>
      <w:r w:rsidR="00124C93" w:rsidRPr="00C23DA5">
        <w:t xml:space="preserve"> International, Zimbabwe</w:t>
      </w:r>
    </w:p>
    <w:p w14:paraId="3A9150C6" w14:textId="77777777" w:rsidR="00124C93" w:rsidRPr="00C23DA5" w:rsidRDefault="00124C93" w:rsidP="008F0061">
      <w:r w:rsidRPr="00C23DA5">
        <w:t xml:space="preserve">4 </w:t>
      </w:r>
      <w:r w:rsidR="00333768" w:rsidRPr="00C23DA5">
        <w:t xml:space="preserve">Women’s Global Health Imperative, </w:t>
      </w:r>
      <w:r w:rsidRPr="00C23DA5">
        <w:t>RTI International, United States</w:t>
      </w:r>
      <w:r w:rsidR="008C4744" w:rsidRPr="00C23DA5">
        <w:t xml:space="preserve"> of America</w:t>
      </w:r>
    </w:p>
    <w:p w14:paraId="73D48F9F" w14:textId="65412EF9" w:rsidR="00DF2B0E" w:rsidRPr="00C23DA5" w:rsidRDefault="00124C93" w:rsidP="008F0061">
      <w:pPr>
        <w:rPr>
          <w:rFonts w:ascii="Times New Roman" w:eastAsia="Times New Roman" w:hAnsi="Times New Roman" w:cs="Times New Roman"/>
          <w:lang w:eastAsia="en-GB"/>
        </w:rPr>
      </w:pPr>
      <w:r w:rsidRPr="00C23DA5">
        <w:t xml:space="preserve">5 </w:t>
      </w:r>
      <w:r w:rsidR="00C23DA5" w:rsidRPr="00C23DA5">
        <w:rPr>
          <w:rFonts w:ascii="Calibri" w:eastAsia="Times New Roman" w:hAnsi="Calibri" w:cs="Times New Roman"/>
          <w:color w:val="000000"/>
          <w:shd w:val="clear" w:color="auto" w:fill="FFFFFF"/>
          <w:lang w:eastAsia="en-GB"/>
        </w:rPr>
        <w:t xml:space="preserve">Division of Global HIV and Tuberculosis, U.S. </w:t>
      </w:r>
      <w:proofErr w:type="spellStart"/>
      <w:r w:rsidR="00C23DA5" w:rsidRPr="00C23DA5">
        <w:rPr>
          <w:rFonts w:ascii="Calibri" w:eastAsia="Times New Roman" w:hAnsi="Calibri" w:cs="Times New Roman"/>
          <w:color w:val="000000"/>
          <w:shd w:val="clear" w:color="auto" w:fill="FFFFFF"/>
          <w:lang w:eastAsia="en-GB"/>
        </w:rPr>
        <w:t>Centers</w:t>
      </w:r>
      <w:proofErr w:type="spellEnd"/>
      <w:r w:rsidR="00C23DA5" w:rsidRPr="00C23DA5">
        <w:rPr>
          <w:rFonts w:ascii="Calibri" w:eastAsia="Times New Roman" w:hAnsi="Calibri" w:cs="Times New Roman"/>
          <w:color w:val="000000"/>
          <w:shd w:val="clear" w:color="auto" w:fill="FFFFFF"/>
          <w:lang w:eastAsia="en-GB"/>
        </w:rPr>
        <w:t xml:space="preserve"> for Disease Control and Prevention, Zimbabwe</w:t>
      </w:r>
    </w:p>
    <w:p w14:paraId="3C96C2D8" w14:textId="77777777" w:rsidR="00285FEA" w:rsidRPr="00C23DA5" w:rsidRDefault="00405E08" w:rsidP="008F0061">
      <w:pPr>
        <w:rPr>
          <w:rFonts w:ascii="Calibri" w:eastAsia="Times New Roman" w:hAnsi="Calibri" w:cs="Times New Roman"/>
          <w:lang w:eastAsia="en-GB"/>
        </w:rPr>
      </w:pPr>
      <w:r w:rsidRPr="00C23DA5">
        <w:rPr>
          <w:rFonts w:ascii="Calibri" w:hAnsi="Calibri"/>
        </w:rPr>
        <w:t>6</w:t>
      </w:r>
      <w:r w:rsidR="007A60F7" w:rsidRPr="00C23DA5">
        <w:rPr>
          <w:rFonts w:ascii="Calibri" w:hAnsi="Calibri"/>
        </w:rPr>
        <w:t xml:space="preserve"> </w:t>
      </w:r>
      <w:r w:rsidR="00A44722" w:rsidRPr="00C23DA5">
        <w:rPr>
          <w:rFonts w:ascii="Calibri" w:eastAsia="Times New Roman" w:hAnsi="Calibri" w:cs="Times New Roman"/>
          <w:lang w:eastAsia="en-GB"/>
        </w:rPr>
        <w:t xml:space="preserve">Gesellschaft </w:t>
      </w:r>
      <w:proofErr w:type="spellStart"/>
      <w:r w:rsidR="00A44722" w:rsidRPr="00C23DA5">
        <w:rPr>
          <w:rFonts w:ascii="Calibri" w:eastAsia="Times New Roman" w:hAnsi="Calibri" w:cs="Times New Roman"/>
          <w:lang w:eastAsia="en-GB"/>
        </w:rPr>
        <w:t>für</w:t>
      </w:r>
      <w:proofErr w:type="spellEnd"/>
      <w:r w:rsidR="00A44722" w:rsidRPr="00C23DA5">
        <w:rPr>
          <w:rFonts w:ascii="Calibri" w:eastAsia="Times New Roman" w:hAnsi="Calibri" w:cs="Times New Roman"/>
          <w:lang w:eastAsia="en-GB"/>
        </w:rPr>
        <w:t xml:space="preserve"> Interna</w:t>
      </w:r>
      <w:r w:rsidRPr="00C23DA5">
        <w:rPr>
          <w:rFonts w:ascii="Calibri" w:eastAsia="Times New Roman" w:hAnsi="Calibri" w:cs="Times New Roman"/>
          <w:lang w:eastAsia="en-GB"/>
        </w:rPr>
        <w:t xml:space="preserve">tionale </w:t>
      </w:r>
      <w:proofErr w:type="spellStart"/>
      <w:r w:rsidRPr="00C23DA5">
        <w:rPr>
          <w:rFonts w:ascii="Calibri" w:eastAsia="Times New Roman" w:hAnsi="Calibri" w:cs="Times New Roman"/>
          <w:lang w:eastAsia="en-GB"/>
        </w:rPr>
        <w:t>Zusammenarbeit</w:t>
      </w:r>
      <w:proofErr w:type="spellEnd"/>
      <w:r w:rsidRPr="00C23DA5">
        <w:rPr>
          <w:rFonts w:ascii="Calibri" w:eastAsia="Times New Roman" w:hAnsi="Calibri" w:cs="Times New Roman"/>
          <w:lang w:eastAsia="en-GB"/>
        </w:rPr>
        <w:t>, Germany</w:t>
      </w:r>
    </w:p>
    <w:p w14:paraId="7EBDAA83" w14:textId="77777777" w:rsidR="006D4C3F" w:rsidRPr="00C23DA5" w:rsidRDefault="00405E08" w:rsidP="008F0061">
      <w:r w:rsidRPr="00C23DA5">
        <w:t>7</w:t>
      </w:r>
      <w:r w:rsidR="00285FEA" w:rsidRPr="00C23DA5">
        <w:t xml:space="preserve"> </w:t>
      </w:r>
      <w:r w:rsidR="00C3285F" w:rsidRPr="00C23DA5">
        <w:t>United States Agency for I</w:t>
      </w:r>
      <w:r w:rsidR="00162A8D" w:rsidRPr="00C23DA5">
        <w:t>nternational Development</w:t>
      </w:r>
      <w:r w:rsidR="006D4C3F" w:rsidRPr="00C23DA5">
        <w:t>, Zimbabwe</w:t>
      </w:r>
    </w:p>
    <w:p w14:paraId="4D435FD2" w14:textId="77777777" w:rsidR="00333768" w:rsidRPr="00C23DA5" w:rsidRDefault="00405E08" w:rsidP="008F0061">
      <w:r w:rsidRPr="00C23DA5">
        <w:t>8</w:t>
      </w:r>
      <w:r w:rsidR="00143379" w:rsidRPr="00C23DA5">
        <w:t xml:space="preserve"> </w:t>
      </w:r>
      <w:r w:rsidR="00333768" w:rsidRPr="00C23DA5">
        <w:t xml:space="preserve">United Nations </w:t>
      </w:r>
      <w:r w:rsidR="009062FE" w:rsidRPr="00C23DA5">
        <w:t>Population Fund, Zimbabwe</w:t>
      </w:r>
    </w:p>
    <w:p w14:paraId="2CBFDB6C" w14:textId="77777777" w:rsidR="009062FE" w:rsidRDefault="00405E08" w:rsidP="008F0061">
      <w:r w:rsidRPr="00C23DA5">
        <w:t>9</w:t>
      </w:r>
      <w:r w:rsidR="00143379" w:rsidRPr="00C23DA5">
        <w:t xml:space="preserve"> Department of Epidemiology, University of North Carolina at Chapel Hill, United States </w:t>
      </w:r>
      <w:proofErr w:type="gramStart"/>
      <w:r w:rsidR="00143379" w:rsidRPr="00C23DA5">
        <w:t xml:space="preserve">of  </w:t>
      </w:r>
      <w:r w:rsidR="008C4744" w:rsidRPr="00C23DA5">
        <w:t>America</w:t>
      </w:r>
      <w:proofErr w:type="gramEnd"/>
    </w:p>
    <w:p w14:paraId="78074689" w14:textId="41DEA087" w:rsidR="007B1DCF" w:rsidRPr="00C23DA5" w:rsidRDefault="007B1DCF" w:rsidP="008F0061">
      <w:r>
        <w:t xml:space="preserve">10 </w:t>
      </w:r>
      <w:r w:rsidRPr="00C23DA5">
        <w:t xml:space="preserve">Department of </w:t>
      </w:r>
      <w:r>
        <w:t>Public Health, Environments and Society</w:t>
      </w:r>
      <w:r w:rsidRPr="00C23DA5">
        <w:t>, London School of Hygiene and Tropical Medicine, United Kingdom</w:t>
      </w:r>
    </w:p>
    <w:p w14:paraId="575199CC" w14:textId="527D2EE1" w:rsidR="00143379" w:rsidRPr="00C23DA5" w:rsidRDefault="007B1DCF" w:rsidP="008F0061">
      <w:r>
        <w:t>11</w:t>
      </w:r>
      <w:r w:rsidR="00B9498E" w:rsidRPr="00C23DA5">
        <w:t xml:space="preserve"> National AIDS Council, Zimbabwe</w:t>
      </w:r>
    </w:p>
    <w:p w14:paraId="7085FF99" w14:textId="660967FA" w:rsidR="00B9498E" w:rsidRPr="00C23DA5" w:rsidRDefault="007B1DCF" w:rsidP="008F0061">
      <w:r>
        <w:lastRenderedPageBreak/>
        <w:t>12</w:t>
      </w:r>
      <w:r w:rsidR="00B9498E" w:rsidRPr="00C23DA5">
        <w:t xml:space="preserve"> </w:t>
      </w:r>
      <w:r w:rsidR="0031516F" w:rsidRPr="00C23DA5">
        <w:t>AIDS and TB Programme</w:t>
      </w:r>
      <w:r w:rsidR="00511EBC" w:rsidRPr="00C23DA5">
        <w:t xml:space="preserve">, </w:t>
      </w:r>
      <w:r w:rsidR="00D74CA0">
        <w:t>Minist</w:t>
      </w:r>
      <w:r w:rsidR="00B9498E" w:rsidRPr="00C23DA5">
        <w:t>ry of Health and Child Care, Zimbabwe</w:t>
      </w:r>
    </w:p>
    <w:p w14:paraId="5FAB7E47" w14:textId="612C3557" w:rsidR="00B9498E" w:rsidRPr="00C23DA5" w:rsidRDefault="007B1DCF" w:rsidP="008F0061">
      <w:r>
        <w:t>13</w:t>
      </w:r>
      <w:r w:rsidR="00B9498E" w:rsidRPr="00C23DA5">
        <w:t xml:space="preserve"> </w:t>
      </w:r>
      <w:r w:rsidR="009644A3" w:rsidRPr="00C23DA5">
        <w:t>Department of International P</w:t>
      </w:r>
      <w:r w:rsidR="008541D6" w:rsidRPr="00C23DA5">
        <w:t xml:space="preserve">ublic Health, </w:t>
      </w:r>
      <w:r w:rsidR="00B9498E" w:rsidRPr="00C23DA5">
        <w:t>Liverpool School of Tropical Medicine, United Kingdom</w:t>
      </w:r>
    </w:p>
    <w:p w14:paraId="511840A2" w14:textId="77777777" w:rsidR="004C5C8B" w:rsidRDefault="004C5C8B" w:rsidP="008F0061"/>
    <w:p w14:paraId="2A7474B3" w14:textId="77777777" w:rsidR="00F440A8" w:rsidRDefault="00F440A8" w:rsidP="008F0061">
      <w:r>
        <w:t>*Corresponding Author</w:t>
      </w:r>
    </w:p>
    <w:p w14:paraId="50ADB571" w14:textId="77777777" w:rsidR="00F440A8" w:rsidRDefault="00117F3A" w:rsidP="008F0061">
      <w:hyperlink r:id="rId9" w:history="1">
        <w:r w:rsidR="00F440A8" w:rsidRPr="000D1694">
          <w:rPr>
            <w:rStyle w:val="Hyperlink"/>
          </w:rPr>
          <w:t>Elizabeth.Fearon@lshtm.ac.uk</w:t>
        </w:r>
      </w:hyperlink>
    </w:p>
    <w:p w14:paraId="331695A8" w14:textId="77777777" w:rsidR="00432E05" w:rsidRDefault="00F440A8" w:rsidP="008F0061">
      <w:r>
        <w:t>15-17 Tavistock Place, London WC1H 9SH, United Kingdom</w:t>
      </w:r>
    </w:p>
    <w:p w14:paraId="04780D33" w14:textId="77777777" w:rsidR="00225CFC" w:rsidRDefault="00225CFC" w:rsidP="008F0061"/>
    <w:p w14:paraId="0C9F15BA" w14:textId="77777777" w:rsidR="007B7F10" w:rsidRDefault="00533E43" w:rsidP="008F0061">
      <w:r>
        <w:t>Conflicts of Interest</w:t>
      </w:r>
    </w:p>
    <w:p w14:paraId="4E113CE3" w14:textId="6AC02713" w:rsidR="007B7F10" w:rsidRDefault="001C607E" w:rsidP="008F0061">
      <w:pPr>
        <w:rPr>
          <w:lang w:eastAsia="en-GB"/>
        </w:rPr>
      </w:pPr>
      <w:r>
        <w:rPr>
          <w:lang w:eastAsia="en-GB"/>
        </w:rPr>
        <w:t>We have no conflicts of i</w:t>
      </w:r>
      <w:r w:rsidR="00814FC9">
        <w:rPr>
          <w:lang w:eastAsia="en-GB"/>
        </w:rPr>
        <w:t>nterest to report.</w:t>
      </w:r>
    </w:p>
    <w:p w14:paraId="0659B2C6" w14:textId="77777777" w:rsidR="007B7F10" w:rsidRPr="00FD5E9D" w:rsidRDefault="007B7F10" w:rsidP="003D1650">
      <w:pPr>
        <w:rPr>
          <w:rFonts w:ascii="Times New Roman" w:eastAsia="Times New Roman" w:hAnsi="Times New Roman" w:cs="Times New Roman"/>
          <w:lang w:eastAsia="en-GB"/>
        </w:rPr>
      </w:pPr>
    </w:p>
    <w:p w14:paraId="3A2C1565" w14:textId="77777777" w:rsidR="00FD5E9D" w:rsidRDefault="00FD5E9D" w:rsidP="000B11D2"/>
    <w:p w14:paraId="483D97C3" w14:textId="77777777" w:rsidR="00196913" w:rsidRPr="0042363F" w:rsidRDefault="00196913" w:rsidP="0042363F">
      <w:pPr>
        <w:pStyle w:val="Heading2"/>
        <w:sectPr w:rsidR="00196913" w:rsidRPr="0042363F" w:rsidSect="00877B1B">
          <w:headerReference w:type="even" r:id="rId10"/>
          <w:headerReference w:type="default" r:id="rId11"/>
          <w:footerReference w:type="even" r:id="rId12"/>
          <w:footerReference w:type="default" r:id="rId13"/>
          <w:pgSz w:w="11900" w:h="16840"/>
          <w:pgMar w:top="1440" w:right="1699" w:bottom="1440" w:left="1699" w:header="720" w:footer="720" w:gutter="0"/>
          <w:cols w:space="720"/>
          <w:docGrid w:linePitch="360"/>
        </w:sectPr>
      </w:pPr>
    </w:p>
    <w:p w14:paraId="7DF3E608" w14:textId="77777777" w:rsidR="00817F54" w:rsidRDefault="00817F54" w:rsidP="00CA6BBD">
      <w:pPr>
        <w:pStyle w:val="Heading1"/>
      </w:pPr>
      <w:r>
        <w:lastRenderedPageBreak/>
        <w:t>Abstract</w:t>
      </w:r>
    </w:p>
    <w:p w14:paraId="10CCCB14" w14:textId="77777777" w:rsidR="00817F54" w:rsidRDefault="00817F54" w:rsidP="00905A8C"/>
    <w:p w14:paraId="1B976FA5" w14:textId="54277314" w:rsidR="000431DF" w:rsidRPr="0042363F" w:rsidRDefault="001365D9" w:rsidP="001365D9">
      <w:pPr>
        <w:pStyle w:val="Heading3"/>
        <w:spacing w:line="480" w:lineRule="auto"/>
        <w:rPr>
          <w:i/>
          <w:color w:val="000000" w:themeColor="text1"/>
        </w:rPr>
      </w:pPr>
      <w:r w:rsidRPr="00075858">
        <w:rPr>
          <w:rStyle w:val="Heading2Char"/>
        </w:rPr>
        <w:t>Background</w:t>
      </w:r>
      <w:r w:rsidR="00537724" w:rsidRPr="0042363F">
        <w:rPr>
          <w:i/>
          <w:color w:val="000000" w:themeColor="text1"/>
        </w:rPr>
        <w:t>:</w:t>
      </w:r>
    </w:p>
    <w:p w14:paraId="51C48C1D" w14:textId="41BF13AB" w:rsidR="00817F54" w:rsidRDefault="00C11698" w:rsidP="008F0061">
      <w:r>
        <w:t>N</w:t>
      </w:r>
      <w:r w:rsidR="00666FD2">
        <w:t xml:space="preserve">ational-level </w:t>
      </w:r>
      <w:r>
        <w:t xml:space="preserve">population size estimates (PSEs) for hidden populations </w:t>
      </w:r>
      <w:r w:rsidR="00BB16DA">
        <w:t>are</w:t>
      </w:r>
      <w:r w:rsidR="00666FD2">
        <w:t xml:space="preserve"> required</w:t>
      </w:r>
      <w:r w:rsidR="00E009E8">
        <w:t xml:space="preserve"> for </w:t>
      </w:r>
      <w:r w:rsidR="007C271F">
        <w:t xml:space="preserve">HIV </w:t>
      </w:r>
      <w:r>
        <w:t>programm</w:t>
      </w:r>
      <w:r w:rsidR="00E009E8">
        <w:t>ing</w:t>
      </w:r>
      <w:r w:rsidR="00F172D3">
        <w:t xml:space="preserve"> and modelling</w:t>
      </w:r>
      <w:r w:rsidR="00E009E8">
        <w:t>.</w:t>
      </w:r>
      <w:r>
        <w:t xml:space="preserve"> </w:t>
      </w:r>
      <w:r w:rsidR="00DB57FB">
        <w:t xml:space="preserve">Various </w:t>
      </w:r>
      <w:r w:rsidR="00DB6CC2">
        <w:t xml:space="preserve">estimation </w:t>
      </w:r>
      <w:r>
        <w:t xml:space="preserve">methods are available </w:t>
      </w:r>
      <w:r w:rsidR="00DB6CC2">
        <w:t>at the site</w:t>
      </w:r>
      <w:r w:rsidR="004162E0">
        <w:t>-</w:t>
      </w:r>
      <w:r w:rsidR="00DB6CC2">
        <w:t>level</w:t>
      </w:r>
      <w:r w:rsidR="00EB3F8C">
        <w:t xml:space="preserve">, but it remains unclear which are optimal </w:t>
      </w:r>
      <w:r w:rsidR="00DB6CC2">
        <w:t>and</w:t>
      </w:r>
      <w:r w:rsidR="00EB3F8C">
        <w:t xml:space="preserve"> how best to obtain national-level estimates.</w:t>
      </w:r>
    </w:p>
    <w:p w14:paraId="0B065F3D" w14:textId="77777777" w:rsidR="008F0061" w:rsidRDefault="008F0061" w:rsidP="008F0061"/>
    <w:p w14:paraId="0876B610" w14:textId="40E8630A" w:rsidR="001365D9" w:rsidRPr="0042363F" w:rsidRDefault="001365D9" w:rsidP="001365D9">
      <w:pPr>
        <w:pStyle w:val="Heading3"/>
        <w:spacing w:line="480" w:lineRule="auto"/>
        <w:rPr>
          <w:i/>
          <w:color w:val="000000" w:themeColor="text1"/>
        </w:rPr>
      </w:pPr>
      <w:r w:rsidRPr="00075858">
        <w:rPr>
          <w:rStyle w:val="Heading2Char"/>
        </w:rPr>
        <w:t>Setting</w:t>
      </w:r>
      <w:r w:rsidRPr="0042363F">
        <w:rPr>
          <w:i/>
          <w:color w:val="000000" w:themeColor="text1"/>
        </w:rPr>
        <w:t>:</w:t>
      </w:r>
    </w:p>
    <w:p w14:paraId="2E2C3F8A" w14:textId="5A625FE9" w:rsidR="001365D9" w:rsidRDefault="001365D9" w:rsidP="008F0061">
      <w:r>
        <w:t>Zimbabwe</w:t>
      </w:r>
    </w:p>
    <w:p w14:paraId="0E8068BA" w14:textId="77777777" w:rsidR="008F0061" w:rsidRDefault="008F0061" w:rsidP="008F0061"/>
    <w:p w14:paraId="7C401EA1" w14:textId="16B8AA36" w:rsidR="0018419D" w:rsidRPr="0042363F" w:rsidRDefault="00537724" w:rsidP="001365D9">
      <w:pPr>
        <w:pStyle w:val="Heading3"/>
        <w:spacing w:line="480" w:lineRule="auto"/>
        <w:rPr>
          <w:i/>
          <w:color w:val="000000" w:themeColor="text1"/>
        </w:rPr>
      </w:pPr>
      <w:r w:rsidRPr="00075858">
        <w:rPr>
          <w:rStyle w:val="Heading2Char"/>
        </w:rPr>
        <w:t>Methods</w:t>
      </w:r>
      <w:r w:rsidRPr="0042363F">
        <w:rPr>
          <w:i/>
          <w:color w:val="000000" w:themeColor="text1"/>
        </w:rPr>
        <w:t>:</w:t>
      </w:r>
      <w:r w:rsidR="00D03434" w:rsidRPr="0042363F">
        <w:rPr>
          <w:i/>
          <w:color w:val="000000" w:themeColor="text1"/>
        </w:rPr>
        <w:t xml:space="preserve"> </w:t>
      </w:r>
    </w:p>
    <w:p w14:paraId="42E40E7C" w14:textId="2CE8772F" w:rsidR="00FA33A8" w:rsidRDefault="00FA33A8" w:rsidP="008F0061">
      <w:r>
        <w:t xml:space="preserve">Using </w:t>
      </w:r>
      <w:r w:rsidR="00DB6CC2">
        <w:t xml:space="preserve">2015-2017 </w:t>
      </w:r>
      <w:r>
        <w:t xml:space="preserve">data from respondent-driven sampling </w:t>
      </w:r>
      <w:r w:rsidR="0055728C">
        <w:t>surveys</w:t>
      </w:r>
      <w:r w:rsidR="002B4826">
        <w:t xml:space="preserve"> (RDS)</w:t>
      </w:r>
      <w:r w:rsidR="00442F3A">
        <w:t xml:space="preserve"> among female sex workers (FSW) aged 18+ years</w:t>
      </w:r>
      <w:r w:rsidR="0055728C">
        <w:t xml:space="preserve">, </w:t>
      </w:r>
      <w:r>
        <w:t>mappings, and programme</w:t>
      </w:r>
      <w:r w:rsidR="00442F3A">
        <w:t xml:space="preserve"> records</w:t>
      </w:r>
      <w:r>
        <w:t xml:space="preserve">, we </w:t>
      </w:r>
      <w:r w:rsidR="00C11698">
        <w:t xml:space="preserve">calculated </w:t>
      </w:r>
      <w:r>
        <w:t>PSEs</w:t>
      </w:r>
      <w:r w:rsidR="00C11698">
        <w:t xml:space="preserve"> for </w:t>
      </w:r>
      <w:r w:rsidR="008B1748">
        <w:t xml:space="preserve">each of </w:t>
      </w:r>
      <w:r w:rsidR="00C11698">
        <w:t>20 sites</w:t>
      </w:r>
      <w:r>
        <w:t xml:space="preserve"> </w:t>
      </w:r>
      <w:r w:rsidR="000431DF">
        <w:t>across Zimbabwe</w:t>
      </w:r>
      <w:r w:rsidR="00A50B1D">
        <w:t>,</w:t>
      </w:r>
      <w:r w:rsidR="000431DF">
        <w:t xml:space="preserve"> </w:t>
      </w:r>
      <w:r>
        <w:t>using</w:t>
      </w:r>
      <w:r w:rsidR="00C11698">
        <w:t xml:space="preserve"> up to </w:t>
      </w:r>
      <w:r w:rsidR="00103436">
        <w:t>three</w:t>
      </w:r>
      <w:r>
        <w:t xml:space="preserve"> methods</w:t>
      </w:r>
      <w:r w:rsidR="00DB57FB">
        <w:t xml:space="preserve"> per site</w:t>
      </w:r>
      <w:r>
        <w:t xml:space="preserve"> (service and unique object multipliers, census</w:t>
      </w:r>
      <w:r w:rsidR="00601C49">
        <w:t>,</w:t>
      </w:r>
      <w:r>
        <w:t xml:space="preserve"> and capture-recapture)</w:t>
      </w:r>
      <w:r w:rsidR="00C11698">
        <w:t xml:space="preserve">. We </w:t>
      </w:r>
      <w:r>
        <w:t>compa</w:t>
      </w:r>
      <w:r w:rsidR="00C11698">
        <w:t>red</w:t>
      </w:r>
      <w:r>
        <w:t xml:space="preserve"> estimates </w:t>
      </w:r>
      <w:r w:rsidR="007C271F">
        <w:t>from</w:t>
      </w:r>
      <w:r w:rsidR="00DB57FB">
        <w:t xml:space="preserve"> </w:t>
      </w:r>
      <w:r w:rsidR="00C11698">
        <w:t>different methods</w:t>
      </w:r>
      <w:r w:rsidR="00DE30CE">
        <w:t xml:space="preserve">, and calculated </w:t>
      </w:r>
      <w:r w:rsidR="00DB57FB">
        <w:t xml:space="preserve">site </w:t>
      </w:r>
      <w:r w:rsidR="00DE30CE">
        <w:t>me</w:t>
      </w:r>
      <w:r w:rsidR="001C5255">
        <w:t>di</w:t>
      </w:r>
      <w:r w:rsidR="00DE30CE">
        <w:t>an</w:t>
      </w:r>
      <w:r w:rsidR="00DB4BEF">
        <w:t>s</w:t>
      </w:r>
      <w:r w:rsidR="007D25B0">
        <w:t>.</w:t>
      </w:r>
      <w:r w:rsidR="00EB3F8C">
        <w:t xml:space="preserve"> </w:t>
      </w:r>
      <w:r w:rsidR="00442F3A">
        <w:t xml:space="preserve">We estimated prevalence of sex work at each site using census data available on the number of 15-49 year-old women, </w:t>
      </w:r>
      <w:r>
        <w:t xml:space="preserve">generated a list of all ‘hotspot’ sites for sex work </w:t>
      </w:r>
      <w:r w:rsidR="002034E8">
        <w:t>nationally,</w:t>
      </w:r>
      <w:r>
        <w:t xml:space="preserve"> </w:t>
      </w:r>
      <w:r w:rsidR="00E83999">
        <w:t xml:space="preserve">and </w:t>
      </w:r>
      <w:r w:rsidR="000D6A75">
        <w:t>matched</w:t>
      </w:r>
      <w:r w:rsidR="00643CEF">
        <w:t xml:space="preserve"> sites</w:t>
      </w:r>
      <w:r w:rsidR="0080383E">
        <w:t xml:space="preserve"> </w:t>
      </w:r>
      <w:r w:rsidR="008B1748">
        <w:t>into</w:t>
      </w:r>
      <w:r w:rsidR="000D6A75">
        <w:t xml:space="preserve"> </w:t>
      </w:r>
      <w:r w:rsidR="00643CEF">
        <w:t xml:space="preserve">strata </w:t>
      </w:r>
      <w:r w:rsidR="00E83999">
        <w:t>in which</w:t>
      </w:r>
      <w:r w:rsidR="009D351D">
        <w:t xml:space="preserve"> t</w:t>
      </w:r>
      <w:r>
        <w:t>he prevalence</w:t>
      </w:r>
      <w:r w:rsidR="00DE30CE">
        <w:t xml:space="preserve"> of sex work </w:t>
      </w:r>
      <w:r>
        <w:t xml:space="preserve">from sites with PSEs was </w:t>
      </w:r>
      <w:r w:rsidR="00AC06E8">
        <w:t>a</w:t>
      </w:r>
      <w:r w:rsidR="00DE30CE">
        <w:t>pplied</w:t>
      </w:r>
      <w:r w:rsidR="00AC06E8">
        <w:t xml:space="preserve"> </w:t>
      </w:r>
      <w:r>
        <w:t>to those without</w:t>
      </w:r>
      <w:r w:rsidR="00D9465D">
        <w:t>.</w:t>
      </w:r>
      <w:r w:rsidR="00DE30CE">
        <w:t xml:space="preserve"> </w:t>
      </w:r>
      <w:r w:rsidR="00DB4BEF">
        <w:t>Directly and indirectly e</w:t>
      </w:r>
      <w:r w:rsidR="00DE30CE">
        <w:t xml:space="preserve">stimated PSEs for all </w:t>
      </w:r>
      <w:r w:rsidR="007D25B0">
        <w:t xml:space="preserve">hotspot </w:t>
      </w:r>
      <w:r w:rsidR="008F164E">
        <w:t>sites were</w:t>
      </w:r>
      <w:r w:rsidR="00DE30CE">
        <w:t xml:space="preserve"> summed</w:t>
      </w:r>
      <w:r w:rsidR="001C5255">
        <w:t xml:space="preserve"> </w:t>
      </w:r>
      <w:r w:rsidR="00B3070C">
        <w:t>to provide a national-level PSE, incorporating</w:t>
      </w:r>
      <w:r w:rsidR="001C5255">
        <w:t xml:space="preserve"> a</w:t>
      </w:r>
      <w:r w:rsidR="00643CEF">
        <w:t xml:space="preserve">n </w:t>
      </w:r>
      <w:r w:rsidR="00485A37">
        <w:t>adjust</w:t>
      </w:r>
      <w:r w:rsidR="00D9465D">
        <w:t xml:space="preserve">ment </w:t>
      </w:r>
      <w:r w:rsidR="008F164E">
        <w:t>accounting</w:t>
      </w:r>
      <w:r w:rsidR="002B4826">
        <w:t xml:space="preserve"> for</w:t>
      </w:r>
      <w:r w:rsidR="00DE30CE">
        <w:t xml:space="preserve"> </w:t>
      </w:r>
      <w:r w:rsidR="001C5255">
        <w:t xml:space="preserve">sex work </w:t>
      </w:r>
      <w:r w:rsidR="00DE30CE">
        <w:t>outside hotspots</w:t>
      </w:r>
      <w:r>
        <w:t>.</w:t>
      </w:r>
      <w:r w:rsidR="00EB3F8C">
        <w:t xml:space="preserve"> </w:t>
      </w:r>
    </w:p>
    <w:p w14:paraId="420C7899" w14:textId="77777777" w:rsidR="00FA33A8" w:rsidRDefault="00FA33A8" w:rsidP="00405912">
      <w:pPr>
        <w:spacing w:line="480" w:lineRule="auto"/>
      </w:pPr>
      <w:r>
        <w:t xml:space="preserve"> </w:t>
      </w:r>
    </w:p>
    <w:p w14:paraId="737B5F58" w14:textId="5563B5D3" w:rsidR="00FA33A8" w:rsidRPr="0042363F" w:rsidRDefault="002B25ED" w:rsidP="00405912">
      <w:pPr>
        <w:pStyle w:val="Heading3"/>
        <w:spacing w:line="480" w:lineRule="auto"/>
        <w:rPr>
          <w:i/>
          <w:color w:val="000000" w:themeColor="text1"/>
        </w:rPr>
      </w:pPr>
      <w:r w:rsidRPr="00075858">
        <w:rPr>
          <w:rStyle w:val="Heading2Char"/>
        </w:rPr>
        <w:t>Results</w:t>
      </w:r>
      <w:r w:rsidR="00537724" w:rsidRPr="0042363F">
        <w:rPr>
          <w:i/>
          <w:color w:val="000000" w:themeColor="text1"/>
        </w:rPr>
        <w:t>:</w:t>
      </w:r>
    </w:p>
    <w:p w14:paraId="5F05A409" w14:textId="572F1726" w:rsidR="00FA33A8" w:rsidRDefault="00FA33A8" w:rsidP="008F0061">
      <w:r>
        <w:t xml:space="preserve">Median site </w:t>
      </w:r>
      <w:r w:rsidR="00B1672F">
        <w:t>PSEs</w:t>
      </w:r>
      <w:r>
        <w:t xml:space="preserve"> </w:t>
      </w:r>
      <w:r w:rsidR="00AC351B">
        <w:t xml:space="preserve">ranged </w:t>
      </w:r>
      <w:r>
        <w:t xml:space="preserve">from 12,863 in </w:t>
      </w:r>
      <w:r w:rsidRPr="00B1672F">
        <w:t xml:space="preserve">Harare to </w:t>
      </w:r>
      <w:r w:rsidRPr="00611470">
        <w:t>247</w:t>
      </w:r>
      <w:r>
        <w:t xml:space="preserve"> in a rural growth</w:t>
      </w:r>
      <w:r w:rsidR="00601C49">
        <w:t>-</w:t>
      </w:r>
      <w:r>
        <w:t>point</w:t>
      </w:r>
      <w:r w:rsidR="00AC351B">
        <w:t xml:space="preserve">. </w:t>
      </w:r>
      <w:r w:rsidR="00303C95">
        <w:t xml:space="preserve">Multiplier methods </w:t>
      </w:r>
      <w:r w:rsidR="002B4826">
        <w:t>produced</w:t>
      </w:r>
      <w:r w:rsidR="00AC351B">
        <w:t xml:space="preserve"> </w:t>
      </w:r>
      <w:r w:rsidR="00E83999">
        <w:t xml:space="preserve">the highest </w:t>
      </w:r>
      <w:r w:rsidR="00B1672F">
        <w:t>PSEs</w:t>
      </w:r>
      <w:r w:rsidR="00AC351B">
        <w:t xml:space="preserve">. </w:t>
      </w:r>
      <w:r>
        <w:t xml:space="preserve"> </w:t>
      </w:r>
      <w:r w:rsidR="0018419D">
        <w:t>We identified</w:t>
      </w:r>
      <w:r>
        <w:t xml:space="preserve"> 55 hotspots estimated </w:t>
      </w:r>
      <w:r w:rsidR="00E009E8">
        <w:t xml:space="preserve">to include 95% of </w:t>
      </w:r>
      <w:r w:rsidR="0080383E">
        <w:t xml:space="preserve">all </w:t>
      </w:r>
      <w:r w:rsidR="00E009E8">
        <w:t>FSW</w:t>
      </w:r>
      <w:r>
        <w:t xml:space="preserve">. FSW </w:t>
      </w:r>
      <w:r w:rsidR="004D18D5">
        <w:t>nationally</w:t>
      </w:r>
      <w:r w:rsidR="00C25F2E">
        <w:t xml:space="preserve"> were estimated</w:t>
      </w:r>
      <w:r w:rsidR="002034E8">
        <w:t xml:space="preserve"> to </w:t>
      </w:r>
      <w:r w:rsidR="005122D2">
        <w:t xml:space="preserve">number </w:t>
      </w:r>
      <w:r w:rsidR="00E16E0C">
        <w:t>40,</w:t>
      </w:r>
      <w:r w:rsidR="00227D84">
        <w:t>491</w:t>
      </w:r>
      <w:r w:rsidR="005122D2">
        <w:t>,</w:t>
      </w:r>
      <w:r w:rsidR="002034E8">
        <w:t xml:space="preserve"> </w:t>
      </w:r>
      <w:r w:rsidR="00DA5882">
        <w:t>1.</w:t>
      </w:r>
      <w:r w:rsidR="00145EEB">
        <w:t>2</w:t>
      </w:r>
      <w:r w:rsidR="00103436">
        <w:t>3</w:t>
      </w:r>
      <w:r w:rsidR="00DA5882">
        <w:t xml:space="preserve">% </w:t>
      </w:r>
      <w:r w:rsidR="002034E8">
        <w:t>of</w:t>
      </w:r>
      <w:r w:rsidR="00DA5882">
        <w:t xml:space="preserve"> </w:t>
      </w:r>
      <w:r w:rsidR="00DA5882">
        <w:lastRenderedPageBreak/>
        <w:t>women aged 15-49</w:t>
      </w:r>
      <w:r w:rsidR="002B4826">
        <w:t xml:space="preserve"> years</w:t>
      </w:r>
      <w:r w:rsidR="007F3EB6">
        <w:t>,</w:t>
      </w:r>
      <w:r w:rsidR="00DA5882">
        <w:t xml:space="preserve"> (</w:t>
      </w:r>
      <w:r w:rsidR="004D18D5">
        <w:t xml:space="preserve">plausibility bounds </w:t>
      </w:r>
      <w:r w:rsidR="005122D2">
        <w:t>28,177-</w:t>
      </w:r>
      <w:r w:rsidR="00E16E0C">
        <w:t>58,797</w:t>
      </w:r>
      <w:r w:rsidR="005122D2">
        <w:t xml:space="preserve">, </w:t>
      </w:r>
      <w:r w:rsidR="00145EEB">
        <w:t>0.86</w:t>
      </w:r>
      <w:r w:rsidR="004D18D5">
        <w:t>-1.</w:t>
      </w:r>
      <w:r w:rsidR="00103436">
        <w:t>79</w:t>
      </w:r>
      <w:r w:rsidR="008F164E">
        <w:t>%,</w:t>
      </w:r>
      <w:r w:rsidR="00F232F7">
        <w:t xml:space="preserve"> </w:t>
      </w:r>
      <w:r w:rsidR="00442F3A">
        <w:t xml:space="preserve">those under 18 </w:t>
      </w:r>
      <w:r w:rsidR="00F232F7">
        <w:t>considered</w:t>
      </w:r>
      <w:r w:rsidR="00442F3A">
        <w:t xml:space="preserve"> sexually exploited minors</w:t>
      </w:r>
      <w:r w:rsidR="00927B68">
        <w:t>)</w:t>
      </w:r>
      <w:r w:rsidR="00442F3A">
        <w:t>.</w:t>
      </w:r>
    </w:p>
    <w:p w14:paraId="7672CADA" w14:textId="77777777" w:rsidR="00817F54" w:rsidRDefault="00817F54" w:rsidP="00405912">
      <w:pPr>
        <w:spacing w:line="480" w:lineRule="auto"/>
      </w:pPr>
    </w:p>
    <w:p w14:paraId="2CDD0861" w14:textId="4566A12C" w:rsidR="00340C93" w:rsidRPr="0042363F" w:rsidRDefault="00737E5C" w:rsidP="00405912">
      <w:pPr>
        <w:spacing w:line="480" w:lineRule="auto"/>
        <w:rPr>
          <w:b/>
          <w:i/>
        </w:rPr>
      </w:pPr>
      <w:r w:rsidRPr="00075858">
        <w:rPr>
          <w:rStyle w:val="Heading2Char"/>
        </w:rPr>
        <w:t>Conclusion</w:t>
      </w:r>
      <w:r w:rsidR="00537724" w:rsidRPr="0042363F">
        <w:rPr>
          <w:rStyle w:val="Heading3Char"/>
          <w:i/>
          <w:color w:val="000000" w:themeColor="text1"/>
        </w:rPr>
        <w:t>:</w:t>
      </w:r>
    </w:p>
    <w:p w14:paraId="36973C64" w14:textId="16EA6667" w:rsidR="00666FD2" w:rsidRPr="00905A8C" w:rsidRDefault="0080383E" w:rsidP="008F0061">
      <w:pPr>
        <w:rPr>
          <w:b/>
        </w:rPr>
      </w:pPr>
      <w:r>
        <w:t>There are large numbers</w:t>
      </w:r>
      <w:r w:rsidR="008F164E">
        <w:t xml:space="preserve"> of</w:t>
      </w:r>
      <w:r>
        <w:t xml:space="preserve"> FSW estimated in Zimbabwe. </w:t>
      </w:r>
      <w:r w:rsidR="00C97732">
        <w:t>U</w:t>
      </w:r>
      <w:r w:rsidR="00BD44E8" w:rsidRPr="00905A8C">
        <w:t xml:space="preserve">ncertainty in </w:t>
      </w:r>
      <w:r w:rsidR="002B4826">
        <w:t xml:space="preserve">population size </w:t>
      </w:r>
      <w:r w:rsidR="00BD44E8" w:rsidRPr="00905A8C">
        <w:t>estimation should</w:t>
      </w:r>
      <w:r w:rsidR="00C97732">
        <w:t xml:space="preserve"> be reflected in </w:t>
      </w:r>
      <w:proofErr w:type="gramStart"/>
      <w:r w:rsidR="00C97732">
        <w:t>policy-making</w:t>
      </w:r>
      <w:proofErr w:type="gramEnd"/>
      <w:r w:rsidR="00C97732">
        <w:t>.</w:t>
      </w:r>
      <w:r w:rsidR="00BD44E8" w:rsidRPr="00905A8C">
        <w:t xml:space="preserve">  </w:t>
      </w:r>
    </w:p>
    <w:p w14:paraId="62F4A949" w14:textId="77777777" w:rsidR="00666FD2" w:rsidRDefault="00666FD2" w:rsidP="00405912">
      <w:pPr>
        <w:spacing w:line="480" w:lineRule="auto"/>
      </w:pPr>
    </w:p>
    <w:p w14:paraId="5F0F3101" w14:textId="77777777" w:rsidR="00782597" w:rsidRDefault="00782597" w:rsidP="00405912">
      <w:pPr>
        <w:spacing w:line="480" w:lineRule="auto"/>
      </w:pPr>
    </w:p>
    <w:p w14:paraId="231A7EED" w14:textId="77777777" w:rsidR="00E43C2A" w:rsidRPr="00817F54" w:rsidRDefault="00E43C2A" w:rsidP="00405912">
      <w:pPr>
        <w:spacing w:line="480" w:lineRule="auto"/>
        <w:sectPr w:rsidR="00E43C2A" w:rsidRPr="00817F54" w:rsidSect="00877B1B">
          <w:pgSz w:w="11900" w:h="16840"/>
          <w:pgMar w:top="1440" w:right="1699" w:bottom="1440" w:left="1699" w:header="720" w:footer="720" w:gutter="0"/>
          <w:cols w:space="720"/>
          <w:docGrid w:linePitch="360"/>
        </w:sectPr>
      </w:pPr>
      <w:r>
        <w:t xml:space="preserve">Key words: </w:t>
      </w:r>
      <w:r w:rsidR="00AA76EC">
        <w:t>HIV; Sex worke</w:t>
      </w:r>
      <w:r w:rsidR="0030070F">
        <w:t xml:space="preserve">rs; </w:t>
      </w:r>
      <w:r w:rsidR="00FC23FD">
        <w:t>Women; Surveillance</w:t>
      </w:r>
      <w:r w:rsidR="00AA76EC">
        <w:t xml:space="preserve">; </w:t>
      </w:r>
      <w:r w:rsidR="00DE5271">
        <w:t xml:space="preserve">Epidemiology; </w:t>
      </w:r>
      <w:r w:rsidR="00AA76EC">
        <w:t>Zimbabwe</w:t>
      </w:r>
    </w:p>
    <w:p w14:paraId="4A841D1E" w14:textId="77777777" w:rsidR="00851BC3" w:rsidRDefault="00851BC3" w:rsidP="00CA6BBD">
      <w:pPr>
        <w:pStyle w:val="Heading1"/>
      </w:pPr>
      <w:r>
        <w:lastRenderedPageBreak/>
        <w:t>Introduction</w:t>
      </w:r>
    </w:p>
    <w:p w14:paraId="495DEBA1" w14:textId="74ED4197" w:rsidR="00851BC3" w:rsidRDefault="00851BC3" w:rsidP="00D55093">
      <w:r>
        <w:t>Female</w:t>
      </w:r>
      <w:r w:rsidRPr="00A51F87">
        <w:t xml:space="preserve"> sex wo</w:t>
      </w:r>
      <w:r>
        <w:t>rkers</w:t>
      </w:r>
      <w:r w:rsidR="00376E12">
        <w:t xml:space="preserve"> (FSW)</w:t>
      </w:r>
      <w:r>
        <w:t xml:space="preserve"> in sub-Saharan Africa</w:t>
      </w:r>
      <w:r w:rsidRPr="00A51F87">
        <w:t xml:space="preserve"> </w:t>
      </w:r>
      <w:r>
        <w:t>carry a heavy burden of HIV infection</w:t>
      </w:r>
      <w:r w:rsidR="00485567">
        <w:fldChar w:fldCharType="begin">
          <w:fldData xml:space="preserve">PEVuZE5vdGU+PENpdGU+PEF1dGhvcj5CYXJhbDwvQXV0aG9yPjxZZWFyPjIwMTI8L1llYXI+PFJl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</w:fldData>
        </w:fldChar>
      </w:r>
      <w:r w:rsidR="00B9231B">
        <w:instrText xml:space="preserve"> ADDIN EN.CITE </w:instrText>
      </w:r>
      <w:r w:rsidR="00B9231B">
        <w:fldChar w:fldCharType="begin">
          <w:fldData xml:space="preserve">PEVuZE5vdGU+PENpdGU+PEF1dGhvcj5CYXJhbDwvQXV0aG9yPjxZZWFyPjIwMTI8L1llYXI+PFJl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</w:fldData>
        </w:fldChar>
      </w:r>
      <w:r w:rsidR="00B9231B">
        <w:instrText xml:space="preserve"> ADDIN EN.CITE.DATA </w:instrText>
      </w:r>
      <w:r w:rsidR="00B9231B">
        <w:fldChar w:fldCharType="end"/>
      </w:r>
      <w:r w:rsidR="00485567">
        <w:fldChar w:fldCharType="separate"/>
      </w:r>
      <w:r w:rsidR="00B9231B" w:rsidRPr="00B9231B">
        <w:rPr>
          <w:noProof/>
          <w:vertAlign w:val="superscript"/>
        </w:rPr>
        <w:t>1</w:t>
      </w:r>
      <w:r w:rsidR="00485567">
        <w:fldChar w:fldCharType="end"/>
      </w:r>
      <w:r w:rsidR="00376E12">
        <w:t>. C</w:t>
      </w:r>
      <w:r w:rsidR="00A87359">
        <w:t>ommercial sex</w:t>
      </w:r>
      <w:r>
        <w:t xml:space="preserve"> plays an important role in driving and sustaining the epidemic, even in generalised epidemics</w:t>
      </w:r>
      <w:r>
        <w:fldChar w:fldCharType="begin">
          <w:fldData xml:space="preserve">PEVuZE5vdGU+PENpdGU+PEF1dGhvcj5QcnVzcy1Vc3R1bjwvQXV0aG9yPjxZZWFyPjIwMTM8L1ll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YzNDc2PC9wYWdlcz48dm9sdW1lPjg8L3ZvbHVtZT48bnVt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</w:fldData>
        </w:fldChar>
      </w:r>
      <w:r w:rsidR="00B9231B">
        <w:instrText xml:space="preserve"> ADDIN EN.CITE </w:instrText>
      </w:r>
      <w:r w:rsidR="00B9231B">
        <w:fldChar w:fldCharType="begin">
          <w:fldData xml:space="preserve">PEVuZE5vdGU+PENpdGU+PEF1dGhvcj5QcnVzcy1Vc3R1bjwvQXV0aG9yPjxZZWFyPjIwMTM8L1ll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YzNDc2PC9wYWdlcz48dm9sdW1lPjg8L3ZvbHVtZT48bnVt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</w:fldData>
        </w:fldChar>
      </w:r>
      <w:r w:rsidR="00B9231B">
        <w:instrText xml:space="preserve"> ADDIN EN.CITE.DATA </w:instrText>
      </w:r>
      <w:r w:rsidR="00B9231B">
        <w:fldChar w:fldCharType="end"/>
      </w:r>
      <w:r>
        <w:fldChar w:fldCharType="separate"/>
      </w:r>
      <w:r w:rsidR="00B9231B" w:rsidRPr="00B9231B">
        <w:rPr>
          <w:noProof/>
          <w:vertAlign w:val="superscript"/>
        </w:rPr>
        <w:t>2,3</w:t>
      </w:r>
      <w:r>
        <w:fldChar w:fldCharType="end"/>
      </w:r>
      <w:r>
        <w:t>. To support</w:t>
      </w:r>
      <w:r w:rsidR="00A87359">
        <w:t xml:space="preserve"> HIV prevention and care </w:t>
      </w:r>
      <w:r>
        <w:t>programme</w:t>
      </w:r>
      <w:r w:rsidR="0058218B">
        <w:t>s</w:t>
      </w:r>
      <w:r>
        <w:t>, resource allocation</w:t>
      </w:r>
      <w:r w:rsidR="005F7003">
        <w:t>,</w:t>
      </w:r>
      <w:r>
        <w:t xml:space="preserve"> and </w:t>
      </w:r>
      <w:proofErr w:type="gramStart"/>
      <w:r>
        <w:t>policy</w:t>
      </w:r>
      <w:r w:rsidR="00E71FC8">
        <w:t>-</w:t>
      </w:r>
      <w:r>
        <w:t>making</w:t>
      </w:r>
      <w:proofErr w:type="gramEnd"/>
      <w:r>
        <w:t xml:space="preserve">, estimates of the number of </w:t>
      </w:r>
      <w:r w:rsidR="00786585">
        <w:t>FSW</w:t>
      </w:r>
      <w:r>
        <w:t xml:space="preserve"> and the locations where they </w:t>
      </w:r>
      <w:r w:rsidR="005626F5">
        <w:t>work and access</w:t>
      </w:r>
      <w:r w:rsidR="0073513D">
        <w:t xml:space="preserve"> </w:t>
      </w:r>
      <w:r w:rsidR="005626F5">
        <w:t>services</w:t>
      </w:r>
      <w:r>
        <w:t xml:space="preserve"> are required. </w:t>
      </w:r>
    </w:p>
    <w:p w14:paraId="304C0BFE" w14:textId="77777777" w:rsidR="007C3D3B" w:rsidRPr="008F223D" w:rsidRDefault="007C3D3B" w:rsidP="00D55093"/>
    <w:p w14:paraId="33255043" w14:textId="0A2AFD5E" w:rsidR="00851BC3" w:rsidRDefault="00851BC3" w:rsidP="00D55093">
      <w:r w:rsidRPr="008F223D">
        <w:t xml:space="preserve">A variety of methods </w:t>
      </w:r>
      <w:r w:rsidR="005E4480" w:rsidRPr="008F223D">
        <w:t>are</w:t>
      </w:r>
      <w:r w:rsidRPr="008F223D">
        <w:t xml:space="preserve"> </w:t>
      </w:r>
      <w:r w:rsidR="008F223D" w:rsidRPr="008F223D">
        <w:t xml:space="preserve">available </w:t>
      </w:r>
      <w:r w:rsidRPr="008F223D">
        <w:t xml:space="preserve">to estimate the size of </w:t>
      </w:r>
      <w:r w:rsidR="0022712C">
        <w:t xml:space="preserve">stigmatised and/or criminalised </w:t>
      </w:r>
      <w:r w:rsidR="00CB78CA" w:rsidRPr="008F223D">
        <w:t>population</w:t>
      </w:r>
      <w:r w:rsidR="00485567">
        <w:t>s</w:t>
      </w:r>
      <w:r w:rsidR="0022712C" w:rsidRPr="008F223D">
        <w:fldChar w:fldCharType="begin"/>
      </w:r>
      <w:r w:rsidR="00B9231B">
        <w:instrText xml:space="preserve"> ADDIN EN.CITE &lt;EndNote&gt;&lt;Cite&gt;&lt;Year&gt;2010&lt;/Year&gt;&lt;RecNum&gt;151&lt;/RecNum&gt;&lt;DisplayText&gt;&lt;style face="superscript"&gt;4&lt;/style&gt;&lt;/DisplayText&gt;&lt;record&gt;&lt;rec-number&gt;151&lt;/rec-number&gt;&lt;foreign-keys&gt;&lt;key app="EN" db-id="zs0vaxtd4fr0s5evxamxvx52w5x2xzx5srf5" timestamp="0"&gt;151&lt;/key&gt;&lt;/foreign-keys&gt;&lt;ref-type name="Report"&gt;27&lt;/ref-type&gt;&lt;contributors&gt;&lt;/contributors&gt;&lt;titles&gt;&lt;title&gt;Guidelines on Estimating the Size of Populations Most at Risk to HIV&lt;/title&gt;&lt;/titles&gt;&lt;dates&gt;&lt;year&gt;2010&lt;/year&gt;&lt;/dates&gt;&lt;pub-location&gt;Geneva&lt;/pub-location&gt;&lt;publisher&gt;World Health Organisation and UNAIDS&lt;/publisher&gt;&lt;urls&gt;&lt;/urls&gt;&lt;/record&gt;&lt;/Cite&gt;&lt;/EndNote&gt;</w:instrText>
      </w:r>
      <w:r w:rsidR="0022712C" w:rsidRPr="008F223D">
        <w:fldChar w:fldCharType="separate"/>
      </w:r>
      <w:r w:rsidR="00B9231B" w:rsidRPr="00B9231B">
        <w:rPr>
          <w:noProof/>
          <w:vertAlign w:val="superscript"/>
        </w:rPr>
        <w:t>4</w:t>
      </w:r>
      <w:r w:rsidR="0022712C" w:rsidRPr="008F223D">
        <w:fldChar w:fldCharType="end"/>
      </w:r>
      <w:r w:rsidR="00611470">
        <w:t>,</w:t>
      </w:r>
      <w:r w:rsidRPr="008F223D">
        <w:t xml:space="preserve"> </w:t>
      </w:r>
      <w:r w:rsidR="00995640" w:rsidRPr="008F223D">
        <w:t>but t</w:t>
      </w:r>
      <w:r w:rsidR="005E4480" w:rsidRPr="008F223D">
        <w:t>here</w:t>
      </w:r>
      <w:r w:rsidRPr="008F223D">
        <w:t xml:space="preserve"> is no</w:t>
      </w:r>
      <w:r w:rsidR="00C33DC7" w:rsidRPr="008F223D">
        <w:t xml:space="preserve"> </w:t>
      </w:r>
      <w:r w:rsidRPr="008F223D">
        <w:t>gold standard</w:t>
      </w:r>
      <w:r w:rsidR="003803B3" w:rsidRPr="008F223D">
        <w:t>. U</w:t>
      </w:r>
      <w:r w:rsidR="005E4480" w:rsidRPr="008F223D">
        <w:t>ncertainty is high,</w:t>
      </w:r>
      <w:r w:rsidRPr="008F223D">
        <w:t xml:space="preserve"> and</w:t>
      </w:r>
      <w:r w:rsidR="00C33DC7" w:rsidRPr="008F223D">
        <w:t xml:space="preserve"> there is</w:t>
      </w:r>
      <w:r w:rsidRPr="008F223D">
        <w:t xml:space="preserve"> li</w:t>
      </w:r>
      <w:r w:rsidR="00C33DC7">
        <w:t>mited</w:t>
      </w:r>
      <w:r>
        <w:t xml:space="preserve"> evidence as to systematic biases by method</w:t>
      </w:r>
      <w:r>
        <w:fldChar w:fldCharType="begin"/>
      </w:r>
      <w:r w:rsidR="00B9231B">
        <w:instrText xml:space="preserve"> ADDIN EN.CITE &lt;EndNote&gt;&lt;Cite&gt;&lt;Author&gt;Wesson&lt;/Author&gt;&lt;Year&gt;2017&lt;/Year&gt;&lt;RecNum&gt;351&lt;/RecNum&gt;&lt;DisplayText&gt;&lt;style face="superscript"&gt;5&lt;/style&gt;&lt;/DisplayText&gt;&lt;record&gt;&lt;rec-number&gt;351&lt;/rec-number&gt;&lt;foreign-keys&gt;&lt;key app="EN" db-id="szdtrr2w6pp0tde0vap5xa0vwrvrwf0xvtzs" timestamp="1493039949"&gt;351&lt;/key&gt;&lt;/foreign-keys&gt;&lt;ref-type name="Journal Article"&gt;17&lt;/ref-type&gt;&lt;contributors&gt;&lt;authors&gt;&lt;author&gt;Wesson, P.&lt;/author&gt;&lt;author&gt;Reingold, A.&lt;/author&gt;&lt;author&gt;McFarland, W.&lt;/author&gt;&lt;/authors&gt;&lt;/contributors&gt;&lt;auth-address&gt;Center for AIDS Prevention Studies, TAPS Fellowship Program, University of California, San Francisco, Mission Hall, 550 16th Street, 3rd Floor, Mail Code 0886, San Francisco, CA, 94158, USA. paul.wesson@ucsf.edu.&amp;#xD;Department of Epidemiology, School of Public Health, University of California, Berkeley, Berkeley, CA, USA. paul.wesson@ucsf.edu.&amp;#xD;Department of Epidemiology, School of Public Health, University of California, Berkeley, Berkeley, CA, USA.&amp;#xD;Department of Epidemiology, University of California, San Francisco, San Francisco, CA, USA.&lt;/auth-address&gt;&lt;titles&gt;&lt;title&gt;Theoretical and Empirical Comparisons of Methods to Estimate the Size of Hard-to-Reach Populations: A Systematic Review&lt;/title&gt;&lt;secondary-title&gt;AIDS Behav&lt;/secondary-title&gt;&lt;/titles&gt;&lt;periodical&gt;&lt;full-title&gt;AIDS Behav&lt;/full-title&gt;&lt;/periodical&gt;&lt;keywords&gt;&lt;keyword&gt;Hiv/aids&lt;/keyword&gt;&lt;keyword&gt;Hidden populations&lt;/keyword&gt;&lt;keyword&gt;Men who have sex with men&lt;/keyword&gt;&lt;keyword&gt;People who inject drugs&lt;/keyword&gt;&lt;keyword&gt;Population size estimation&lt;/keyword&gt;&lt;/keywords&gt;&lt;dates&gt;&lt;year&gt;2017&lt;/year&gt;&lt;pub-dates&gt;&lt;date&gt;Jan 11&lt;/date&gt;&lt;/pub-dates&gt;&lt;/dates&gt;&lt;isbn&gt;1573-3254 (Electronic)&amp;#xD;1090-7165 (Linking)&lt;/isbn&gt;&lt;accession-num&gt;28078496&lt;/accession-num&gt;&lt;urls&gt;&lt;related-urls&gt;&lt;url&gt;https://www.ncbi.nlm.nih.gov/pubmed/28078496&lt;/url&gt;&lt;/related-urls&gt;&lt;/urls&gt;&lt;electronic-resource-num&gt;10.1007/s10461-017-1678-9&lt;/electronic-resource-num&gt;&lt;/record&gt;&lt;/Cite&gt;&lt;/EndNote&gt;</w:instrText>
      </w:r>
      <w:r>
        <w:fldChar w:fldCharType="separate"/>
      </w:r>
      <w:r w:rsidR="00B9231B" w:rsidRPr="00B9231B">
        <w:rPr>
          <w:noProof/>
          <w:vertAlign w:val="superscript"/>
        </w:rPr>
        <w:t>5</w:t>
      </w:r>
      <w:r>
        <w:fldChar w:fldCharType="end"/>
      </w:r>
      <w:r>
        <w:t xml:space="preserve">. </w:t>
      </w:r>
      <w:r w:rsidR="005E4480">
        <w:t>Further challenges include</w:t>
      </w:r>
      <w:r>
        <w:t xml:space="preserve"> heterogeneity in types and volume of sex work that women selling sex </w:t>
      </w:r>
      <w:r w:rsidR="00882BC6">
        <w:t>are</w:t>
      </w:r>
      <w:r>
        <w:t xml:space="preserve"> involved in</w:t>
      </w:r>
      <w:r w:rsidR="00882BC6">
        <w:t>.</w:t>
      </w:r>
    </w:p>
    <w:p w14:paraId="3984ECD6" w14:textId="02D3571E" w:rsidR="00851BC3" w:rsidRDefault="00851BC3" w:rsidP="00D55093">
      <w:r>
        <w:t>While methods for population size estimation have primarily been developed</w:t>
      </w:r>
      <w:r w:rsidR="00805F3D">
        <w:t xml:space="preserve"> for</w:t>
      </w:r>
      <w:r w:rsidR="008F223D">
        <w:t xml:space="preserve"> the level</w:t>
      </w:r>
      <w:r>
        <w:t xml:space="preserve"> </w:t>
      </w:r>
      <w:r w:rsidR="007C7204">
        <w:t xml:space="preserve">of </w:t>
      </w:r>
      <w:r>
        <w:t>an individual city, town or other hotspot</w:t>
      </w:r>
      <w:r w:rsidR="00371EE8">
        <w:t xml:space="preserve"> (a site where sex work is concentrated)</w:t>
      </w:r>
      <w:r>
        <w:t>,</w:t>
      </w:r>
      <w:r w:rsidR="00344C3A">
        <w:t xml:space="preserve"> national-level</w:t>
      </w:r>
      <w:r>
        <w:t xml:space="preserve"> estimates are required</w:t>
      </w:r>
      <w:r w:rsidR="00606583">
        <w:t xml:space="preserve"> for planning</w:t>
      </w:r>
      <w:r w:rsidR="00F247D9" w:rsidRPr="004A511C">
        <w:fldChar w:fldCharType="begin">
          <w:fldData xml:space="preserve">PEVuZE5vdGU+PENpdGU+PEF1dGhvcj5NaXNocmE8L0F1dGhvcj48WWVhcj4yMDE2PC9ZZWFyPjxS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</w:fldData>
        </w:fldChar>
      </w:r>
      <w:r w:rsidR="00B9231B">
        <w:instrText xml:space="preserve"> ADDIN EN.CITE </w:instrText>
      </w:r>
      <w:r w:rsidR="00B9231B">
        <w:fldChar w:fldCharType="begin">
          <w:fldData xml:space="preserve">PEVuZE5vdGU+PENpdGU+PEF1dGhvcj5NaXNocmE8L0F1dGhvcj48WWVhcj4yMDE2PC9ZZWFyPjxS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</w:fldData>
        </w:fldChar>
      </w:r>
      <w:r w:rsidR="00B9231B">
        <w:instrText xml:space="preserve"> ADDIN EN.CITE.DATA </w:instrText>
      </w:r>
      <w:r w:rsidR="00B9231B">
        <w:fldChar w:fldCharType="end"/>
      </w:r>
      <w:r w:rsidR="00F247D9" w:rsidRPr="004A511C">
        <w:fldChar w:fldCharType="separate"/>
      </w:r>
      <w:r w:rsidR="00B9231B" w:rsidRPr="00B9231B">
        <w:rPr>
          <w:noProof/>
          <w:vertAlign w:val="superscript"/>
        </w:rPr>
        <w:t>6</w:t>
      </w:r>
      <w:r w:rsidR="00F247D9" w:rsidRPr="004A511C">
        <w:fldChar w:fldCharType="end"/>
      </w:r>
      <w:r>
        <w:t xml:space="preserve">. Mathematical models </w:t>
      </w:r>
      <w:r w:rsidR="008F223D">
        <w:t xml:space="preserve">of HIV transmission are </w:t>
      </w:r>
      <w:r>
        <w:t xml:space="preserve">often </w:t>
      </w:r>
      <w:r w:rsidR="008F223D">
        <w:t>fitted to</w:t>
      </w:r>
      <w:r>
        <w:t xml:space="preserve"> country</w:t>
      </w:r>
      <w:r w:rsidR="00C549F5">
        <w:t>-</w:t>
      </w:r>
      <w:r>
        <w:t>level</w:t>
      </w:r>
      <w:r w:rsidR="008F223D">
        <w:t xml:space="preserve"> data</w:t>
      </w:r>
      <w:r>
        <w:t xml:space="preserve"> and play a central role in</w:t>
      </w:r>
      <w:r w:rsidR="003803B3">
        <w:t xml:space="preserve"> prioritisation and</w:t>
      </w:r>
      <w:r>
        <w:t xml:space="preserve"> funding decisions</w:t>
      </w:r>
      <w:r w:rsidR="00F247D9">
        <w:t xml:space="preserve">. Despite this, </w:t>
      </w:r>
      <w:r w:rsidR="00504781">
        <w:t xml:space="preserve">the methods by which </w:t>
      </w:r>
      <w:r w:rsidR="00BF0E99">
        <w:t xml:space="preserve">national </w:t>
      </w:r>
      <w:r>
        <w:t xml:space="preserve">estimates are </w:t>
      </w:r>
      <w:r w:rsidR="00504781">
        <w:t>derived from sites are often no</w:t>
      </w:r>
      <w:r w:rsidR="002B4826">
        <w:t xml:space="preserve">t </w:t>
      </w:r>
      <w:r w:rsidR="00504781">
        <w:t>systematic</w:t>
      </w:r>
      <w:r w:rsidR="002B4826">
        <w:t>ally collected</w:t>
      </w:r>
      <w:r w:rsidR="00504781">
        <w:t xml:space="preserve"> </w:t>
      </w:r>
      <w:r w:rsidR="0022712C">
        <w:t>or well</w:t>
      </w:r>
      <w:r w:rsidR="00504781">
        <w:t xml:space="preserve"> documented </w:t>
      </w:r>
      <w:r>
        <w:fldChar w:fldCharType="begin">
          <w:fldData xml:space="preserve">PEVuZE5vdGU+PENpdGU+PEF1dGhvcj5ZdTwvQXV0aG9yPjxZZWFyPjIwMTQ8L1llYXI+PFJlY051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</w:fldData>
        </w:fldChar>
      </w:r>
      <w:r w:rsidR="00B9231B">
        <w:instrText xml:space="preserve"> ADDIN EN.CITE </w:instrText>
      </w:r>
      <w:r w:rsidR="00B9231B">
        <w:fldChar w:fldCharType="begin">
          <w:fldData xml:space="preserve">PEVuZE5vdGU+PENpdGU+PEF1dGhvcj5ZdTwvQXV0aG9yPjxZZWFyPjIwMTQ8L1llYXI+PFJlY051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</w:fldData>
        </w:fldChar>
      </w:r>
      <w:r w:rsidR="00B9231B">
        <w:instrText xml:space="preserve"> ADDIN EN.CITE.DATA </w:instrText>
      </w:r>
      <w:r w:rsidR="00B9231B">
        <w:fldChar w:fldCharType="end"/>
      </w:r>
      <w:r>
        <w:fldChar w:fldCharType="separate"/>
      </w:r>
      <w:r w:rsidR="00B9231B" w:rsidRPr="00B9231B">
        <w:rPr>
          <w:noProof/>
          <w:vertAlign w:val="superscript"/>
        </w:rPr>
        <w:t>7,8</w:t>
      </w:r>
      <w:r>
        <w:fldChar w:fldCharType="end"/>
      </w:r>
      <w:r>
        <w:t xml:space="preserve">. </w:t>
      </w:r>
    </w:p>
    <w:p w14:paraId="3B679291" w14:textId="77777777" w:rsidR="00D55093" w:rsidRDefault="00D55093" w:rsidP="00D55093"/>
    <w:p w14:paraId="3D662340" w14:textId="73A4EFF2" w:rsidR="00A24AD5" w:rsidRDefault="00A24AD5" w:rsidP="00D55093">
      <w:r>
        <w:t>Across sub-Saharan Africa, the</w:t>
      </w:r>
      <w:r w:rsidR="000D04E6">
        <w:t xml:space="preserve"> combined</w:t>
      </w:r>
      <w:r>
        <w:t xml:space="preserve"> p</w:t>
      </w:r>
      <w:r w:rsidR="00BD797C">
        <w:t>ercentage</w:t>
      </w:r>
      <w:r>
        <w:t xml:space="preserve"> of </w:t>
      </w:r>
      <w:r w:rsidR="0022712C">
        <w:t>the female population</w:t>
      </w:r>
      <w:r w:rsidR="00C020B6">
        <w:t xml:space="preserve"> engaged in sex work</w:t>
      </w:r>
      <w:r w:rsidR="000D04E6">
        <w:t xml:space="preserve"> (ages</w:t>
      </w:r>
      <w:r w:rsidR="00C020B6">
        <w:t xml:space="preserve"> 18-49) or subject</w:t>
      </w:r>
      <w:r w:rsidR="00101FE9">
        <w:t>ed</w:t>
      </w:r>
      <w:r w:rsidR="00C020B6">
        <w:t xml:space="preserve"> to commercial sexual exploitation (ages 15-17) </w:t>
      </w:r>
      <w:r>
        <w:t>has been estimated to range from 0.76-1.0% in South Africa</w:t>
      </w:r>
      <w:r>
        <w:fldChar w:fldCharType="begin">
          <w:fldData xml:space="preserve">PEVuZE5vdGU+PENpdGU+PEF1dGhvcj5Lb25zdGFudDwvQXV0aG9yPjxZZWFyPjIwMTU8L1llYXI+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</w:fldData>
        </w:fldChar>
      </w:r>
      <w:r w:rsidR="00B9231B">
        <w:instrText xml:space="preserve"> ADDIN EN.CITE </w:instrText>
      </w:r>
      <w:r w:rsidR="00B9231B">
        <w:fldChar w:fldCharType="begin">
          <w:fldData xml:space="preserve">PEVuZE5vdGU+PENpdGU+PEF1dGhvcj5Lb25zdGFudDwvQXV0aG9yPjxZZWFyPjIwMTU8L1llYXI+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</w:fldData>
        </w:fldChar>
      </w:r>
      <w:r w:rsidR="00B9231B">
        <w:instrText xml:space="preserve"> ADDIN EN.CITE.DATA </w:instrText>
      </w:r>
      <w:r w:rsidR="00B9231B">
        <w:fldChar w:fldCharType="end"/>
      </w:r>
      <w:r>
        <w:fldChar w:fldCharType="separate"/>
      </w:r>
      <w:r w:rsidR="00B9231B" w:rsidRPr="00B9231B">
        <w:rPr>
          <w:noProof/>
          <w:vertAlign w:val="superscript"/>
        </w:rPr>
        <w:t>9</w:t>
      </w:r>
      <w:r>
        <w:fldChar w:fldCharType="end"/>
      </w:r>
      <w:r>
        <w:t>, to 2% in Cameroon</w:t>
      </w:r>
      <w:r>
        <w:fldChar w:fldCharType="begin"/>
      </w:r>
      <w:r w:rsidR="00B9231B">
        <w:instrText xml:space="preserve"> ADDIN EN.CITE &lt;EndNote&gt;&lt;Cite&gt;&lt;Author&gt;NACC Cameroon&lt;/Author&gt;&lt;Year&gt;2016&lt;/Year&gt;&lt;RecNum&gt;336&lt;/RecNum&gt;&lt;DisplayText&gt;&lt;style face="superscript"&gt;10&lt;/style&gt;&lt;/DisplayText&gt;&lt;record&gt;&lt;rec-number&gt;336&lt;/rec-number&gt;&lt;foreign-keys&gt;&lt;key app="EN" db-id="zs0vaxtd4fr0s5evxamxvx52w5x2xzx5srf5" timestamp="1519293927"&gt;336&lt;/key&gt;&lt;/foreign-keys&gt;&lt;ref-type name="Report"&gt;27&lt;/ref-type&gt;&lt;contributors&gt;&lt;authors&gt;&lt;author&gt;NACC Cameroon, World Bank, Afrique en Marche, Centre for Global Public Health, University of Manitoba&lt;/author&gt;&lt;/authors&gt;&lt;/contributors&gt;&lt;titles&gt;&lt;title&gt;Mapping and size estimation of female sex workers in Cameroon&lt;/title&gt;&lt;/titles&gt;&lt;dates&gt;&lt;year&gt;2016&lt;/year&gt;&lt;/dates&gt;&lt;pub-location&gt;Yaounde, Cameroon&lt;/pub-location&gt;&lt;urls&gt;&lt;/urls&gt;&lt;/record&gt;&lt;/Cite&gt;&lt;/EndNote&gt;</w:instrText>
      </w:r>
      <w:r>
        <w:fldChar w:fldCharType="separate"/>
      </w:r>
      <w:r w:rsidR="00B9231B" w:rsidRPr="00B9231B">
        <w:rPr>
          <w:noProof/>
          <w:vertAlign w:val="superscript"/>
        </w:rPr>
        <w:t>10</w:t>
      </w:r>
      <w:r>
        <w:fldChar w:fldCharType="end"/>
      </w:r>
      <w:r>
        <w:t xml:space="preserve"> and 5% among the urban female Kenyan population</w:t>
      </w:r>
      <w:r>
        <w:fldChar w:fldCharType="begin"/>
      </w:r>
      <w:r w:rsidR="00B9231B">
        <w:instrText xml:space="preserve"> ADDIN EN.CITE &lt;EndNote&gt;&lt;Cite&gt;&lt;Author&gt;Odek WO&lt;/Author&gt;&lt;Year&gt;2014&lt;/Year&gt;&lt;RecNum&gt;148&lt;/RecNum&gt;&lt;DisplayText&gt;&lt;style face="superscript"&gt;11&lt;/style&gt;&lt;/DisplayText&gt;&lt;record&gt;&lt;rec-number&gt;148&lt;/rec-number&gt;&lt;foreign-keys&gt;&lt;key app="EN" db-id="zs0vaxtd4fr0s5evxamxvx52w5x2xzx5srf5" timestamp="0"&gt;148&lt;/key&gt;&lt;/foreign-keys&gt;&lt;ref-type name="Journal Article"&gt;17&lt;/ref-type&gt;&lt;contributors&gt;&lt;authors&gt;&lt;author&gt;Odek WO, Githuka GN, Avery L, Njoroge PK, Kasonde L, et al.&lt;/author&gt;&lt;/authors&gt;&lt;/contributors&gt;&lt;titles&gt;&lt;title&gt;Estimating the Size of the Female Sex Worker Population in Kenya to Inform HIV Prevention Programming.&lt;/title&gt;&lt;secondary-title&gt;PLoS ONE&lt;/secondary-title&gt;&lt;/titles&gt;&lt;periodical&gt;&lt;full-title&gt;PLoS One&lt;/full-title&gt;&lt;/periodical&gt;&lt;volume&gt;9&lt;/volume&gt;&lt;number&gt;3&lt;/number&gt;&lt;dates&gt;&lt;year&gt;2014&lt;/year&gt;&lt;/dates&gt;&lt;urls&gt;&lt;/urls&gt;&lt;/record&gt;&lt;/Cite&gt;&lt;/EndNote&gt;</w:instrText>
      </w:r>
      <w:r>
        <w:fldChar w:fldCharType="separate"/>
      </w:r>
      <w:r w:rsidR="00B9231B" w:rsidRPr="00B9231B">
        <w:rPr>
          <w:noProof/>
          <w:vertAlign w:val="superscript"/>
        </w:rPr>
        <w:t>11</w:t>
      </w:r>
      <w:r>
        <w:fldChar w:fldCharType="end"/>
      </w:r>
      <w:r>
        <w:t xml:space="preserve">. A review of studies from 1995-2005 found that between 0.4-4.3% of </w:t>
      </w:r>
      <w:r w:rsidR="0022712C">
        <w:t xml:space="preserve">the </w:t>
      </w:r>
      <w:r>
        <w:t xml:space="preserve">15-49 year-old </w:t>
      </w:r>
      <w:r w:rsidR="0022712C">
        <w:t>female population</w:t>
      </w:r>
      <w:r>
        <w:t xml:space="preserve"> across urban areas of sub-Saharan African were estimated to be engaged in sex work</w:t>
      </w:r>
      <w:r>
        <w:fldChar w:fldCharType="begin"/>
      </w:r>
      <w:r w:rsidR="00B9231B">
        <w:instrText xml:space="preserve"> ADDIN EN.CITE &lt;EndNote&gt;&lt;Cite&gt;&lt;Author&gt;Vandepitte&lt;/Author&gt;&lt;Year&gt;2006&lt;/Year&gt;&lt;RecNum&gt;339&lt;/RecNum&gt;&lt;DisplayText&gt;&lt;style face="superscript"&gt;12&lt;/style&gt;&lt;/DisplayText&gt;&lt;record&gt;&lt;rec-number&gt;339&lt;/rec-number&gt;&lt;foreign-keys&gt;&lt;key app="EN" db-id="zs0vaxtd4fr0s5evxamxvx52w5x2xzx5srf5" timestamp="1519301681"&gt;339&lt;/key&gt;&lt;/foreign-keys&gt;&lt;ref-type name="Journal Article"&gt;17&lt;/ref-type&gt;&lt;contributors&gt;&lt;authors&gt;&lt;author&gt;Vandepitte, J.&lt;/author&gt;&lt;author&gt;Lyerla, R.&lt;/author&gt;&lt;author&gt;Dallabetta, G.&lt;/author&gt;&lt;author&gt;Crabbe, F.&lt;/author&gt;&lt;author&gt;Alary, M.&lt;/author&gt;&lt;author&gt;Buve, A.&lt;/author&gt;&lt;/authors&gt;&lt;/contributors&gt;&lt;auth-address&gt;STD/HIV Research and Intervention Unit, Institute of Tropical Medicine, Nationalestraat 155, 2000 Antwerp, Belgium. jvdpitte@itg.be&lt;/auth-address&gt;&lt;titles&gt;&lt;title&gt;Estimates of the number of female sex workers in different regions of the world&lt;/title&gt;&lt;secondary-title&gt;Sex Transm Infect&lt;/secondary-title&gt;&lt;/titles&gt;&lt;periodical&gt;&lt;full-title&gt;Sex Transm Infect&lt;/full-title&gt;&lt;/periodical&gt;&lt;pages&gt;iii18-25&lt;/pages&gt;&lt;volume&gt;82 Suppl 3&lt;/volume&gt;&lt;keywords&gt;&lt;keyword&gt;Adult&lt;/keyword&gt;&lt;keyword&gt;Female&lt;/keyword&gt;&lt;keyword&gt;Global Health&lt;/keyword&gt;&lt;keyword&gt;Humans&lt;/keyword&gt;&lt;keyword&gt;Population Density&lt;/keyword&gt;&lt;keyword&gt;Population Surveillance/methods&lt;/keyword&gt;&lt;keyword&gt;Prevalence&lt;/keyword&gt;&lt;keyword&gt;Sex Work/*statistics &amp;amp; numerical data&lt;/keyword&gt;&lt;/keywords&gt;&lt;dates&gt;&lt;year&gt;2006&lt;/year&gt;&lt;pub-dates&gt;&lt;date&gt;Jun&lt;/date&gt;&lt;/pub-dates&gt;&lt;/dates&gt;&lt;isbn&gt;1368-4973 (Print)&amp;#xD;1368-4973 (Linking)&lt;/isbn&gt;&lt;accession-num&gt;16735288&lt;/accession-num&gt;&lt;urls&gt;&lt;related-urls&gt;&lt;url&gt;https://www.ncbi.nlm.nih.gov/pubmed/16735288&lt;/url&gt;&lt;/related-urls&gt;&lt;/urls&gt;&lt;custom2&gt;PMC2576726&lt;/custom2&gt;&lt;electronic-resource-num&gt;10.1136/sti.2006.020081&lt;/electronic-resource-num&gt;&lt;/record&gt;&lt;/Cite&gt;&lt;/EndNote&gt;</w:instrText>
      </w:r>
      <w:r>
        <w:fldChar w:fldCharType="separate"/>
      </w:r>
      <w:r w:rsidR="00B9231B" w:rsidRPr="00B9231B">
        <w:rPr>
          <w:noProof/>
          <w:vertAlign w:val="superscript"/>
        </w:rPr>
        <w:t>12</w:t>
      </w:r>
      <w:r>
        <w:fldChar w:fldCharType="end"/>
      </w:r>
      <w:r>
        <w:t xml:space="preserve">. </w:t>
      </w:r>
    </w:p>
    <w:p w14:paraId="7074EDD5" w14:textId="77777777" w:rsidR="007C3D3B" w:rsidRDefault="007C3D3B" w:rsidP="00D55093"/>
    <w:p w14:paraId="76B0A07C" w14:textId="00C1B9F9" w:rsidR="006A7845" w:rsidRDefault="00851BC3" w:rsidP="006A7845">
      <w:r>
        <w:t>Zimbabwe has until now lacked a documented national</w:t>
      </w:r>
      <w:r w:rsidR="0009477D">
        <w:t>-</w:t>
      </w:r>
      <w:r>
        <w:t xml:space="preserve">level estimate of the number of </w:t>
      </w:r>
      <w:r w:rsidR="00AD638A">
        <w:t>FSW</w:t>
      </w:r>
      <w:r>
        <w:t xml:space="preserve">. From 2015-2017, we </w:t>
      </w:r>
      <w:r w:rsidR="0009477D">
        <w:t>obtained</w:t>
      </w:r>
      <w:r>
        <w:t xml:space="preserve"> population size estimates </w:t>
      </w:r>
      <w:r w:rsidR="00865454">
        <w:t xml:space="preserve">(PSEs) </w:t>
      </w:r>
      <w:r>
        <w:t xml:space="preserve">of </w:t>
      </w:r>
      <w:r w:rsidR="00AD638A">
        <w:t>FSW</w:t>
      </w:r>
      <w:r>
        <w:t xml:space="preserve"> at </w:t>
      </w:r>
      <w:r w:rsidR="00DA6C5F">
        <w:t>20</w:t>
      </w:r>
      <w:r w:rsidR="009207AD">
        <w:t xml:space="preserve"> </w:t>
      </w:r>
      <w:r>
        <w:t xml:space="preserve">sites around the country </w:t>
      </w:r>
      <w:r w:rsidR="00C549F5">
        <w:t>using</w:t>
      </w:r>
      <w:r w:rsidR="002B4826">
        <w:t>,</w:t>
      </w:r>
      <w:r w:rsidR="00C549F5">
        <w:t xml:space="preserve"> </w:t>
      </w:r>
      <w:r>
        <w:t>in most cases</w:t>
      </w:r>
      <w:r w:rsidR="002B4826">
        <w:t>,</w:t>
      </w:r>
      <w:r>
        <w:t xml:space="preserve"> multiple</w:t>
      </w:r>
      <w:r w:rsidR="00C549F5">
        <w:t xml:space="preserve"> </w:t>
      </w:r>
      <w:r>
        <w:t>methods per site. Here, we compare</w:t>
      </w:r>
      <w:r w:rsidR="009207AD">
        <w:t xml:space="preserve"> </w:t>
      </w:r>
      <w:r w:rsidR="00B1672F">
        <w:t>PSEs</w:t>
      </w:r>
      <w:r w:rsidR="009207AD">
        <w:t xml:space="preserve"> </w:t>
      </w:r>
      <w:r>
        <w:t xml:space="preserve">obtained </w:t>
      </w:r>
      <w:r w:rsidR="009207AD">
        <w:t>using</w:t>
      </w:r>
      <w:r>
        <w:t xml:space="preserve"> different methods </w:t>
      </w:r>
      <w:r w:rsidR="009207AD">
        <w:t>with</w:t>
      </w:r>
      <w:r>
        <w:t xml:space="preserve">in the same site to assess the potential for systematic bias by method. </w:t>
      </w:r>
      <w:r w:rsidR="000D04E6">
        <w:t>We then</w:t>
      </w:r>
      <w:r>
        <w:t xml:space="preserve"> describe </w:t>
      </w:r>
      <w:r w:rsidR="004A14E6">
        <w:t>the</w:t>
      </w:r>
      <w:r>
        <w:t xml:space="preserve"> systematic </w:t>
      </w:r>
      <w:r w:rsidR="00E8170A">
        <w:t xml:space="preserve">matching </w:t>
      </w:r>
      <w:r w:rsidR="00E8170A">
        <w:lastRenderedPageBreak/>
        <w:t xml:space="preserve">and </w:t>
      </w:r>
      <w:r>
        <w:t xml:space="preserve">stratification approach </w:t>
      </w:r>
      <w:r w:rsidR="005F7003">
        <w:t>taken in using</w:t>
      </w:r>
      <w:r>
        <w:t xml:space="preserve"> these </w:t>
      </w:r>
      <w:r w:rsidR="00DA6C5F">
        <w:t>20</w:t>
      </w:r>
      <w:r>
        <w:t xml:space="preserve"> site estimates to develop a national-level estimate. </w:t>
      </w:r>
    </w:p>
    <w:p w14:paraId="362B918C" w14:textId="77777777" w:rsidR="00851BC3" w:rsidRDefault="00851BC3" w:rsidP="00CA6BBD">
      <w:pPr>
        <w:pStyle w:val="Heading1"/>
      </w:pPr>
      <w:r>
        <w:t>Methods</w:t>
      </w:r>
    </w:p>
    <w:p w14:paraId="7871FCEF" w14:textId="297CCE1B" w:rsidR="006A7845" w:rsidRDefault="006340B7" w:rsidP="00CA6BBD">
      <w:r>
        <w:t>We</w:t>
      </w:r>
      <w:r w:rsidR="00ED5A7F">
        <w:t xml:space="preserve"> use</w:t>
      </w:r>
      <w:r w:rsidR="004850F3">
        <w:t>d</w:t>
      </w:r>
      <w:r w:rsidR="007C3D3B">
        <w:t xml:space="preserve"> four types of</w:t>
      </w:r>
      <w:r w:rsidR="00ED5A7F">
        <w:t xml:space="preserve"> data collected from</w:t>
      </w:r>
      <w:r w:rsidR="00990225">
        <w:t xml:space="preserve"> 20 sites</w:t>
      </w:r>
      <w:r w:rsidR="007C3D3B">
        <w:t xml:space="preserve"> across Zimbabwe to</w:t>
      </w:r>
      <w:r w:rsidR="00DF6B8F">
        <w:t xml:space="preserve"> obtain site </w:t>
      </w:r>
      <w:r w:rsidR="0022712C">
        <w:t>PSEs</w:t>
      </w:r>
      <w:r w:rsidR="00ED5A7F">
        <w:t>.</w:t>
      </w:r>
      <w:r w:rsidR="00DF6B8F">
        <w:t xml:space="preserve"> </w:t>
      </w:r>
      <w:r w:rsidR="00ED5A7F">
        <w:t>We</w:t>
      </w:r>
      <w:r w:rsidR="009323C3">
        <w:t xml:space="preserve"> </w:t>
      </w:r>
      <w:r w:rsidR="00271530">
        <w:t>describe</w:t>
      </w:r>
      <w:r w:rsidR="00C549F5">
        <w:t xml:space="preserve"> </w:t>
      </w:r>
      <w:r w:rsidR="00EC74CF">
        <w:t xml:space="preserve">first </w:t>
      </w:r>
      <w:r w:rsidR="004850F3">
        <w:t xml:space="preserve">the </w:t>
      </w:r>
      <w:r w:rsidR="00830ECC">
        <w:t>data</w:t>
      </w:r>
      <w:r w:rsidR="009323C3">
        <w:t>;</w:t>
      </w:r>
      <w:r w:rsidR="00EC74CF">
        <w:t xml:space="preserve"> then</w:t>
      </w:r>
      <w:r>
        <w:t xml:space="preserve"> the four methods we used to obtain</w:t>
      </w:r>
      <w:r w:rsidR="00990225">
        <w:t xml:space="preserve"> </w:t>
      </w:r>
      <w:r>
        <w:t xml:space="preserve">site </w:t>
      </w:r>
      <w:r w:rsidR="00DE7CCF">
        <w:t>PSEs</w:t>
      </w:r>
      <w:r w:rsidR="009323C3">
        <w:t>;</w:t>
      </w:r>
      <w:r w:rsidR="00EC74CF">
        <w:t xml:space="preserve"> then</w:t>
      </w:r>
      <w:r>
        <w:t xml:space="preserve"> our approach to comparing </w:t>
      </w:r>
      <w:r w:rsidR="00AE1133">
        <w:t>estimates obtained from different</w:t>
      </w:r>
      <w:r w:rsidR="00075858">
        <w:t xml:space="preserve"> PSE</w:t>
      </w:r>
      <w:r w:rsidR="00AE1133">
        <w:t xml:space="preserve"> methods </w:t>
      </w:r>
      <w:r w:rsidR="00C549F5">
        <w:t>with</w:t>
      </w:r>
      <w:r w:rsidR="00AE1133">
        <w:t>in each site</w:t>
      </w:r>
      <w:r w:rsidR="009323C3">
        <w:t>;</w:t>
      </w:r>
      <w:r>
        <w:t xml:space="preserve"> and </w:t>
      </w:r>
      <w:proofErr w:type="gramStart"/>
      <w:r>
        <w:t>finally</w:t>
      </w:r>
      <w:proofErr w:type="gramEnd"/>
      <w:r>
        <w:t xml:space="preserve"> </w:t>
      </w:r>
      <w:r w:rsidR="00C549F5">
        <w:t>our approach to</w:t>
      </w:r>
      <w:r w:rsidR="00AE1133">
        <w:t xml:space="preserve"> using the</w:t>
      </w:r>
      <w:r>
        <w:t xml:space="preserve"> site </w:t>
      </w:r>
      <w:r w:rsidR="00DE7CCF">
        <w:t>PSEs</w:t>
      </w:r>
      <w:r>
        <w:t xml:space="preserve"> to obtain a national-</w:t>
      </w:r>
      <w:r w:rsidR="00830ECC">
        <w:t>level estimate of the number of FSW</w:t>
      </w:r>
      <w:r>
        <w:t xml:space="preserve">. </w:t>
      </w:r>
    </w:p>
    <w:p w14:paraId="5CAFE742" w14:textId="77777777" w:rsidR="006340B7" w:rsidRPr="006340B7" w:rsidRDefault="006340B7" w:rsidP="00CA6BBD"/>
    <w:p w14:paraId="6347C01E" w14:textId="33FBA89E" w:rsidR="00851BC3" w:rsidRPr="0042363F" w:rsidRDefault="00851BC3" w:rsidP="00CA6BBD">
      <w:pPr>
        <w:pStyle w:val="Heading2"/>
        <w:rPr>
          <w:lang w:val="en-US"/>
        </w:rPr>
      </w:pPr>
      <w:r w:rsidRPr="0042363F">
        <w:rPr>
          <w:lang w:val="en-US"/>
        </w:rPr>
        <w:t xml:space="preserve">Data </w:t>
      </w:r>
    </w:p>
    <w:p w14:paraId="741ECC88" w14:textId="588081D3" w:rsidR="006A7845" w:rsidRDefault="00D55093" w:rsidP="00CA6BBD">
      <w:pPr>
        <w:rPr>
          <w:lang w:val="en-US"/>
        </w:rPr>
      </w:pPr>
      <w:r>
        <w:rPr>
          <w:lang w:val="en-US"/>
        </w:rPr>
        <w:t>We used of four types of data in estimating FSW population sizes: 1)</w:t>
      </w:r>
      <w:r w:rsidR="00EC74CF">
        <w:rPr>
          <w:lang w:val="en-US"/>
        </w:rPr>
        <w:t xml:space="preserve"> Respondent Driven Sampling (RDS) survey data</w:t>
      </w:r>
      <w:r>
        <w:rPr>
          <w:lang w:val="en-US"/>
        </w:rPr>
        <w:t xml:space="preserve"> 2) Social and geographic mapping data; 3)</w:t>
      </w:r>
      <w:r w:rsidR="00EC74CF" w:rsidRPr="00EC74CF">
        <w:rPr>
          <w:lang w:val="en-US"/>
        </w:rPr>
        <w:t xml:space="preserve"> </w:t>
      </w:r>
      <w:r w:rsidR="00EC74CF">
        <w:rPr>
          <w:lang w:val="en-US"/>
        </w:rPr>
        <w:t xml:space="preserve">Sex worker </w:t>
      </w:r>
      <w:proofErr w:type="spellStart"/>
      <w:r w:rsidR="00EC74CF">
        <w:rPr>
          <w:lang w:val="en-US"/>
        </w:rPr>
        <w:t>programme</w:t>
      </w:r>
      <w:proofErr w:type="spellEnd"/>
      <w:r w:rsidR="00EC74CF">
        <w:rPr>
          <w:lang w:val="en-US"/>
        </w:rPr>
        <w:t xml:space="preserve"> data</w:t>
      </w:r>
      <w:r>
        <w:rPr>
          <w:lang w:val="en-US"/>
        </w:rPr>
        <w:t>; and 4) Population census data.</w:t>
      </w:r>
    </w:p>
    <w:p w14:paraId="32A0196A" w14:textId="77777777" w:rsidR="00D55093" w:rsidRPr="00AA442F" w:rsidRDefault="00D55093" w:rsidP="00D55093">
      <w:pPr>
        <w:rPr>
          <w:lang w:val="en-US"/>
        </w:rPr>
      </w:pPr>
    </w:p>
    <w:p w14:paraId="29F60266" w14:textId="74CB5F17" w:rsidR="00851BC3" w:rsidRPr="0042363F" w:rsidRDefault="00851BC3" w:rsidP="00CA6BBD">
      <w:pPr>
        <w:pStyle w:val="Heading3"/>
        <w:numPr>
          <w:ilvl w:val="0"/>
          <w:numId w:val="6"/>
        </w:numPr>
        <w:rPr>
          <w:color w:val="000000" w:themeColor="text1"/>
          <w:lang w:val="en-US"/>
        </w:rPr>
      </w:pPr>
      <w:r w:rsidRPr="0042363F">
        <w:rPr>
          <w:i/>
          <w:color w:val="000000" w:themeColor="text1"/>
          <w:lang w:val="en-US"/>
        </w:rPr>
        <w:t>Respondent Driven Sampling Surveys</w:t>
      </w:r>
    </w:p>
    <w:p w14:paraId="5DC6C4B1" w14:textId="4323B026" w:rsidR="00851BC3" w:rsidRDefault="004850F3" w:rsidP="00D55093">
      <w:r>
        <w:t>We conducted t</w:t>
      </w:r>
      <w:r w:rsidR="005774B9">
        <w:t>wenty</w:t>
      </w:r>
      <w:r w:rsidR="00851BC3">
        <w:t xml:space="preserve"> </w:t>
      </w:r>
      <w:r w:rsidR="00C076D6">
        <w:t>RDS</w:t>
      </w:r>
      <w:r w:rsidR="00851BC3">
        <w:t xml:space="preserve"> surveys</w:t>
      </w:r>
      <w:r w:rsidR="005E1051">
        <w:fldChar w:fldCharType="begin">
          <w:fldData xml:space="preserve">PEVuZE5vdGU+PENpdGU+PEF1dGhvcj5TYWJpbjwvQXV0aG9yPjxZZWFyPjIwMTQ8L1llYXI+PFJl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</w:fldData>
        </w:fldChar>
      </w:r>
      <w:r w:rsidR="008B77BD">
        <w:instrText xml:space="preserve"> ADDIN EN.CITE </w:instrText>
      </w:r>
      <w:r w:rsidR="008B77BD">
        <w:fldChar w:fldCharType="begin">
          <w:fldData xml:space="preserve">PEVuZE5vdGU+PENpdGU+PEF1dGhvcj5TYWJpbjwvQXV0aG9yPjxZZWFyPjIwMTQ8L1llYXI+PFJl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</w:fldData>
        </w:fldChar>
      </w:r>
      <w:r w:rsidR="008B77BD">
        <w:instrText xml:space="preserve"> ADDIN EN.CITE.DATA </w:instrText>
      </w:r>
      <w:r w:rsidR="008B77BD">
        <w:fldChar w:fldCharType="end"/>
      </w:r>
      <w:r w:rsidR="005E1051">
        <w:fldChar w:fldCharType="separate"/>
      </w:r>
      <w:r w:rsidR="008B77BD" w:rsidRPr="008B77BD">
        <w:rPr>
          <w:noProof/>
          <w:vertAlign w:val="superscript"/>
        </w:rPr>
        <w:t>13,14</w:t>
      </w:r>
      <w:r w:rsidR="005E1051">
        <w:fldChar w:fldCharType="end"/>
      </w:r>
      <w:r w:rsidR="005E1051" w:rsidRPr="00905A8C">
        <w:rPr>
          <w:vertAlign w:val="superscript"/>
        </w:rPr>
        <w:t>,</w:t>
      </w:r>
      <w:r w:rsidR="005E1051">
        <w:fldChar w:fldCharType="begin"/>
      </w:r>
      <w:r w:rsidR="008B77BD">
        <w:instrText xml:space="preserve"> ADDIN EN.CITE &lt;EndNote&gt;&lt;Cite&gt;&lt;Author&gt;WHO&lt;/Author&gt;&lt;Year&gt;2017&lt;/Year&gt;&lt;RecNum&gt;338&lt;/RecNum&gt;&lt;DisplayText&gt;&lt;style face="superscript"&gt;15&lt;/style&gt;&lt;/DisplayText&gt;&lt;record&gt;&lt;rec-number&gt;338&lt;/rec-number&gt;&lt;foreign-keys&gt;&lt;key app="EN" db-id="zs0vaxtd4fr0s5evxamxvx52w5x2xzx5srf5" timestamp="1519294897"&gt;338&lt;/key&gt;&lt;/foreign-keys&gt;&lt;ref-type name="Report"&gt;27&lt;/ref-type&gt;&lt;contributors&gt;&lt;authors&gt;&lt;author&gt;WHO&lt;/author&gt;&lt;author&gt;CDC&lt;/author&gt;&lt;author&gt;UNAIDS&lt;/author&gt;&lt;author&gt;FHI 360&lt;/author&gt;&lt;/authors&gt;&lt;/contributors&gt;&lt;titles&gt;&lt;title&gt;Biobehavioral survey guidelines for populations at risk of HIV&lt;/title&gt;&lt;/titles&gt;&lt;dates&gt;&lt;year&gt;2017&lt;/year&gt;&lt;/dates&gt;&lt;urls&gt;&lt;/urls&gt;&lt;/record&gt;&lt;/Cite&gt;&lt;/EndNote&gt;</w:instrText>
      </w:r>
      <w:r w:rsidR="005E1051">
        <w:fldChar w:fldCharType="separate"/>
      </w:r>
      <w:r w:rsidR="008B77BD" w:rsidRPr="008B77BD">
        <w:rPr>
          <w:noProof/>
          <w:vertAlign w:val="superscript"/>
        </w:rPr>
        <w:t>15</w:t>
      </w:r>
      <w:r w:rsidR="005E1051">
        <w:fldChar w:fldCharType="end"/>
      </w:r>
      <w:r w:rsidR="005E1051">
        <w:t xml:space="preserve"> </w:t>
      </w:r>
      <w:r w:rsidR="00B91208">
        <w:t xml:space="preserve">at </w:t>
      </w:r>
      <w:r w:rsidR="00EC74CF">
        <w:t xml:space="preserve">twenty </w:t>
      </w:r>
      <w:r w:rsidR="00B91208">
        <w:t xml:space="preserve">sites </w:t>
      </w:r>
      <w:r w:rsidR="00851BC3">
        <w:t>across</w:t>
      </w:r>
      <w:r w:rsidR="00B91208">
        <w:t xml:space="preserve"> the country</w:t>
      </w:r>
      <w:r w:rsidR="00851BC3">
        <w:t xml:space="preserve"> between </w:t>
      </w:r>
      <w:r w:rsidR="008E7F84">
        <w:t>September</w:t>
      </w:r>
      <w:r w:rsidR="004C7C30">
        <w:t xml:space="preserve"> </w:t>
      </w:r>
      <w:r w:rsidR="00851BC3">
        <w:t xml:space="preserve">2015 and </w:t>
      </w:r>
      <w:r w:rsidR="00E168F5">
        <w:t>May</w:t>
      </w:r>
      <w:r w:rsidR="004C7C30">
        <w:t xml:space="preserve"> </w:t>
      </w:r>
      <w:r w:rsidR="00851BC3">
        <w:t>2017, using near</w:t>
      </w:r>
      <w:r w:rsidR="00F77741">
        <w:t>-</w:t>
      </w:r>
      <w:r w:rsidR="00851BC3">
        <w:t>identical protocols</w:t>
      </w:r>
      <w:r w:rsidR="004C526A">
        <w:t xml:space="preserve">. </w:t>
      </w:r>
      <w:r w:rsidR="00416BA1">
        <w:t>For the two largest sites and one small one, FSW population size estimation was a primary aim of the study</w:t>
      </w:r>
      <w:r w:rsidR="00075858">
        <w:t xml:space="preserve"> for which the data was collected</w:t>
      </w:r>
      <w:r w:rsidR="00416BA1">
        <w:t xml:space="preserve">. The other sites were selected according to other study aims, including inclusion in a cluster randomised </w:t>
      </w:r>
      <w:proofErr w:type="spellStart"/>
      <w:r w:rsidR="00416BA1">
        <w:t>triel</w:t>
      </w:r>
      <w:proofErr w:type="spellEnd"/>
      <w:r w:rsidR="00416BA1">
        <w:t xml:space="preserve"> of an enhanced FSW intervention</w:t>
      </w:r>
      <w:r w:rsidR="00416BA1">
        <w:fldChar w:fldCharType="begin">
          <w:fldData xml:space="preserve">PEVuZE5vdGU+PENpdGU+PEF1dGhvcj5Db3dhbjwvQXV0aG9yPjxZZWFyPjIwMTg8L1llYXI+PFJl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</w:fldData>
        </w:fldChar>
      </w:r>
      <w:r w:rsidR="008B77BD">
        <w:instrText xml:space="preserve"> ADDIN EN.CITE </w:instrText>
      </w:r>
      <w:r w:rsidR="008B77BD">
        <w:fldChar w:fldCharType="begin">
          <w:fldData xml:space="preserve">PEVuZE5vdGU+PENpdGU+PEF1dGhvcj5Db3dhbjwvQXV0aG9yPjxZZWFyPjIwMTg8L1llYXI+PFJl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</w:fldData>
        </w:fldChar>
      </w:r>
      <w:r w:rsidR="008B77BD">
        <w:instrText xml:space="preserve"> ADDIN EN.CITE.DATA </w:instrText>
      </w:r>
      <w:r w:rsidR="008B77BD">
        <w:fldChar w:fldCharType="end"/>
      </w:r>
      <w:r w:rsidR="00416BA1">
        <w:fldChar w:fldCharType="separate"/>
      </w:r>
      <w:r w:rsidR="008B77BD" w:rsidRPr="008B77BD">
        <w:rPr>
          <w:noProof/>
          <w:vertAlign w:val="superscript"/>
        </w:rPr>
        <w:t>16</w:t>
      </w:r>
      <w:r w:rsidR="00416BA1">
        <w:fldChar w:fldCharType="end"/>
      </w:r>
      <w:r w:rsidR="00416BA1">
        <w:t>, and as assessments of a FSW programme</w:t>
      </w:r>
      <w:r w:rsidR="00416BA1">
        <w:fldChar w:fldCharType="begin">
          <w:fldData xml:space="preserve">PEVuZE5vdGU+PENpdGU+PEF1dGhvcj5OZG9yaS1NaGFyYWR6ZTwvQXV0aG9yPjxZZWFyPjIwMTg8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</w:fldData>
        </w:fldChar>
      </w:r>
      <w:r w:rsidR="008B77BD">
        <w:instrText xml:space="preserve"> ADDIN EN.CITE </w:instrText>
      </w:r>
      <w:r w:rsidR="008B77BD">
        <w:fldChar w:fldCharType="begin">
          <w:fldData xml:space="preserve">PEVuZE5vdGU+PENpdGU+PEF1dGhvcj5OZG9yaS1NaGFyYWR6ZTwvQXV0aG9yPjxZZWFyPjIwMTg8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</w:fldData>
        </w:fldChar>
      </w:r>
      <w:r w:rsidR="008B77BD">
        <w:instrText xml:space="preserve"> ADDIN EN.CITE.DATA </w:instrText>
      </w:r>
      <w:r w:rsidR="008B77BD">
        <w:fldChar w:fldCharType="end"/>
      </w:r>
      <w:r w:rsidR="00416BA1">
        <w:fldChar w:fldCharType="separate"/>
      </w:r>
      <w:r w:rsidR="008B77BD" w:rsidRPr="008B77BD">
        <w:rPr>
          <w:noProof/>
          <w:vertAlign w:val="superscript"/>
        </w:rPr>
        <w:t>17</w:t>
      </w:r>
      <w:r w:rsidR="00416BA1">
        <w:fldChar w:fldCharType="end"/>
      </w:r>
      <w:r w:rsidR="00416BA1">
        <w:t xml:space="preserve">.  </w:t>
      </w:r>
      <w:r w:rsidR="007F0212">
        <w:t>For each</w:t>
      </w:r>
      <w:r w:rsidR="00EC74CF">
        <w:t xml:space="preserve"> site</w:t>
      </w:r>
      <w:r w:rsidR="00075858">
        <w:t xml:space="preserve"> RDS</w:t>
      </w:r>
      <w:r w:rsidR="007F0212">
        <w:t xml:space="preserve"> survey, f</w:t>
      </w:r>
      <w:r w:rsidR="009323C3">
        <w:t>our to twenty</w:t>
      </w:r>
      <w:r w:rsidR="00851BC3">
        <w:t xml:space="preserve"> initial ‘seed’ participants were recruited</w:t>
      </w:r>
      <w:r w:rsidR="000A017C">
        <w:t xml:space="preserve"> and</w:t>
      </w:r>
      <w:r w:rsidR="00851BC3">
        <w:t xml:space="preserve"> selected to reflect </w:t>
      </w:r>
      <w:r w:rsidR="00F77741">
        <w:t>different</w:t>
      </w:r>
      <w:r w:rsidR="00851BC3">
        <w:t xml:space="preserve"> ages, sex work types, sub-communities and neighbourhoods, and not </w:t>
      </w:r>
      <w:r w:rsidR="00884BD2">
        <w:t xml:space="preserve">specifically </w:t>
      </w:r>
      <w:r w:rsidR="00851BC3">
        <w:t>drawn from</w:t>
      </w:r>
      <w:r w:rsidR="00EC74CF">
        <w:t xml:space="preserve"> F</w:t>
      </w:r>
      <w:r w:rsidR="00075858">
        <w:t>SW programme</w:t>
      </w:r>
      <w:r w:rsidR="00851BC3">
        <w:t xml:space="preserve"> attendees</w:t>
      </w:r>
      <w:r w:rsidR="00EC74CF">
        <w:t>, (</w:t>
      </w:r>
      <w:r w:rsidR="00075858">
        <w:t xml:space="preserve">programme </w:t>
      </w:r>
      <w:r w:rsidR="00EC74CF">
        <w:t>described further below)</w:t>
      </w:r>
      <w:r w:rsidR="00851BC3">
        <w:t>. Each woman was given two coupons to refer two peers</w:t>
      </w:r>
      <w:r w:rsidR="00EC74CF">
        <w:t xml:space="preserve"> who met the survey eligibility criteria and who she knew (defined as knowing each other’s names)</w:t>
      </w:r>
      <w:r w:rsidR="00851BC3">
        <w:t>, who upon recruitment consent</w:t>
      </w:r>
      <w:r w:rsidR="00EC1541">
        <w:t>ed</w:t>
      </w:r>
      <w:r w:rsidR="00851BC3">
        <w:t xml:space="preserve"> </w:t>
      </w:r>
      <w:r w:rsidR="00601C49">
        <w:t xml:space="preserve">to </w:t>
      </w:r>
      <w:r w:rsidR="00851BC3">
        <w:t>completion of a questionnaire</w:t>
      </w:r>
      <w:r w:rsidR="000A017C">
        <w:t xml:space="preserve"> and </w:t>
      </w:r>
      <w:r w:rsidR="00851BC3">
        <w:t>blood samples for HIV testing</w:t>
      </w:r>
      <w:r w:rsidR="003879E2">
        <w:t>,</w:t>
      </w:r>
      <w:r w:rsidR="000A017C">
        <w:t xml:space="preserve"> until the sample size was reached (five to seven recruitment waves per site, discounting seeds)</w:t>
      </w:r>
      <w:r w:rsidR="00851BC3">
        <w:t>. Eligibility criteria w</w:t>
      </w:r>
      <w:r w:rsidR="00A57F43">
        <w:t>ere</w:t>
      </w:r>
      <w:r w:rsidR="00851BC3">
        <w:t xml:space="preserve"> age</w:t>
      </w:r>
      <w:r w:rsidR="00ED0CB6">
        <w:t>d</w:t>
      </w:r>
      <w:r w:rsidR="00851BC3">
        <w:t xml:space="preserve"> </w:t>
      </w:r>
      <w:r w:rsidR="00C97B27">
        <w:t xml:space="preserve">at least </w:t>
      </w:r>
      <w:r w:rsidR="00851BC3">
        <w:t xml:space="preserve">18 years, resident or working in the site for at least </w:t>
      </w:r>
      <w:r w:rsidR="003879E2">
        <w:t>six</w:t>
      </w:r>
      <w:r w:rsidR="00851BC3">
        <w:t xml:space="preserve"> months</w:t>
      </w:r>
      <w:r w:rsidR="00AD07F3">
        <w:t xml:space="preserve"> (</w:t>
      </w:r>
      <w:r w:rsidR="003879E2">
        <w:t>one</w:t>
      </w:r>
      <w:r w:rsidR="00AD07F3">
        <w:t xml:space="preserve"> month for four of the surveys)</w:t>
      </w:r>
      <w:r w:rsidR="00851BC3">
        <w:t xml:space="preserve"> and having </w:t>
      </w:r>
      <w:r w:rsidR="00851BC3">
        <w:lastRenderedPageBreak/>
        <w:t>exchanged sex for money</w:t>
      </w:r>
      <w:r w:rsidR="00D21D2B">
        <w:t xml:space="preserve"> or gifts</w:t>
      </w:r>
      <w:r w:rsidR="00851BC3">
        <w:t xml:space="preserve"> in the previous 30 days. Women received US$5 </w:t>
      </w:r>
      <w:r w:rsidR="00247D03">
        <w:t xml:space="preserve">remuneration </w:t>
      </w:r>
      <w:r w:rsidR="00851BC3">
        <w:t xml:space="preserve">for participation and US$2 for each </w:t>
      </w:r>
      <w:r w:rsidR="00247D03">
        <w:t>peer recruited</w:t>
      </w:r>
      <w:r w:rsidR="00851BC3">
        <w:t>.</w:t>
      </w:r>
    </w:p>
    <w:p w14:paraId="75A4EEA2" w14:textId="77777777" w:rsidR="00D55093" w:rsidRDefault="00D55093" w:rsidP="00D55093"/>
    <w:p w14:paraId="2D7498A3" w14:textId="4B296B02" w:rsidR="005038C2" w:rsidRDefault="00ED0CB6" w:rsidP="00D55093">
      <w:r>
        <w:t>The s</w:t>
      </w:r>
      <w:r w:rsidR="005038C2">
        <w:t>a</w:t>
      </w:r>
      <w:r w:rsidR="003879E2">
        <w:t>mple sizes</w:t>
      </w:r>
      <w:r w:rsidR="008C5F9F">
        <w:t xml:space="preserve"> for </w:t>
      </w:r>
      <w:r>
        <w:t xml:space="preserve">the </w:t>
      </w:r>
      <w:r w:rsidR="008C5F9F">
        <w:t>RDS</w:t>
      </w:r>
      <w:r w:rsidR="005038C2">
        <w:t xml:space="preserve"> surveys were based on</w:t>
      </w:r>
      <w:r w:rsidR="008C5F9F">
        <w:t xml:space="preserve"> </w:t>
      </w:r>
      <w:r w:rsidR="005038C2">
        <w:t>different considerations</w:t>
      </w:r>
      <w:r w:rsidR="008C5F9F">
        <w:t xml:space="preserve"> reflecting </w:t>
      </w:r>
      <w:r w:rsidR="00841EE2">
        <w:t xml:space="preserve">the </w:t>
      </w:r>
      <w:r w:rsidR="008C5F9F">
        <w:t>primary study aims</w:t>
      </w:r>
      <w:r w:rsidR="00841EE2">
        <w:t xml:space="preserve"> for which they were conducted</w:t>
      </w:r>
      <w:r w:rsidR="008C5F9F">
        <w:t>,</w:t>
      </w:r>
      <w:r w:rsidR="005038C2">
        <w:t xml:space="preserve"> including the precision of HIV prevalence estimates, power for a cluster-randomised trial that included 14 of the sites</w:t>
      </w:r>
      <w:r w:rsidR="005038C2">
        <w:fldChar w:fldCharType="begin">
          <w:fldData xml:space="preserve">PEVuZE5vdGU+PENpdGU+PEF1dGhvcj5IYXJncmVhdmVzPC9BdXRob3I+PFllYXI+MjAxNjwvWWVh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</w:fldData>
        </w:fldChar>
      </w:r>
      <w:r w:rsidR="008B77BD">
        <w:instrText xml:space="preserve"> ADDIN EN.CITE </w:instrText>
      </w:r>
      <w:r w:rsidR="008B77BD">
        <w:fldChar w:fldCharType="begin">
          <w:fldData xml:space="preserve">PEVuZE5vdGU+PENpdGU+PEF1dGhvcj5IYXJncmVhdmVzPC9BdXRob3I+PFllYXI+MjAxNjwvWWVh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</w:fldData>
        </w:fldChar>
      </w:r>
      <w:r w:rsidR="008B77BD">
        <w:instrText xml:space="preserve"> ADDIN EN.CITE.DATA </w:instrText>
      </w:r>
      <w:r w:rsidR="008B77BD">
        <w:fldChar w:fldCharType="end"/>
      </w:r>
      <w:r w:rsidR="005038C2">
        <w:fldChar w:fldCharType="separate"/>
      </w:r>
      <w:r w:rsidR="008B77BD" w:rsidRPr="008B77BD">
        <w:rPr>
          <w:noProof/>
          <w:vertAlign w:val="superscript"/>
        </w:rPr>
        <w:t>18</w:t>
      </w:r>
      <w:r w:rsidR="005038C2">
        <w:fldChar w:fldCharType="end"/>
      </w:r>
      <w:r w:rsidR="005038C2">
        <w:t>, and in the case of the two largest cities of Harare and Bulawayo, specifically on returning reasonable confidence intervals around the PSEs obtained</w:t>
      </w:r>
      <w:r w:rsidR="005038C2">
        <w:fldChar w:fldCharType="begin"/>
      </w:r>
      <w:r w:rsidR="008B77BD">
        <w:instrText xml:space="preserve"> ADDIN EN.CITE &lt;EndNote&gt;&lt;Cite&gt;&lt;Author&gt;Fearon&lt;/Author&gt;&lt;Year&gt;2017&lt;/Year&gt;&lt;RecNum&gt;549&lt;/RecNum&gt;&lt;DisplayText&gt;&lt;style face="superscript"&gt;19&lt;/style&gt;&lt;/DisplayText&gt;&lt;record&gt;&lt;rec-number&gt;549&lt;/rec-number&gt;&lt;foreign-keys&gt;&lt;key app="EN" db-id="zs0vaxtd4fr0s5evxamxvx52w5x2xzx5srf5" timestamp="1533131922"&gt;549&lt;/key&gt;&lt;/foreign-keys&gt;&lt;ref-type name="Journal Article"&gt;17&lt;/ref-type&gt;&lt;contributors&gt;&lt;authors&gt;&lt;author&gt;Fearon, E.&lt;/author&gt;&lt;author&gt;Chabata, S. T.&lt;/author&gt;&lt;author&gt;Thompson, J. A.&lt;/author&gt;&lt;author&gt;Cowan, F. M.&lt;/author&gt;&lt;author&gt;Hargreaves, J. R.&lt;/author&gt;&lt;/authors&gt;&lt;/contributors&gt;&lt;auth-address&gt;Department of Social and Environmental Health Research, London School of Hygiene and Tropical Medicine, London, United Kingdom.&amp;#xD;Department of Infectious Disease Epidemiology, London School of Hygiene and Tropical Medicine, London, United Kingdom.&amp;#xD;Centre for Sexual Health and HIV/AIDS Research, Harare, Zimbabwe.&amp;#xD;Department of International Public Health, Liverpool School of Tropical Medicine, Liverpool, United Kingdom.&lt;/auth-address&gt;&lt;titles&gt;&lt;title&gt;Sample Size Calculations for Population Size Estimation Studies Using Multiplier Methods With Respondent-Driven Sampling Surveys&lt;/title&gt;&lt;secondary-title&gt;JMIR Public Health Surveill&lt;/secondary-title&gt;&lt;/titles&gt;&lt;periodical&gt;&lt;full-title&gt;JMIR Public Health Surveill&lt;/full-title&gt;&lt;/periodical&gt;&lt;pages&gt;e59&lt;/pages&gt;&lt;volume&gt;3&lt;/volume&gt;&lt;number&gt;3&lt;/number&gt;&lt;keywords&gt;&lt;keyword&gt;Hiv&lt;/keyword&gt;&lt;keyword&gt;data collection&lt;/keyword&gt;&lt;keyword&gt;population surveillance&lt;/keyword&gt;&lt;keyword&gt;research design&lt;/keyword&gt;&lt;keyword&gt;sample size&lt;/keyword&gt;&lt;keyword&gt;sampling studies&lt;/keyword&gt;&lt;keyword&gt;sex workers&lt;/keyword&gt;&lt;keyword&gt;surveys and questionnaires&lt;/keyword&gt;&lt;/keywords&gt;&lt;dates&gt;&lt;year&gt;2017&lt;/year&gt;&lt;pub-dates&gt;&lt;date&gt;Sep 14&lt;/date&gt;&lt;/pub-dates&gt;&lt;/dates&gt;&lt;isbn&gt;2369-2960 (Print)&amp;#xD;2369-2960 (Linking)&lt;/isbn&gt;&lt;accession-num&gt;28912117&lt;/accession-num&gt;&lt;urls&gt;&lt;related-urls&gt;&lt;url&gt;https://www.ncbi.nlm.nih.gov/pubmed/28912117&lt;/url&gt;&lt;/related-urls&gt;&lt;/urls&gt;&lt;custom2&gt;PMC5620454&lt;/custom2&gt;&lt;electronic-resource-num&gt;10.2196/publichealth.7909&lt;/electronic-resource-num&gt;&lt;/record&gt;&lt;/Cite&gt;&lt;/EndNote&gt;</w:instrText>
      </w:r>
      <w:r w:rsidR="005038C2">
        <w:fldChar w:fldCharType="separate"/>
      </w:r>
      <w:r w:rsidR="008B77BD" w:rsidRPr="008B77BD">
        <w:rPr>
          <w:noProof/>
          <w:vertAlign w:val="superscript"/>
        </w:rPr>
        <w:t>19</w:t>
      </w:r>
      <w:r w:rsidR="005038C2">
        <w:fldChar w:fldCharType="end"/>
      </w:r>
      <w:r w:rsidR="005038C2">
        <w:t xml:space="preserve">. Final sample sizes ranged from </w:t>
      </w:r>
      <w:r w:rsidR="005038C2" w:rsidRPr="00976B75">
        <w:t>200</w:t>
      </w:r>
      <w:r w:rsidR="005038C2">
        <w:t xml:space="preserve"> FSW</w:t>
      </w:r>
      <w:r w:rsidR="005038C2" w:rsidRPr="00976B75">
        <w:t xml:space="preserve"> in a small site to 808 in Bulawayo and 1497 </w:t>
      </w:r>
      <w:r w:rsidR="005038C2" w:rsidRPr="00E148C4">
        <w:t>in Harare</w:t>
      </w:r>
      <w:r w:rsidR="005038C2">
        <w:t>,</w:t>
      </w:r>
      <w:r w:rsidR="005038C2" w:rsidRPr="00E148C4">
        <w:t xml:space="preserve"> (total n=6248</w:t>
      </w:r>
      <w:r w:rsidR="005038C2">
        <w:t xml:space="preserve"> across </w:t>
      </w:r>
      <w:r w:rsidR="00DA6C5F">
        <w:t>20</w:t>
      </w:r>
      <w:r w:rsidR="005038C2">
        <w:t xml:space="preserve"> sites, </w:t>
      </w:r>
      <w:r>
        <w:t xml:space="preserve">with </w:t>
      </w:r>
      <w:r w:rsidR="005038C2">
        <w:t>further detail</w:t>
      </w:r>
      <w:r>
        <w:t xml:space="preserve"> about 16 of these site surveys available</w:t>
      </w:r>
      <w:r w:rsidR="005038C2">
        <w:t xml:space="preserve"> elsewhere</w:t>
      </w:r>
      <w:r w:rsidR="005038C2">
        <w:fldChar w:fldCharType="begin">
          <w:fldData xml:space="preserve">PEVuZE5vdGU+PENpdGU+PEF1dGhvcj5Db3dhbjwvQXV0aG9yPjxZZWFyPjIwMTg8L1llYXI+PFJl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=
</w:fldData>
        </w:fldChar>
      </w:r>
      <w:r w:rsidR="008B77BD">
        <w:instrText xml:space="preserve"> ADDIN EN.CITE </w:instrText>
      </w:r>
      <w:r w:rsidR="008B77BD">
        <w:fldChar w:fldCharType="begin">
          <w:fldData xml:space="preserve">PEVuZE5vdGU+PENpdGU+PEF1dGhvcj5Db3dhbjwvQXV0aG9yPjxZZWFyPjIwMTg8L1llYXI+PFJl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=
</w:fldData>
        </w:fldChar>
      </w:r>
      <w:r w:rsidR="008B77BD">
        <w:instrText xml:space="preserve"> ADDIN EN.CITE.DATA </w:instrText>
      </w:r>
      <w:r w:rsidR="008B77BD">
        <w:fldChar w:fldCharType="end"/>
      </w:r>
      <w:r w:rsidR="005038C2">
        <w:fldChar w:fldCharType="separate"/>
      </w:r>
      <w:r w:rsidR="008B77BD" w:rsidRPr="008B77BD">
        <w:rPr>
          <w:noProof/>
          <w:vertAlign w:val="superscript"/>
        </w:rPr>
        <w:t>17,20</w:t>
      </w:r>
      <w:r w:rsidR="005038C2">
        <w:fldChar w:fldCharType="end"/>
      </w:r>
      <w:r w:rsidR="005038C2" w:rsidRPr="00E148C4">
        <w:t>).</w:t>
      </w:r>
    </w:p>
    <w:p w14:paraId="648C4E4E" w14:textId="77777777" w:rsidR="00D55093" w:rsidRDefault="00D55093" w:rsidP="00D55093"/>
    <w:p w14:paraId="6D1072FD" w14:textId="0EFB1754" w:rsidR="00851BC3" w:rsidRDefault="009563DB" w:rsidP="00D55093">
      <w:pPr>
        <w:rPr>
          <w:lang w:val="en-US"/>
        </w:rPr>
      </w:pPr>
      <w:r>
        <w:rPr>
          <w:lang w:val="en-US"/>
        </w:rPr>
        <w:t>We used RDS-II weighting</w:t>
      </w:r>
      <w:r w:rsidR="00485567">
        <w:rPr>
          <w:lang w:val="en-US"/>
        </w:rPr>
        <w:fldChar w:fldCharType="begin"/>
      </w:r>
      <w:r w:rsidR="008B77BD">
        <w:rPr>
          <w:lang w:val="en-US"/>
        </w:rPr>
        <w:instrText xml:space="preserve"> ADDIN EN.CITE &lt;EndNote&gt;&lt;Cite&gt;&lt;Author&gt;Volz&lt;/Author&gt;&lt;Year&gt;2008&lt;/Year&gt;&lt;RecNum&gt;139&lt;/RecNum&gt;&lt;DisplayText&gt;&lt;style face="superscript"&gt;14&lt;/style&gt;&lt;/DisplayText&gt;&lt;record&gt;&lt;rec-number&gt;139&lt;/rec-number&gt;&lt;foreign-keys&gt;&lt;key app="EN" db-id="zs0vaxtd4fr0s5evxamxvx52w5x2xzx5srf5" timestamp="0"&gt;139&lt;/key&gt;&lt;/foreign-keys&gt;&lt;ref-type name="Journal Article"&gt;17&lt;/ref-type&gt;&lt;contributors&gt;&lt;authors&gt;&lt;author&gt;Volz, E.&lt;/author&gt;&lt;author&gt;Heckathorn, D. D.&lt;/author&gt;&lt;/authors&gt;&lt;/contributors&gt;&lt;titles&gt;&lt;title&gt;Probability Based Estimation Theory for Respondent Driven Sampling&lt;/title&gt;&lt;secondary-title&gt;Journal of Official Statistics&lt;/secondary-title&gt;&lt;short-title&gt;Probability Based Estimation Theory for Respondent Driven Sampling&lt;/short-title&gt;&lt;/titles&gt;&lt;pages&gt;79-97&lt;/pages&gt;&lt;volume&gt;24&lt;/volume&gt;&lt;number&gt;1&lt;/number&gt;&lt;dates&gt;&lt;year&gt;2008&lt;/year&gt;&lt;/dates&gt;&lt;urls&gt;&lt;/urls&gt;&lt;/record&gt;&lt;/Cite&gt;&lt;/EndNote&gt;</w:instrText>
      </w:r>
      <w:r w:rsidR="00485567">
        <w:rPr>
          <w:lang w:val="en-US"/>
        </w:rPr>
        <w:fldChar w:fldCharType="separate"/>
      </w:r>
      <w:r w:rsidR="008B77BD" w:rsidRPr="008B77BD">
        <w:rPr>
          <w:noProof/>
          <w:vertAlign w:val="superscript"/>
          <w:lang w:val="en-US"/>
        </w:rPr>
        <w:t>14</w:t>
      </w:r>
      <w:r w:rsidR="00485567">
        <w:rPr>
          <w:lang w:val="en-US"/>
        </w:rPr>
        <w:fldChar w:fldCharType="end"/>
      </w:r>
      <w:r>
        <w:rPr>
          <w:lang w:val="en-US"/>
        </w:rPr>
        <w:t xml:space="preserve"> with network size determined by asking each woman how many other FSW she knew at the site (</w:t>
      </w:r>
      <w:r w:rsidR="00875222">
        <w:rPr>
          <w:lang w:val="en-US"/>
        </w:rPr>
        <w:t>i.e.</w:t>
      </w:r>
      <w:r>
        <w:rPr>
          <w:lang w:val="en-US"/>
        </w:rPr>
        <w:t xml:space="preserve"> she knew their name and they knew her) who met the eligibility criteria, who she had seen in the previous month and who she would consider recruiting to the study.</w:t>
      </w:r>
      <w:r w:rsidR="007F0212">
        <w:rPr>
          <w:lang w:val="en-US"/>
        </w:rPr>
        <w:t xml:space="preserve"> For each site, we investigated whether key RDS assumptions appeared to have been met</w:t>
      </w:r>
      <w:r w:rsidR="003262AF">
        <w:rPr>
          <w:lang w:val="en-US"/>
        </w:rPr>
        <w:fldChar w:fldCharType="begin"/>
      </w:r>
      <w:r w:rsidR="003262AF">
        <w:rPr>
          <w:lang w:val="en-US"/>
        </w:rPr>
        <w:instrText xml:space="preserve"> ADDIN EN.CITE &lt;EndNote&gt;&lt;Cite&gt;&lt;Author&gt;Gile&lt;/Author&gt;&lt;Year&gt;2015&lt;/Year&gt;&lt;RecNum&gt;583&lt;/RecNum&gt;&lt;DisplayText&gt;&lt;style face="superscript"&gt;21&lt;/style&gt;&lt;/DisplayText&gt;&lt;record&gt;&lt;rec-number&gt;583&lt;/rec-number&gt;&lt;foreign-keys&gt;&lt;key app="EN" db-id="zs0vaxtd4fr0s5evxamxvx52w5x2xzx5srf5" timestamp="1541415952"&gt;583&lt;/key&gt;&lt;/foreign-keys&gt;&lt;ref-type name="Journal Article"&gt;17&lt;/ref-type&gt;&lt;contributors&gt;&lt;authors&gt;&lt;author&gt;Gile, K. J.&lt;/author&gt;&lt;author&gt;Johnston, L. G.&lt;/author&gt;&lt;author&gt;Salganik, M. J.&lt;/author&gt;&lt;/authors&gt;&lt;/contributors&gt;&lt;auth-address&gt;University of Massachusetts, Amherst, MA, USA.&amp;#xD;Tulane University, New Orleans, LA, USA and University of California, San Francisco, San Francisco, CA, USA.&amp;#xD;Microsoft Research, New York, NY USA and Princeton University, Princeton, NJ, USA.&lt;/auth-address&gt;&lt;titles&gt;&lt;title&gt;Diagnostics for Respondent-driven Sampling&lt;/title&gt;&lt;secondary-title&gt;J R Stat Soc Ser A Stat Soc&lt;/secondary-title&gt;&lt;/titles&gt;&lt;periodical&gt;&lt;full-title&gt;J R Stat Soc Ser A Stat Soc&lt;/full-title&gt;&lt;/periodical&gt;&lt;pages&gt;241-269&lt;/pages&gt;&lt;volume&gt;178&lt;/volume&gt;&lt;number&gt;1&lt;/number&gt;&lt;keywords&gt;&lt;keyword&gt;Hiv/aids&lt;/keyword&gt;&lt;keyword&gt;diagnostics&lt;/keyword&gt;&lt;keyword&gt;exploratory data analysis&lt;/keyword&gt;&lt;keyword&gt;hard-to-reach populations&lt;/keyword&gt;&lt;keyword&gt;link-tracing sampling&lt;/keyword&gt;&lt;keyword&gt;non-ignorable design&lt;/keyword&gt;&lt;keyword&gt;respondent-driven sampling&lt;/keyword&gt;&lt;keyword&gt;social networks&lt;/keyword&gt;&lt;keyword&gt;survey sampling&lt;/keyword&gt;&lt;/keywords&gt;&lt;dates&gt;&lt;year&gt;2015&lt;/year&gt;&lt;pub-dates&gt;&lt;date&gt;Jan&lt;/date&gt;&lt;/pub-dates&gt;&lt;/dates&gt;&lt;isbn&gt;0964-1998 (Print)&amp;#xD;0964-1998 (Linking)&lt;/isbn&gt;&lt;accession-num&gt;27226702&lt;/accession-num&gt;&lt;urls&gt;&lt;related-urls&gt;&lt;url&gt;https://www.ncbi.nlm.nih.gov/pubmed/27226702&lt;/url&gt;&lt;/related-urls&gt;&lt;/urls&gt;&lt;custom2&gt;PMC4877136&lt;/custom2&gt;&lt;electronic-resource-num&gt;10.1111/rssa.12059&lt;/electronic-resource-num&gt;&lt;/record&gt;&lt;/Cite&gt;&lt;/EndNote&gt;</w:instrText>
      </w:r>
      <w:r w:rsidR="003262AF">
        <w:rPr>
          <w:lang w:val="en-US"/>
        </w:rPr>
        <w:fldChar w:fldCharType="separate"/>
      </w:r>
      <w:r w:rsidR="003262AF" w:rsidRPr="003262AF">
        <w:rPr>
          <w:noProof/>
          <w:vertAlign w:val="superscript"/>
          <w:lang w:val="en-US"/>
        </w:rPr>
        <w:t>21</w:t>
      </w:r>
      <w:r w:rsidR="003262AF">
        <w:rPr>
          <w:lang w:val="en-US"/>
        </w:rPr>
        <w:fldChar w:fldCharType="end"/>
      </w:r>
      <w:r w:rsidR="007F0212">
        <w:rPr>
          <w:lang w:val="en-US"/>
        </w:rPr>
        <w:t>, reported elsewhere for some sites</w:t>
      </w:r>
      <w:r w:rsidR="007F0212">
        <w:rPr>
          <w:lang w:val="en-US"/>
        </w:rPr>
        <w:fldChar w:fldCharType="begin">
          <w:fldData xml:space="preserve">PEVuZE5vdGU+PENpdGU+PEF1dGhvcj5Db3dhbjwvQXV0aG9yPjxZZWFyPjIwMTg8L1llYXI+PFJl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</w:fldData>
        </w:fldChar>
      </w:r>
      <w:r w:rsidR="007F0212">
        <w:rPr>
          <w:lang w:val="en-US"/>
        </w:rPr>
        <w:instrText xml:space="preserve"> ADDIN EN.CITE </w:instrText>
      </w:r>
      <w:r w:rsidR="007F0212">
        <w:rPr>
          <w:lang w:val="en-US"/>
        </w:rPr>
        <w:fldChar w:fldCharType="begin">
          <w:fldData xml:space="preserve">PEVuZE5vdGU+PENpdGU+PEF1dGhvcj5Db3dhbjwvQXV0aG9yPjxZZWFyPjIwMTg8L1llYXI+PFJl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</w:fldData>
        </w:fldChar>
      </w:r>
      <w:r w:rsidR="007F0212">
        <w:rPr>
          <w:lang w:val="en-US"/>
        </w:rPr>
        <w:instrText xml:space="preserve"> ADDIN EN.CITE.DATA </w:instrText>
      </w:r>
      <w:r w:rsidR="007F0212">
        <w:rPr>
          <w:lang w:val="en-US"/>
        </w:rPr>
      </w:r>
      <w:r w:rsidR="007F0212">
        <w:rPr>
          <w:lang w:val="en-US"/>
        </w:rPr>
        <w:fldChar w:fldCharType="end"/>
      </w:r>
      <w:r w:rsidR="007F0212">
        <w:rPr>
          <w:lang w:val="en-US"/>
        </w:rPr>
      </w:r>
      <w:r w:rsidR="007F0212">
        <w:rPr>
          <w:lang w:val="en-US"/>
        </w:rPr>
        <w:fldChar w:fldCharType="separate"/>
      </w:r>
      <w:r w:rsidR="007F0212" w:rsidRPr="007F0212">
        <w:rPr>
          <w:noProof/>
          <w:vertAlign w:val="superscript"/>
          <w:lang w:val="en-US"/>
        </w:rPr>
        <w:t>16,17</w:t>
      </w:r>
      <w:r w:rsidR="007F0212">
        <w:rPr>
          <w:lang w:val="en-US"/>
        </w:rPr>
        <w:fldChar w:fldCharType="end"/>
      </w:r>
      <w:r w:rsidR="007F0212">
        <w:rPr>
          <w:lang w:val="en-US"/>
        </w:rPr>
        <w:t xml:space="preserve">, </w:t>
      </w:r>
      <w:r w:rsidR="00841EE2">
        <w:rPr>
          <w:lang w:val="en-US"/>
        </w:rPr>
        <w:t>and specifically as pertaining</w:t>
      </w:r>
      <w:r w:rsidR="007F0212">
        <w:rPr>
          <w:lang w:val="en-US"/>
        </w:rPr>
        <w:t xml:space="preserve"> to potential biases in the PSEs for all sites </w:t>
      </w:r>
      <w:r w:rsidR="00841EE2">
        <w:rPr>
          <w:lang w:val="en-US"/>
        </w:rPr>
        <w:t xml:space="preserve">(see </w:t>
      </w:r>
      <w:r w:rsidR="007F0212">
        <w:rPr>
          <w:lang w:val="en-US"/>
        </w:rPr>
        <w:t>Appendix 1</w:t>
      </w:r>
      <w:r w:rsidR="00841EE2">
        <w:rPr>
          <w:lang w:val="en-US"/>
        </w:rPr>
        <w:t>)</w:t>
      </w:r>
      <w:r w:rsidR="007F0212">
        <w:rPr>
          <w:lang w:val="en-US"/>
        </w:rPr>
        <w:t xml:space="preserve">. </w:t>
      </w:r>
      <w:r w:rsidR="002B0BF6">
        <w:rPr>
          <w:lang w:val="en-US"/>
        </w:rPr>
        <w:t>We used the RDS</w:t>
      </w:r>
      <w:r w:rsidR="008B77BD">
        <w:rPr>
          <w:lang w:val="en-US"/>
        </w:rPr>
        <w:t xml:space="preserve">: Respondent-Driven Sampling </w:t>
      </w:r>
      <w:r w:rsidR="002B0BF6">
        <w:rPr>
          <w:lang w:val="en-US"/>
        </w:rPr>
        <w:t xml:space="preserve"> package</w:t>
      </w:r>
      <w:r w:rsidR="00766E93">
        <w:rPr>
          <w:lang w:val="en-US"/>
        </w:rPr>
        <w:fldChar w:fldCharType="begin"/>
      </w:r>
      <w:r w:rsidR="00F34706">
        <w:rPr>
          <w:lang w:val="en-US"/>
        </w:rPr>
        <w:instrText xml:space="preserve"> ADDIN EN.CITE &lt;EndNote&gt;&lt;Cite&gt;&lt;Author&gt;Handcock&lt;/Author&gt;&lt;Year&gt;2016&lt;/Year&gt;&lt;RecNum&gt;259&lt;/RecNum&gt;&lt;DisplayText&gt;&lt;style face="superscript"&gt;22&lt;/style&gt;&lt;/DisplayText&gt;&lt;record&gt;&lt;rec-number&gt;259&lt;/rec-number&gt;&lt;foreign-keys&gt;&lt;key app="EN" db-id="zs0vaxtd4fr0s5evxamxvx52w5x2xzx5srf5" timestamp="0"&gt;259&lt;/key&gt;&lt;/foreign-keys&gt;&lt;ref-type name="Computer Program"&gt;9&lt;/ref-type&gt;&lt;contributors&gt;&lt;authors&gt;&lt;author&gt;Handcock, M. S.&lt;/author&gt;&lt;author&gt;Fellows, I.E.&lt;/author&gt;&lt;author&gt;Gile, K. J.&lt;/author&gt;&lt;/authors&gt;&lt;/contributors&gt;&lt;titles&gt;&lt;title&gt;RDS: respondent-driven sampling, Version 0.7-8&lt;/title&gt;&lt;/titles&gt;&lt;pages&gt;Project home page at http://hpmrg.org, URL  http://CRAN.R-project.org/package=RDS&lt;/pages&gt;&lt;dates&gt;&lt;year&gt;2016&lt;/year&gt;&lt;/dates&gt;&lt;urls&gt;&lt;/urls&gt;&lt;/record&gt;&lt;/Cite&gt;&lt;/EndNote&gt;</w:instrText>
      </w:r>
      <w:r w:rsidR="00766E93">
        <w:rPr>
          <w:lang w:val="en-US"/>
        </w:rPr>
        <w:fldChar w:fldCharType="separate"/>
      </w:r>
      <w:r w:rsidR="003262AF" w:rsidRPr="003262AF">
        <w:rPr>
          <w:noProof/>
          <w:vertAlign w:val="superscript"/>
          <w:lang w:val="en-US"/>
        </w:rPr>
        <w:t>22</w:t>
      </w:r>
      <w:r w:rsidR="00766E93">
        <w:rPr>
          <w:lang w:val="en-US"/>
        </w:rPr>
        <w:fldChar w:fldCharType="end"/>
      </w:r>
      <w:r w:rsidR="002B0BF6">
        <w:rPr>
          <w:lang w:val="en-US"/>
        </w:rPr>
        <w:t xml:space="preserve"> for R version 3.3.2</w:t>
      </w:r>
      <w:r w:rsidR="005304C7">
        <w:rPr>
          <w:lang w:val="en-US"/>
        </w:rPr>
        <w:fldChar w:fldCharType="begin"/>
      </w:r>
      <w:r w:rsidR="005304C7">
        <w:rPr>
          <w:lang w:val="en-US"/>
        </w:rPr>
        <w:instrText xml:space="preserve"> ADDIN EN.CITE &lt;EndNote&gt;&lt;Cite&gt;&lt;Author&gt;Team&lt;/Author&gt;&lt;Year&gt;2016&lt;/Year&gt;&lt;RecNum&gt;822&lt;/RecNum&gt;&lt;DisplayText&gt;&lt;style face="superscript"&gt;23&lt;/style&gt;&lt;/DisplayText&gt;&lt;record&gt;&lt;rec-number&gt;822&lt;/rec-number&gt;&lt;foreign-keys&gt;&lt;key app="EN" db-id="zs0vaxtd4fr0s5evxamxvx52w5x2xzx5srf5" timestamp="1583235736"&gt;822&lt;/key&gt;&lt;/foreign-keys&gt;&lt;ref-type name="Computer Program"&gt;9&lt;/ref-type&gt;&lt;contributors&gt;&lt;authors&gt;&lt;author&gt;R Core Team&lt;/author&gt;&lt;/authors&gt;&lt;/contributors&gt;&lt;titles&gt;&lt;title&gt;R: A language and environment for statistical computing&lt;/title&gt;&lt;/titles&gt;&lt;edition&gt;3.3.2&lt;/edition&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5304C7">
        <w:rPr>
          <w:lang w:val="en-US"/>
        </w:rPr>
        <w:fldChar w:fldCharType="separate"/>
      </w:r>
      <w:r w:rsidR="005304C7" w:rsidRPr="005304C7">
        <w:rPr>
          <w:noProof/>
          <w:vertAlign w:val="superscript"/>
          <w:lang w:val="en-US"/>
        </w:rPr>
        <w:t>23</w:t>
      </w:r>
      <w:r w:rsidR="005304C7">
        <w:rPr>
          <w:lang w:val="en-US"/>
        </w:rPr>
        <w:fldChar w:fldCharType="end"/>
      </w:r>
      <w:r w:rsidR="002B0BF6">
        <w:rPr>
          <w:lang w:val="en-US"/>
        </w:rPr>
        <w:t>.</w:t>
      </w:r>
      <w:r>
        <w:rPr>
          <w:lang w:val="en-US"/>
        </w:rPr>
        <w:t xml:space="preserve"> </w:t>
      </w:r>
    </w:p>
    <w:p w14:paraId="1A5DAC92" w14:textId="77777777" w:rsidR="00416BA1" w:rsidRDefault="00416BA1" w:rsidP="00D55093">
      <w:pPr>
        <w:rPr>
          <w:lang w:val="en-US"/>
        </w:rPr>
      </w:pPr>
    </w:p>
    <w:p w14:paraId="217099B1" w14:textId="0A75D05E" w:rsidR="00416BA1" w:rsidRPr="0042363F" w:rsidRDefault="00416BA1" w:rsidP="00CA6BBD">
      <w:pPr>
        <w:pStyle w:val="Heading3"/>
        <w:numPr>
          <w:ilvl w:val="0"/>
          <w:numId w:val="6"/>
        </w:numPr>
        <w:rPr>
          <w:color w:val="000000" w:themeColor="text1"/>
        </w:rPr>
      </w:pPr>
      <w:r w:rsidRPr="0042363F">
        <w:rPr>
          <w:i/>
          <w:color w:val="000000" w:themeColor="text1"/>
        </w:rPr>
        <w:t>Mapping Data</w:t>
      </w:r>
    </w:p>
    <w:p w14:paraId="77C4E447" w14:textId="78D49E94" w:rsidR="00416BA1" w:rsidRDefault="00416BA1" w:rsidP="00416BA1">
      <w:pPr>
        <w:rPr>
          <w:lang w:val="en-US"/>
        </w:rPr>
      </w:pPr>
      <w:r>
        <w:rPr>
          <w:lang w:val="en-US"/>
        </w:rPr>
        <w:t>At each site directly prior to each survey, we first conducted social and geographical mapping</w:t>
      </w:r>
      <w:r>
        <w:rPr>
          <w:lang w:val="en-US"/>
        </w:rPr>
        <w:fldChar w:fldCharType="begin"/>
      </w:r>
      <w:r w:rsidR="005304C7">
        <w:rPr>
          <w:lang w:val="en-US"/>
        </w:rPr>
        <w:instrText xml:space="preserve"> ADDIN EN.CITE &lt;EndNote&gt;&lt;Cite&gt;&lt;Author&gt;Chiyaka&lt;/Author&gt;&lt;Year&gt;2018&lt;/Year&gt;&lt;RecNum&gt;445&lt;/RecNum&gt;&lt;DisplayText&gt;&lt;style face="superscript"&gt;24&lt;/style&gt;&lt;/DisplayText&gt;&lt;record&gt;&lt;rec-number&gt;445&lt;/rec-number&gt;&lt;foreign-keys&gt;&lt;key app="EN" db-id="zs0vaxtd4fr0s5evxamxvx52w5x2xzx5srf5" timestamp="1523606417"&gt;445&lt;/key&gt;&lt;/foreign-keys&gt;&lt;ref-type name="Journal Article"&gt;17&lt;/ref-type&gt;&lt;contributors&gt;&lt;authors&gt;&lt;author&gt;Chiyaka, T.&lt;/author&gt;&lt;author&gt;Mushati, P.&lt;/author&gt;&lt;author&gt;Hensen, B.&lt;/author&gt;&lt;author&gt;Chabata, S.&lt;/author&gt;&lt;author&gt;Hargreaves, J. R.&lt;/author&gt;&lt;author&gt;Floyd, S.&lt;/author&gt;&lt;author&gt;Birdthistle, I. J.&lt;/author&gt;&lt;author&gt;Cowan, F. M.&lt;/author&gt;&lt;author&gt;Busza, J. R.&lt;/author&gt;&lt;/authors&gt;&lt;/contributors&gt;&lt;auth-address&gt;Centre for Sexual Health and HIV/AIDS Research (CeSHHAR), Harare, Zimbabwe.&amp;#xD;London School of Hygiene and Tropical Medicine, London, United Kingdom.&amp;#xD;Liverpool School of Tropical Medicine, Liverpool, United Kingdom.&lt;/auth-address&gt;&lt;titles&gt;&lt;title&gt;Reaching young women who sell sex: Methods and results of social mapping to describe and identify young women for DREAMS impact evaluation in Zimbabwe&lt;/title&gt;&lt;secondary-title&gt;PLoS One&lt;/secondary-title&gt;&lt;/titles&gt;&lt;periodical&gt;&lt;full-title&gt;PLoS One&lt;/full-title&gt;&lt;/periodical&gt;&lt;pages&gt;e0194301&lt;/pages&gt;&lt;volume&gt;13&lt;/volume&gt;&lt;number&gt;3&lt;/number&gt;&lt;dates&gt;&lt;year&gt;2018&lt;/year&gt;&lt;/dates&gt;&lt;isbn&gt;1932-6203 (Electronic)&amp;#xD;1932-6203 (Linking)&lt;/isbn&gt;&lt;accession-num&gt;29543858&lt;/accession-num&gt;&lt;urls&gt;&lt;related-urls&gt;&lt;url&gt;https://www.ncbi.nlm.nih.gov/pubmed/29543858&lt;/url&gt;&lt;url&gt;https://www.ncbi.nlm.nih.gov/pmc/articles/PMC5854392/pdf/pone.0194301.pdf&lt;/url&gt;&lt;/related-urls&gt;&lt;/urls&gt;&lt;custom2&gt;PMC5854392&lt;/custom2&gt;&lt;electronic-resource-num&gt;10.1371/journal.pone.0194301&lt;/electronic-resource-num&gt;&lt;/record&gt;&lt;/Cite&gt;&lt;/EndNote&gt;</w:instrText>
      </w:r>
      <w:r>
        <w:rPr>
          <w:lang w:val="en-US"/>
        </w:rPr>
        <w:fldChar w:fldCharType="separate"/>
      </w:r>
      <w:r w:rsidR="005304C7" w:rsidRPr="005304C7">
        <w:rPr>
          <w:noProof/>
          <w:vertAlign w:val="superscript"/>
          <w:lang w:val="en-US"/>
        </w:rPr>
        <w:t>24</w:t>
      </w:r>
      <w:r>
        <w:rPr>
          <w:lang w:val="en-US"/>
        </w:rPr>
        <w:fldChar w:fldCharType="end"/>
      </w:r>
      <w:r>
        <w:rPr>
          <w:lang w:val="en-US"/>
        </w:rPr>
        <w:t>, identifying sex workers via key informants (e.g. </w:t>
      </w:r>
      <w:r w:rsidRPr="00902517">
        <w:rPr>
          <w:lang w:val="en-US"/>
        </w:rPr>
        <w:t>health staff, bartenders, other FSW</w:t>
      </w:r>
      <w:r>
        <w:rPr>
          <w:lang w:val="en-US"/>
        </w:rPr>
        <w:t>s). We asked what they kne</w:t>
      </w:r>
      <w:r w:rsidRPr="00902517">
        <w:rPr>
          <w:lang w:val="en-US"/>
        </w:rPr>
        <w:t>w about sites where FSW</w:t>
      </w:r>
      <w:r>
        <w:rPr>
          <w:lang w:val="en-US"/>
        </w:rPr>
        <w:t>s</w:t>
      </w:r>
      <w:r w:rsidRPr="00902517">
        <w:rPr>
          <w:lang w:val="en-US"/>
        </w:rPr>
        <w:t xml:space="preserve"> congregate</w:t>
      </w:r>
      <w:r>
        <w:rPr>
          <w:lang w:val="en-US"/>
        </w:rPr>
        <w:t>d or found clients in the locality, using this information to make a</w:t>
      </w:r>
      <w:r w:rsidRPr="00902517">
        <w:rPr>
          <w:lang w:val="en-US"/>
        </w:rPr>
        <w:t xml:space="preserve"> list of all sex work ven</w:t>
      </w:r>
      <w:r>
        <w:rPr>
          <w:lang w:val="en-US"/>
        </w:rPr>
        <w:t>ues at the site.</w:t>
      </w:r>
      <w:r w:rsidR="00075858">
        <w:rPr>
          <w:lang w:val="en-US"/>
        </w:rPr>
        <w:t xml:space="preserve"> This information</w:t>
      </w:r>
      <w:r w:rsidR="00E76CC4">
        <w:rPr>
          <w:lang w:val="en-US"/>
        </w:rPr>
        <w:t xml:space="preserve"> informed seed </w:t>
      </w:r>
      <w:r w:rsidR="00075858">
        <w:rPr>
          <w:lang w:val="en-US"/>
        </w:rPr>
        <w:t xml:space="preserve">participant </w:t>
      </w:r>
      <w:r w:rsidR="00E76CC4">
        <w:rPr>
          <w:lang w:val="en-US"/>
        </w:rPr>
        <w:t>selection for the RDS surveys.</w:t>
      </w:r>
      <w:r>
        <w:rPr>
          <w:lang w:val="en-US"/>
        </w:rPr>
        <w:t xml:space="preserve"> </w:t>
      </w:r>
    </w:p>
    <w:p w14:paraId="0FD484C3" w14:textId="66F5DD04" w:rsidR="006A7845" w:rsidRDefault="006A7845" w:rsidP="00416BA1">
      <w:pPr>
        <w:rPr>
          <w:lang w:val="en-US"/>
        </w:rPr>
      </w:pPr>
    </w:p>
    <w:p w14:paraId="120E0E5C" w14:textId="29617EA6" w:rsidR="0044335D" w:rsidRPr="0042363F" w:rsidRDefault="0044335D" w:rsidP="00CA6BBD">
      <w:pPr>
        <w:pStyle w:val="Heading3"/>
        <w:numPr>
          <w:ilvl w:val="0"/>
          <w:numId w:val="6"/>
        </w:numPr>
        <w:rPr>
          <w:color w:val="000000" w:themeColor="text1"/>
          <w:lang w:val="en-US"/>
        </w:rPr>
      </w:pPr>
      <w:r w:rsidRPr="0042363F">
        <w:rPr>
          <w:i/>
          <w:color w:val="000000" w:themeColor="text1"/>
          <w:lang w:val="en-US"/>
        </w:rPr>
        <w:t xml:space="preserve">Sisters with a Voice </w:t>
      </w:r>
      <w:proofErr w:type="spellStart"/>
      <w:r w:rsidRPr="0042363F">
        <w:rPr>
          <w:i/>
          <w:color w:val="000000" w:themeColor="text1"/>
          <w:lang w:val="en-US"/>
        </w:rPr>
        <w:t>Programme</w:t>
      </w:r>
      <w:proofErr w:type="spellEnd"/>
      <w:r w:rsidRPr="0042363F">
        <w:rPr>
          <w:i/>
          <w:color w:val="000000" w:themeColor="text1"/>
          <w:lang w:val="en-US"/>
        </w:rPr>
        <w:t xml:space="preserve"> Visit Data</w:t>
      </w:r>
    </w:p>
    <w:p w14:paraId="2179653A" w14:textId="51BA9EB2" w:rsidR="006859BD" w:rsidRPr="00CA6BBD" w:rsidRDefault="0044335D">
      <w:r w:rsidRPr="006859BD">
        <w:t xml:space="preserve">Eighteen of </w:t>
      </w:r>
      <w:r w:rsidR="00E76CC4" w:rsidRPr="006859BD">
        <w:t xml:space="preserve">the </w:t>
      </w:r>
      <w:r w:rsidRPr="006859BD">
        <w:t>20 sites with RDS surveys were also served by the ‘Sisters with a Voice’ programme (‘Sisters’), which provides sexual and reproductive health services for FSW at 36 sites across all provinces of Z</w:t>
      </w:r>
      <w:r w:rsidR="00E76CC4" w:rsidRPr="006859BD">
        <w:t xml:space="preserve">imbabwe. These sites were added by the </w:t>
      </w:r>
      <w:r w:rsidR="00E76CC4" w:rsidRPr="006859BD">
        <w:lastRenderedPageBreak/>
        <w:t>programme over time from 2009 onwards because they we</w:t>
      </w:r>
      <w:r w:rsidRPr="006859BD">
        <w:t>re assumed to have large numbers of FSW requiring services. Each woman attending</w:t>
      </w:r>
      <w:r w:rsidR="00BB4BFE" w:rsidRPr="006859BD">
        <w:t xml:space="preserve"> Sisters</w:t>
      </w:r>
      <w:r w:rsidRPr="006859BD">
        <w:t xml:space="preserve"> is given a unique identification number recorded at each visit. Sisters is spe</w:t>
      </w:r>
      <w:r w:rsidR="00BB4BFE" w:rsidRPr="006859BD">
        <w:t>cifically aimed at sex workers and i</w:t>
      </w:r>
      <w:r w:rsidRPr="006859BD">
        <w:t>t is unlikely that women attending are not engaged in selling sex, given the stigma this entails</w:t>
      </w:r>
      <w:r w:rsidRPr="00CA6BBD">
        <w:rPr>
          <w:vertAlign w:val="superscript"/>
        </w:rPr>
        <w:fldChar w:fldCharType="begin">
          <w:fldData xml:space="preserve">PEVuZE5vdGU+PENpdGU+PEF1dGhvcj5IYXJncmVhdmVzPC9BdXRob3I+PFllYXI+MjAxNzwvWWVh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</w:fldData>
        </w:fldChar>
      </w:r>
      <w:r w:rsidR="005304C7" w:rsidRPr="00CA6BBD">
        <w:rPr>
          <w:vertAlign w:val="superscript"/>
        </w:rPr>
        <w:instrText xml:space="preserve"> ADDIN EN.CITE </w:instrText>
      </w:r>
      <w:r w:rsidR="005304C7" w:rsidRPr="00CA6BBD">
        <w:rPr>
          <w:vertAlign w:val="superscript"/>
        </w:rPr>
        <w:fldChar w:fldCharType="begin">
          <w:fldData xml:space="preserve">PEVuZE5vdGU+PENpdGU+PEF1dGhvcj5IYXJncmVhdmVzPC9BdXRob3I+PFllYXI+MjAxNzwvWWVh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</w:fldData>
        </w:fldChar>
      </w:r>
      <w:r w:rsidR="005304C7" w:rsidRPr="00CA6BBD">
        <w:rPr>
          <w:vertAlign w:val="superscript"/>
        </w:rPr>
        <w:instrText xml:space="preserve"> ADDIN EN.CITE.DATA </w:instrText>
      </w:r>
      <w:r w:rsidR="005304C7" w:rsidRPr="00CA6BBD">
        <w:rPr>
          <w:vertAlign w:val="superscript"/>
        </w:rPr>
      </w:r>
      <w:r w:rsidR="005304C7" w:rsidRPr="00CA6BBD">
        <w:rPr>
          <w:vertAlign w:val="superscript"/>
        </w:rPr>
        <w:fldChar w:fldCharType="end"/>
      </w:r>
      <w:r w:rsidRPr="00CA6BBD">
        <w:rPr>
          <w:vertAlign w:val="superscript"/>
        </w:rPr>
      </w:r>
      <w:r w:rsidRPr="00CA6BBD">
        <w:rPr>
          <w:vertAlign w:val="superscript"/>
        </w:rPr>
        <w:fldChar w:fldCharType="separate"/>
      </w:r>
      <w:r w:rsidR="005304C7" w:rsidRPr="00CA6BBD">
        <w:rPr>
          <w:vertAlign w:val="superscript"/>
        </w:rPr>
        <w:t>25</w:t>
      </w:r>
      <w:r w:rsidRPr="00CA6BBD">
        <w:rPr>
          <w:vertAlign w:val="superscript"/>
        </w:rPr>
        <w:fldChar w:fldCharType="end"/>
      </w:r>
      <w:r w:rsidRPr="006859BD">
        <w:t>.</w:t>
      </w:r>
    </w:p>
    <w:p w14:paraId="1AE3DCF3" w14:textId="77777777" w:rsidR="00D55093" w:rsidRDefault="00D55093" w:rsidP="00CA6BBD"/>
    <w:p w14:paraId="2B184295" w14:textId="0973AE72" w:rsidR="00851BC3" w:rsidRPr="0042363F" w:rsidRDefault="00851BC3" w:rsidP="00CA6BBD">
      <w:pPr>
        <w:pStyle w:val="Heading3"/>
        <w:numPr>
          <w:ilvl w:val="0"/>
          <w:numId w:val="6"/>
        </w:numPr>
        <w:rPr>
          <w:color w:val="000000" w:themeColor="text1"/>
        </w:rPr>
      </w:pPr>
      <w:r w:rsidRPr="0042363F">
        <w:rPr>
          <w:i/>
          <w:color w:val="000000" w:themeColor="text1"/>
        </w:rPr>
        <w:t>Zimbabwe 2012 National Census</w:t>
      </w:r>
    </w:p>
    <w:p w14:paraId="2851161A" w14:textId="51238441" w:rsidR="00373497" w:rsidRDefault="00851BC3" w:rsidP="00D55093">
      <w:r>
        <w:t>We used population denominators</w:t>
      </w:r>
      <w:r w:rsidR="00365D5E">
        <w:t xml:space="preserve"> of </w:t>
      </w:r>
      <w:r w:rsidR="00216B0C">
        <w:t>the female population</w:t>
      </w:r>
      <w:r w:rsidR="00125107">
        <w:t>, available as those</w:t>
      </w:r>
      <w:r w:rsidR="00216B0C">
        <w:t xml:space="preserve"> </w:t>
      </w:r>
      <w:r w:rsidR="00365D5E">
        <w:t>aged 15-49 years</w:t>
      </w:r>
      <w:r w:rsidR="00125107">
        <w:t>,</w:t>
      </w:r>
      <w:r>
        <w:t xml:space="preserve"> from the</w:t>
      </w:r>
      <w:r w:rsidR="00B5456D">
        <w:t xml:space="preserve"> latest</w:t>
      </w:r>
      <w:r>
        <w:t xml:space="preserve"> </w:t>
      </w:r>
      <w:r w:rsidR="00B5456D">
        <w:t>(</w:t>
      </w:r>
      <w:r>
        <w:t>2012</w:t>
      </w:r>
      <w:r w:rsidR="00B5456D">
        <w:t>)</w:t>
      </w:r>
      <w:r>
        <w:t xml:space="preserve"> Zimbabwe national census</w:t>
      </w:r>
      <w:r w:rsidR="006C394F">
        <w:fldChar w:fldCharType="begin"/>
      </w:r>
      <w:r w:rsidR="005304C7">
        <w:instrText xml:space="preserve"> ADDIN EN.CITE &lt;EndNote&gt;&lt;Cite&gt;&lt;Year&gt;2012&lt;/Year&gt;&lt;RecNum&gt;340&lt;/RecNum&gt;&lt;DisplayText&gt;&lt;style face="superscript"&gt;26&lt;/style&gt;&lt;/DisplayText&gt;&lt;record&gt;&lt;rec-number&gt;340&lt;/rec-number&gt;&lt;foreign-keys&gt;&lt;key app="EN" db-id="szdtrr2w6pp0tde0vap5xa0vwrvrwf0xvtzs" timestamp="1482164191"&gt;340&lt;/key&gt;&lt;/foreign-keys&gt;&lt;ref-type name="Report"&gt;27&lt;/ref-type&gt;&lt;contributors&gt;&lt;/contributors&gt;&lt;titles&gt;&lt;title&gt;Zimbabwe Population Census 2012&lt;/title&gt;&lt;/titles&gt;&lt;dates&gt;&lt;year&gt;2012&lt;/year&gt;&lt;/dates&gt;&lt;pub-location&gt;Harare&lt;/pub-location&gt;&lt;publisher&gt;Zimbabwe National Statistics Agency&lt;/publisher&gt;&lt;urls&gt;&lt;/urls&gt;&lt;/record&gt;&lt;/Cite&gt;&lt;/EndNote&gt;</w:instrText>
      </w:r>
      <w:r w:rsidR="006C394F">
        <w:fldChar w:fldCharType="separate"/>
      </w:r>
      <w:r w:rsidR="005304C7" w:rsidRPr="005304C7">
        <w:rPr>
          <w:noProof/>
          <w:vertAlign w:val="superscript"/>
        </w:rPr>
        <w:t>26</w:t>
      </w:r>
      <w:r w:rsidR="006C394F">
        <w:fldChar w:fldCharType="end"/>
      </w:r>
      <w:r>
        <w:t xml:space="preserve"> in calculating the percentage of women engaged in sex work at each site</w:t>
      </w:r>
      <w:r w:rsidR="006C394F">
        <w:t>.</w:t>
      </w:r>
    </w:p>
    <w:p w14:paraId="35F80D94" w14:textId="77777777" w:rsidR="00717F6F" w:rsidRDefault="00717F6F" w:rsidP="00D55093"/>
    <w:p w14:paraId="49C9A29C" w14:textId="77777777" w:rsidR="00851BC3" w:rsidRPr="0042363F" w:rsidRDefault="00851BC3" w:rsidP="00CA6BBD">
      <w:pPr>
        <w:pStyle w:val="Heading2"/>
        <w:rPr>
          <w:lang w:val="en-US"/>
        </w:rPr>
      </w:pPr>
      <w:r w:rsidRPr="0042363F">
        <w:rPr>
          <w:lang w:val="en-US"/>
        </w:rPr>
        <w:t>Individual site PSE methods</w:t>
      </w:r>
    </w:p>
    <w:p w14:paraId="5770193B" w14:textId="77777777" w:rsidR="00963BAA" w:rsidRDefault="00373497" w:rsidP="00CA6BBD">
      <w:pPr>
        <w:rPr>
          <w:lang w:val="en-US"/>
        </w:rPr>
      </w:pPr>
      <w:r>
        <w:rPr>
          <w:lang w:val="en-US"/>
        </w:rPr>
        <w:t xml:space="preserve">We employed four PSE methods, described below, across the </w:t>
      </w:r>
      <w:r w:rsidR="00DA6C5F">
        <w:rPr>
          <w:lang w:val="en-US"/>
        </w:rPr>
        <w:t>20</w:t>
      </w:r>
      <w:r>
        <w:rPr>
          <w:lang w:val="en-US"/>
        </w:rPr>
        <w:t xml:space="preserve"> sites. </w:t>
      </w:r>
      <w:r w:rsidR="004E3797">
        <w:rPr>
          <w:lang w:val="en-US"/>
        </w:rPr>
        <w:t>Four sites used only one method, two sites used two methods and 14 sites used three methods.</w:t>
      </w:r>
    </w:p>
    <w:p w14:paraId="082DA928" w14:textId="77777777" w:rsidR="00717F6F" w:rsidRDefault="00717F6F" w:rsidP="00CA6BBD">
      <w:pPr>
        <w:rPr>
          <w:lang w:val="en-US"/>
        </w:rPr>
      </w:pPr>
    </w:p>
    <w:p w14:paraId="0284CF1E" w14:textId="77777777" w:rsidR="00851BC3" w:rsidRPr="0042363F" w:rsidRDefault="00851BC3" w:rsidP="00CA6BBD">
      <w:pPr>
        <w:pStyle w:val="Heading3"/>
        <w:rPr>
          <w:color w:val="000000" w:themeColor="text1"/>
          <w:lang w:val="en-US"/>
        </w:rPr>
      </w:pPr>
      <w:r w:rsidRPr="0042363F">
        <w:rPr>
          <w:i/>
          <w:color w:val="000000" w:themeColor="text1"/>
          <w:lang w:val="en-US"/>
        </w:rPr>
        <w:t>Service multiplier method</w:t>
      </w:r>
      <w:r w:rsidR="00130920" w:rsidRPr="0042363F">
        <w:rPr>
          <w:i/>
          <w:color w:val="000000" w:themeColor="text1"/>
          <w:lang w:val="en-US"/>
        </w:rPr>
        <w:t xml:space="preserve"> (SMM)</w:t>
      </w:r>
    </w:p>
    <w:p w14:paraId="780777F6" w14:textId="7F6700CE" w:rsidR="00575810" w:rsidRDefault="00EB23C0" w:rsidP="00CA6BBD">
      <w:pPr>
        <w:rPr>
          <w:lang w:val="en-US"/>
        </w:rPr>
      </w:pPr>
      <w:r>
        <w:rPr>
          <w:lang w:val="en-US"/>
        </w:rPr>
        <w:t>W</w:t>
      </w:r>
      <w:r w:rsidR="00851BC3">
        <w:rPr>
          <w:lang w:val="en-US"/>
        </w:rPr>
        <w:t xml:space="preserve">e </w:t>
      </w:r>
      <w:r w:rsidR="001C61EB">
        <w:rPr>
          <w:lang w:val="en-US"/>
        </w:rPr>
        <w:t>counted</w:t>
      </w:r>
      <w:r w:rsidR="00851BC3">
        <w:rPr>
          <w:lang w:val="en-US"/>
        </w:rPr>
        <w:t xml:space="preserve"> the number of women uniquely identified in </w:t>
      </w:r>
      <w:r w:rsidR="001C61EB">
        <w:rPr>
          <w:lang w:val="en-US"/>
        </w:rPr>
        <w:t xml:space="preserve">Sisters </w:t>
      </w:r>
      <w:r w:rsidR="00851BC3">
        <w:rPr>
          <w:lang w:val="en-US"/>
        </w:rPr>
        <w:t>clinic</w:t>
      </w:r>
      <w:r w:rsidR="007C3265">
        <w:rPr>
          <w:lang w:val="en-US"/>
        </w:rPr>
        <w:t xml:space="preserve"> visit</w:t>
      </w:r>
      <w:r w:rsidR="00851BC3">
        <w:rPr>
          <w:lang w:val="en-US"/>
        </w:rPr>
        <w:t xml:space="preserve"> records for </w:t>
      </w:r>
      <w:r w:rsidR="00CC255B">
        <w:rPr>
          <w:lang w:val="en-US"/>
        </w:rPr>
        <w:t>each site in a reference period of</w:t>
      </w:r>
      <w:r w:rsidR="00F77741">
        <w:rPr>
          <w:lang w:val="en-US"/>
        </w:rPr>
        <w:t xml:space="preserve"> </w:t>
      </w:r>
      <w:r w:rsidR="009C3773">
        <w:rPr>
          <w:lang w:val="en-US"/>
        </w:rPr>
        <w:t>six months</w:t>
      </w:r>
      <w:r w:rsidR="00851BC3">
        <w:rPr>
          <w:lang w:val="en-US"/>
        </w:rPr>
        <w:t xml:space="preserve"> prior to the survey</w:t>
      </w:r>
      <w:r w:rsidR="001C61EB">
        <w:rPr>
          <w:lang w:val="en-US"/>
        </w:rPr>
        <w:t xml:space="preserve"> (</w:t>
      </w:r>
      <w:r w:rsidR="00180E0B">
        <w:rPr>
          <w:lang w:val="en-US"/>
        </w:rPr>
        <w:t>four</w:t>
      </w:r>
      <w:r w:rsidR="00B36C43">
        <w:rPr>
          <w:lang w:val="en-US"/>
        </w:rPr>
        <w:t xml:space="preserve"> sites) or</w:t>
      </w:r>
      <w:r w:rsidR="00875222">
        <w:rPr>
          <w:lang w:val="en-US"/>
        </w:rPr>
        <w:t xml:space="preserve"> </w:t>
      </w:r>
      <w:r w:rsidR="00B36C43">
        <w:rPr>
          <w:lang w:val="en-US"/>
        </w:rPr>
        <w:t xml:space="preserve">12 months </w:t>
      </w:r>
      <w:r w:rsidR="00F202C8">
        <w:rPr>
          <w:lang w:val="en-US"/>
        </w:rPr>
        <w:t xml:space="preserve">prior </w:t>
      </w:r>
      <w:r w:rsidR="00B36C43">
        <w:rPr>
          <w:lang w:val="en-US"/>
        </w:rPr>
        <w:t>(14 sites)</w:t>
      </w:r>
      <w:r w:rsidR="00851BC3">
        <w:rPr>
          <w:lang w:val="en-US"/>
        </w:rPr>
        <w:t>.</w:t>
      </w:r>
      <w:r w:rsidR="00130920">
        <w:rPr>
          <w:lang w:val="en-US"/>
        </w:rPr>
        <w:t xml:space="preserve"> The</w:t>
      </w:r>
      <w:r w:rsidR="00F863DF">
        <w:rPr>
          <w:lang w:val="en-US"/>
        </w:rPr>
        <w:t xml:space="preserve"> estimated population size was this count</w:t>
      </w:r>
      <w:r w:rsidR="00180E0B">
        <w:rPr>
          <w:lang w:val="en-US"/>
        </w:rPr>
        <w:t xml:space="preserve"> </w:t>
      </w:r>
      <w:r w:rsidR="00180E0B" w:rsidRPr="008559D0">
        <w:rPr>
          <w:i/>
          <w:lang w:val="en-US"/>
        </w:rPr>
        <w:t>M</w:t>
      </w:r>
      <w:r w:rsidR="00130920">
        <w:rPr>
          <w:lang w:val="en-US"/>
        </w:rPr>
        <w:t xml:space="preserve"> </w:t>
      </w:r>
      <w:r w:rsidR="00851BC3">
        <w:rPr>
          <w:lang w:val="en-US"/>
        </w:rPr>
        <w:t xml:space="preserve">divided by the RDS-II weighted proportion of women in the </w:t>
      </w:r>
      <w:r w:rsidR="00F863DF">
        <w:rPr>
          <w:lang w:val="en-US"/>
        </w:rPr>
        <w:t xml:space="preserve">site </w:t>
      </w:r>
      <w:r w:rsidR="00851BC3">
        <w:rPr>
          <w:lang w:val="en-US"/>
        </w:rPr>
        <w:t>survey</w:t>
      </w:r>
      <w:r w:rsidR="003A7FE9">
        <w:rPr>
          <w:lang w:val="en-US"/>
        </w:rPr>
        <w:t xml:space="preserve"> (survey and clinic catchment areas correspond</w:t>
      </w:r>
      <w:r w:rsidR="00F604AF">
        <w:rPr>
          <w:lang w:val="en-US"/>
        </w:rPr>
        <w:t>, question wording Appendix 2</w:t>
      </w:r>
      <w:r w:rsidR="003A7FE9">
        <w:rPr>
          <w:lang w:val="en-US"/>
        </w:rPr>
        <w:t>),</w:t>
      </w:r>
      <w:r w:rsidR="00851BC3">
        <w:rPr>
          <w:lang w:val="en-US"/>
        </w:rPr>
        <w:t xml:space="preserve"> who reported attending the</w:t>
      </w:r>
      <w:r w:rsidR="007C3265">
        <w:rPr>
          <w:lang w:val="en-US"/>
        </w:rPr>
        <w:t xml:space="preserve"> Sisters</w:t>
      </w:r>
      <w:r w:rsidR="00851BC3">
        <w:rPr>
          <w:lang w:val="en-US"/>
        </w:rPr>
        <w:t xml:space="preserve"> clinic during the </w:t>
      </w:r>
      <w:r w:rsidR="00CC255B">
        <w:rPr>
          <w:lang w:val="en-US"/>
        </w:rPr>
        <w:t>reference period</w:t>
      </w:r>
      <w:r w:rsidR="00180E0B">
        <w:rPr>
          <w:lang w:val="en-US"/>
        </w:rPr>
        <w:t xml:space="preserve"> </w:t>
      </w:r>
      <w:r w:rsidR="00180E0B" w:rsidRPr="008559D0">
        <w:rPr>
          <w:i/>
          <w:lang w:val="en-US"/>
        </w:rPr>
        <w:t>P</w:t>
      </w:r>
      <w:r w:rsidR="00180E0B">
        <w:rPr>
          <w:lang w:val="en-US"/>
        </w:rPr>
        <w:t xml:space="preserve">, meaning that that </w:t>
      </w:r>
      <w:r w:rsidR="00180E0B" w:rsidRPr="008559D0">
        <w:rPr>
          <w:i/>
          <w:lang w:val="en-US"/>
        </w:rPr>
        <w:t>PSE=M/P</w:t>
      </w:r>
      <w:r w:rsidR="00851BC3">
        <w:rPr>
          <w:lang w:val="en-US"/>
        </w:rPr>
        <w:t xml:space="preserve">. We used the Delta method to obtain 95% confidence intervals </w:t>
      </w:r>
      <w:r w:rsidR="001536EC">
        <w:rPr>
          <w:lang w:val="en-US"/>
        </w:rPr>
        <w:t>as recommended</w:t>
      </w:r>
      <w:r w:rsidR="00067742">
        <w:rPr>
          <w:lang w:val="en-US"/>
        </w:rPr>
        <w:t xml:space="preserve">, reflecting both variance from </w:t>
      </w:r>
      <w:r w:rsidR="00170C70">
        <w:rPr>
          <w:lang w:val="en-US"/>
        </w:rPr>
        <w:t>the</w:t>
      </w:r>
      <w:r w:rsidR="00067742">
        <w:rPr>
          <w:lang w:val="en-US"/>
        </w:rPr>
        <w:t xml:space="preserve"> RDS-estimated proportion and in the count of </w:t>
      </w:r>
      <w:proofErr w:type="spellStart"/>
      <w:r w:rsidR="00067742">
        <w:rPr>
          <w:lang w:val="en-US"/>
        </w:rPr>
        <w:t>programme</w:t>
      </w:r>
      <w:proofErr w:type="spellEnd"/>
      <w:r w:rsidR="00067742">
        <w:rPr>
          <w:lang w:val="en-US"/>
        </w:rPr>
        <w:t xml:space="preserve"> attenders </w:t>
      </w:r>
      <w:r w:rsidR="00851BC3">
        <w:rPr>
          <w:lang w:val="en-US"/>
        </w:rPr>
        <w:fldChar w:fldCharType="begin">
          <w:fldData xml:space="preserve">PEVuZE5vdGU+PENpdGU+PEF1dGhvcj5Kb2huc3RvbjwvQXV0aG9yPjxZZWFyPjIwMTQ8L1llYXI+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</w:fldData>
        </w:fldChar>
      </w:r>
      <w:r w:rsidR="005304C7">
        <w:rPr>
          <w:lang w:val="en-US"/>
        </w:rPr>
        <w:instrText xml:space="preserve"> ADDIN EN.CITE </w:instrText>
      </w:r>
      <w:r w:rsidR="005304C7">
        <w:rPr>
          <w:lang w:val="en-US"/>
        </w:rPr>
        <w:fldChar w:fldCharType="begin">
          <w:fldData xml:space="preserve">PEVuZE5vdGU+PENpdGU+PEF1dGhvcj5Kb2huc3RvbjwvQXV0aG9yPjxZZWFyPjIwMTQ8L1llYXI+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</w:fldData>
        </w:fldChar>
      </w:r>
      <w:r w:rsidR="005304C7">
        <w:rPr>
          <w:lang w:val="en-US"/>
        </w:rPr>
        <w:instrText xml:space="preserve"> ADDIN EN.CITE.DATA </w:instrText>
      </w:r>
      <w:r w:rsidR="005304C7">
        <w:rPr>
          <w:lang w:val="en-US"/>
        </w:rPr>
      </w:r>
      <w:r w:rsidR="005304C7">
        <w:rPr>
          <w:lang w:val="en-US"/>
        </w:rPr>
        <w:fldChar w:fldCharType="end"/>
      </w:r>
      <w:r w:rsidR="00851BC3">
        <w:rPr>
          <w:lang w:val="en-US"/>
        </w:rPr>
      </w:r>
      <w:r w:rsidR="00851BC3">
        <w:rPr>
          <w:lang w:val="en-US"/>
        </w:rPr>
        <w:fldChar w:fldCharType="separate"/>
      </w:r>
      <w:r w:rsidR="005304C7" w:rsidRPr="005304C7">
        <w:rPr>
          <w:noProof/>
          <w:vertAlign w:val="superscript"/>
          <w:lang w:val="en-US"/>
        </w:rPr>
        <w:t>19,27</w:t>
      </w:r>
      <w:r w:rsidR="00851BC3">
        <w:rPr>
          <w:lang w:val="en-US"/>
        </w:rPr>
        <w:fldChar w:fldCharType="end"/>
      </w:r>
      <w:r w:rsidR="00851BC3">
        <w:rPr>
          <w:lang w:val="en-US"/>
        </w:rPr>
        <w:t>.</w:t>
      </w:r>
    </w:p>
    <w:p w14:paraId="5ABF1475" w14:textId="77777777" w:rsidR="00717F6F" w:rsidRDefault="00717F6F" w:rsidP="00CA6BBD">
      <w:pPr>
        <w:rPr>
          <w:lang w:val="en-US"/>
        </w:rPr>
      </w:pPr>
    </w:p>
    <w:p w14:paraId="7724B6EF" w14:textId="77777777" w:rsidR="00851BC3" w:rsidRPr="0042363F" w:rsidRDefault="00851BC3" w:rsidP="00CA6BBD">
      <w:pPr>
        <w:pStyle w:val="Heading3"/>
        <w:rPr>
          <w:color w:val="000000" w:themeColor="text1"/>
          <w:lang w:val="en-US"/>
        </w:rPr>
      </w:pPr>
      <w:r w:rsidRPr="0042363F">
        <w:rPr>
          <w:i/>
          <w:color w:val="000000" w:themeColor="text1"/>
          <w:lang w:val="en-US"/>
        </w:rPr>
        <w:t>Unique object multiplier method</w:t>
      </w:r>
      <w:r w:rsidR="00130920" w:rsidRPr="0042363F">
        <w:rPr>
          <w:i/>
          <w:color w:val="000000" w:themeColor="text1"/>
          <w:lang w:val="en-US"/>
        </w:rPr>
        <w:t xml:space="preserve"> (UOMM)</w:t>
      </w:r>
    </w:p>
    <w:p w14:paraId="527EBE76" w14:textId="2D96DF7D" w:rsidR="00A57F43" w:rsidRDefault="007C0D95" w:rsidP="00CA6BBD">
      <w:pPr>
        <w:rPr>
          <w:lang w:val="en-US"/>
        </w:rPr>
      </w:pPr>
      <w:r>
        <w:rPr>
          <w:lang w:val="en-US"/>
        </w:rPr>
        <w:t>The UOMM works along the same principles as the SMM</w:t>
      </w:r>
      <w:r w:rsidR="002E4E80">
        <w:rPr>
          <w:lang w:val="en-US"/>
        </w:rPr>
        <w:fldChar w:fldCharType="begin"/>
      </w:r>
      <w:r w:rsidR="002E4E80">
        <w:rPr>
          <w:lang w:val="en-US"/>
        </w:rPr>
        <w:instrText xml:space="preserve"> ADDIN EN.CITE &lt;EndNote&gt;&lt;Cite&gt;&lt;Year&gt;2010&lt;/Year&gt;&lt;RecNum&gt;151&lt;/RecNum&gt;&lt;DisplayText&gt;&lt;style face="superscript"&gt;4&lt;/style&gt;&lt;/DisplayText&gt;&lt;record&gt;&lt;rec-number&gt;151&lt;/rec-number&gt;&lt;foreign-keys&gt;&lt;key app="EN" db-id="zs0vaxtd4fr0s5evxamxvx52w5x2xzx5srf5" timestamp="0"&gt;151&lt;/key&gt;&lt;/foreign-keys&gt;&lt;ref-type name="Report"&gt;27&lt;/ref-type&gt;&lt;contributors&gt;&lt;/contributors&gt;&lt;titles&gt;&lt;title&gt;Guidelines on Estimating the Size of Populations Most at Risk to HIV&lt;/title&gt;&lt;/titles&gt;&lt;dates&gt;&lt;year&gt;2010&lt;/year&gt;&lt;/dates&gt;&lt;pub-location&gt;Geneva&lt;/pub-location&gt;&lt;publisher&gt;World Health Organisation and UNAIDS&lt;/publisher&gt;&lt;urls&gt;&lt;/urls&gt;&lt;/record&gt;&lt;/Cite&gt;&lt;/EndNote&gt;</w:instrText>
      </w:r>
      <w:r w:rsidR="002E4E80">
        <w:rPr>
          <w:lang w:val="en-US"/>
        </w:rPr>
        <w:fldChar w:fldCharType="separate"/>
      </w:r>
      <w:r w:rsidR="002E4E80" w:rsidRPr="002E4E80">
        <w:rPr>
          <w:noProof/>
          <w:vertAlign w:val="superscript"/>
          <w:lang w:val="en-US"/>
        </w:rPr>
        <w:t>4</w:t>
      </w:r>
      <w:r w:rsidR="002E4E80">
        <w:rPr>
          <w:lang w:val="en-US"/>
        </w:rPr>
        <w:fldChar w:fldCharType="end"/>
      </w:r>
      <w:r w:rsidR="00E20195">
        <w:rPr>
          <w:lang w:val="en-US"/>
        </w:rPr>
        <w:t xml:space="preserve"> and has been used to estimate the number of FSW in other populations</w:t>
      </w:r>
      <w:r w:rsidR="00E20195">
        <w:rPr>
          <w:lang w:val="en-US"/>
        </w:rPr>
        <w:fldChar w:fldCharType="begin">
          <w:fldData xml:space="preserve">PEVuZE5vdGU+PENpdGU+PEF1dGhvcj5HcmFzc288L0F1dGhvcj48WWVhcj4yMDE4PC9ZZWFyPjxS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</w:fldData>
        </w:fldChar>
      </w:r>
      <w:r w:rsidR="005304C7">
        <w:rPr>
          <w:lang w:val="en-US"/>
        </w:rPr>
        <w:instrText xml:space="preserve"> ADDIN EN.CITE </w:instrText>
      </w:r>
      <w:r w:rsidR="005304C7">
        <w:rPr>
          <w:lang w:val="en-US"/>
        </w:rPr>
        <w:fldChar w:fldCharType="begin">
          <w:fldData xml:space="preserve">PEVuZE5vdGU+PENpdGU+PEF1dGhvcj5HcmFzc288L0F1dGhvcj48WWVhcj4yMDE4PC9ZZWFyPjxS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</w:fldData>
        </w:fldChar>
      </w:r>
      <w:r w:rsidR="005304C7">
        <w:rPr>
          <w:lang w:val="en-US"/>
        </w:rPr>
        <w:instrText xml:space="preserve"> ADDIN EN.CITE.DATA </w:instrText>
      </w:r>
      <w:r w:rsidR="005304C7">
        <w:rPr>
          <w:lang w:val="en-US"/>
        </w:rPr>
      </w:r>
      <w:r w:rsidR="005304C7">
        <w:rPr>
          <w:lang w:val="en-US"/>
        </w:rPr>
        <w:fldChar w:fldCharType="end"/>
      </w:r>
      <w:r w:rsidR="00E20195">
        <w:rPr>
          <w:lang w:val="en-US"/>
        </w:rPr>
      </w:r>
      <w:r w:rsidR="00E20195">
        <w:rPr>
          <w:lang w:val="en-US"/>
        </w:rPr>
        <w:fldChar w:fldCharType="separate"/>
      </w:r>
      <w:r w:rsidR="005304C7" w:rsidRPr="005304C7">
        <w:rPr>
          <w:noProof/>
          <w:vertAlign w:val="superscript"/>
          <w:lang w:val="en-US"/>
        </w:rPr>
        <w:t>28,29</w:t>
      </w:r>
      <w:r w:rsidR="00E20195">
        <w:rPr>
          <w:lang w:val="en-US"/>
        </w:rPr>
        <w:fldChar w:fldCharType="end"/>
      </w:r>
      <w:r>
        <w:rPr>
          <w:lang w:val="en-US"/>
        </w:rPr>
        <w:t xml:space="preserve">. A known number of recallable objects are distributed in the target population shortly before a representative survey. These objects are equivalent to the known number of individuals visiting a service within a </w:t>
      </w:r>
      <w:r w:rsidR="00BB4BFE">
        <w:rPr>
          <w:lang w:val="en-US"/>
        </w:rPr>
        <w:t xml:space="preserve">given </w:t>
      </w:r>
      <w:r>
        <w:rPr>
          <w:lang w:val="en-US"/>
        </w:rPr>
        <w:t>reference period</w:t>
      </w:r>
      <w:r w:rsidR="00AF3E5A">
        <w:rPr>
          <w:lang w:val="en-US"/>
        </w:rPr>
        <w:t xml:space="preserve"> in the service multiplier </w:t>
      </w:r>
      <w:proofErr w:type="spellStart"/>
      <w:r w:rsidR="00AF3E5A">
        <w:rPr>
          <w:lang w:val="en-US"/>
        </w:rPr>
        <w:t>nethod</w:t>
      </w:r>
      <w:proofErr w:type="spellEnd"/>
      <w:r>
        <w:rPr>
          <w:lang w:val="en-US"/>
        </w:rPr>
        <w:t xml:space="preserve">, </w:t>
      </w:r>
      <w:r w:rsidRPr="00CA6BBD">
        <w:rPr>
          <w:i/>
          <w:lang w:val="en-US"/>
        </w:rPr>
        <w:t>M</w:t>
      </w:r>
      <w:r>
        <w:rPr>
          <w:lang w:val="en-US"/>
        </w:rPr>
        <w:t>, described above</w:t>
      </w:r>
      <w:r w:rsidR="001A7C85">
        <w:rPr>
          <w:lang w:val="en-US"/>
        </w:rPr>
        <w:t xml:space="preserve">, </w:t>
      </w:r>
      <w:r w:rsidR="001A7C85">
        <w:rPr>
          <w:lang w:val="en-US"/>
        </w:rPr>
        <w:lastRenderedPageBreak/>
        <w:t xml:space="preserve">but the method can be used in areas lacking </w:t>
      </w:r>
      <w:proofErr w:type="gramStart"/>
      <w:r w:rsidR="001A7C85">
        <w:rPr>
          <w:lang w:val="en-US"/>
        </w:rPr>
        <w:t>a</w:t>
      </w:r>
      <w:proofErr w:type="gramEnd"/>
      <w:r w:rsidR="001A7C85">
        <w:rPr>
          <w:lang w:val="en-US"/>
        </w:rPr>
        <w:t xml:space="preserve"> FSW service</w:t>
      </w:r>
      <w:r>
        <w:rPr>
          <w:lang w:val="en-US"/>
        </w:rPr>
        <w:t xml:space="preserve">.  At the survey, participants are asked if they received one of the objects, and the number of objects are then divided by the proportion of the target population reporting that they have received one, </w:t>
      </w:r>
      <w:r w:rsidRPr="00CA6BBD">
        <w:rPr>
          <w:i/>
          <w:lang w:val="en-US"/>
        </w:rPr>
        <w:t>P</w:t>
      </w:r>
      <w:r>
        <w:rPr>
          <w:lang w:val="en-US"/>
        </w:rPr>
        <w:t>. In our study, a</w:t>
      </w:r>
      <w:r w:rsidR="00851BC3">
        <w:rPr>
          <w:lang w:val="en-US"/>
        </w:rPr>
        <w:t xml:space="preserve"> known number of wristbands </w:t>
      </w:r>
      <w:r w:rsidR="006D2E70">
        <w:rPr>
          <w:lang w:val="en-US"/>
        </w:rPr>
        <w:t xml:space="preserve">were distributed </w:t>
      </w:r>
      <w:r w:rsidR="00130920">
        <w:rPr>
          <w:lang w:val="en-US"/>
        </w:rPr>
        <w:t>ahead of the</w:t>
      </w:r>
      <w:r w:rsidR="00851BC3">
        <w:rPr>
          <w:lang w:val="en-US"/>
        </w:rPr>
        <w:t xml:space="preserve"> </w:t>
      </w:r>
      <w:r w:rsidR="007C2798">
        <w:rPr>
          <w:lang w:val="en-US"/>
        </w:rPr>
        <w:t xml:space="preserve">RDS </w:t>
      </w:r>
      <w:r w:rsidR="00851BC3">
        <w:rPr>
          <w:lang w:val="en-US"/>
        </w:rPr>
        <w:t>surve</w:t>
      </w:r>
      <w:r w:rsidR="008C5F9F">
        <w:rPr>
          <w:lang w:val="en-US"/>
        </w:rPr>
        <w:t xml:space="preserve">y to </w:t>
      </w:r>
      <w:r w:rsidR="00170C70">
        <w:rPr>
          <w:lang w:val="en-US"/>
        </w:rPr>
        <w:t xml:space="preserve">eligible </w:t>
      </w:r>
      <w:r w:rsidR="008C5F9F">
        <w:rPr>
          <w:lang w:val="en-US"/>
        </w:rPr>
        <w:t xml:space="preserve">FSW identified </w:t>
      </w:r>
      <w:r w:rsidR="00851BC3">
        <w:rPr>
          <w:lang w:val="en-US"/>
        </w:rPr>
        <w:t xml:space="preserve">at </w:t>
      </w:r>
      <w:r w:rsidR="00130920">
        <w:rPr>
          <w:lang w:val="en-US"/>
        </w:rPr>
        <w:t xml:space="preserve">areas/venues </w:t>
      </w:r>
      <w:r w:rsidR="00851BC3">
        <w:rPr>
          <w:lang w:val="en-US"/>
        </w:rPr>
        <w:t>identified during the mapping phase.</w:t>
      </w:r>
      <w:r w:rsidR="008C5F9F">
        <w:rPr>
          <w:lang w:val="en-US"/>
        </w:rPr>
        <w:t xml:space="preserve"> RDS seeds were not given wristbands</w:t>
      </w:r>
      <w:r w:rsidR="00C141D5">
        <w:rPr>
          <w:lang w:val="en-US"/>
        </w:rPr>
        <w:t xml:space="preserve"> to distribute to keep this process independent from survey recruitment</w:t>
      </w:r>
      <w:r w:rsidR="008C5F9F">
        <w:rPr>
          <w:lang w:val="en-US"/>
        </w:rPr>
        <w:t xml:space="preserve">. </w:t>
      </w:r>
      <w:r w:rsidR="00851BC3">
        <w:rPr>
          <w:lang w:val="en-US"/>
        </w:rPr>
        <w:t xml:space="preserve"> </w:t>
      </w:r>
      <w:r w:rsidR="006D2E70">
        <w:rPr>
          <w:lang w:val="en-US"/>
        </w:rPr>
        <w:t xml:space="preserve">We </w:t>
      </w:r>
      <w:r w:rsidR="00632B48">
        <w:rPr>
          <w:lang w:val="en-US"/>
        </w:rPr>
        <w:t>divided the number of wristbands distributed at each site</w:t>
      </w:r>
      <w:r w:rsidR="00180E0B">
        <w:rPr>
          <w:lang w:val="en-US"/>
        </w:rPr>
        <w:t xml:space="preserve"> </w:t>
      </w:r>
      <w:r w:rsidR="00180E0B" w:rsidRPr="008559D0">
        <w:rPr>
          <w:i/>
          <w:lang w:val="en-US"/>
        </w:rPr>
        <w:t>M</w:t>
      </w:r>
      <w:r w:rsidR="00632B48">
        <w:rPr>
          <w:lang w:val="en-US"/>
        </w:rPr>
        <w:t xml:space="preserve"> by the RDS-II weighted proportion of women</w:t>
      </w:r>
      <w:r w:rsidR="006D2E70">
        <w:rPr>
          <w:lang w:val="en-US"/>
        </w:rPr>
        <w:t xml:space="preserve"> who reported receiving</w:t>
      </w:r>
      <w:r w:rsidR="00632B48">
        <w:rPr>
          <w:lang w:val="en-US"/>
        </w:rPr>
        <w:t xml:space="preserve"> one</w:t>
      </w:r>
      <w:r w:rsidR="006D2E70">
        <w:rPr>
          <w:lang w:val="en-US"/>
        </w:rPr>
        <w:t xml:space="preserve"> in the survey</w:t>
      </w:r>
      <w:r w:rsidR="00180E0B">
        <w:rPr>
          <w:lang w:val="en-US"/>
        </w:rPr>
        <w:t xml:space="preserve"> </w:t>
      </w:r>
      <w:r w:rsidR="00180E0B" w:rsidRPr="008559D0">
        <w:rPr>
          <w:i/>
          <w:lang w:val="en-US"/>
        </w:rPr>
        <w:t>P</w:t>
      </w:r>
      <w:r w:rsidR="00632B48">
        <w:rPr>
          <w:lang w:val="en-US"/>
        </w:rPr>
        <w:t xml:space="preserve">, </w:t>
      </w:r>
      <w:r w:rsidR="00A57F43">
        <w:rPr>
          <w:lang w:val="en-US"/>
        </w:rPr>
        <w:t xml:space="preserve">to obtain </w:t>
      </w:r>
      <w:r w:rsidR="00180E0B" w:rsidRPr="008559D0">
        <w:rPr>
          <w:i/>
          <w:lang w:val="en-US"/>
        </w:rPr>
        <w:t>PSE=M/P</w:t>
      </w:r>
      <w:r w:rsidR="006223F7">
        <w:rPr>
          <w:lang w:val="en-US"/>
        </w:rPr>
        <w:t>.</w:t>
      </w:r>
      <w:r w:rsidR="00A57F43">
        <w:rPr>
          <w:lang w:val="en-US"/>
        </w:rPr>
        <w:t xml:space="preserve"> The 95% confidence intervals were calculated as above</w:t>
      </w:r>
      <w:r>
        <w:rPr>
          <w:lang w:val="en-US"/>
        </w:rPr>
        <w:t xml:space="preserve"> for the SMM</w:t>
      </w:r>
      <w:r w:rsidR="006223F7">
        <w:rPr>
          <w:lang w:val="en-US"/>
        </w:rPr>
        <w:t>.</w:t>
      </w:r>
    </w:p>
    <w:p w14:paraId="6F80BDCB" w14:textId="77777777" w:rsidR="00717F6F" w:rsidRDefault="00717F6F" w:rsidP="00CA6BBD">
      <w:pPr>
        <w:rPr>
          <w:lang w:val="en-US"/>
        </w:rPr>
      </w:pPr>
    </w:p>
    <w:p w14:paraId="27D615C3" w14:textId="7CAD40AB" w:rsidR="00851BC3" w:rsidRPr="0042363F" w:rsidRDefault="00851BC3" w:rsidP="00CA6BBD">
      <w:pPr>
        <w:pStyle w:val="Heading3"/>
        <w:rPr>
          <w:color w:val="000000" w:themeColor="text1"/>
          <w:lang w:val="en-US"/>
        </w:rPr>
      </w:pPr>
      <w:r w:rsidRPr="0042363F">
        <w:rPr>
          <w:i/>
          <w:color w:val="000000" w:themeColor="text1"/>
          <w:lang w:val="en-US"/>
        </w:rPr>
        <w:t>Capture Re-Capture</w:t>
      </w:r>
      <w:r w:rsidR="00A87359" w:rsidRPr="0042363F">
        <w:rPr>
          <w:i/>
          <w:color w:val="000000" w:themeColor="text1"/>
          <w:lang w:val="en-US"/>
        </w:rPr>
        <w:t xml:space="preserve"> (CC)</w:t>
      </w:r>
    </w:p>
    <w:p w14:paraId="51922036" w14:textId="6CE6868B" w:rsidR="00575810" w:rsidRDefault="00A87359" w:rsidP="00CA6BBD">
      <w:r>
        <w:t>Our CC method used</w:t>
      </w:r>
      <w:r w:rsidR="00851BC3">
        <w:t xml:space="preserve"> one capture and two recaptures</w:t>
      </w:r>
      <w:r w:rsidR="00D31B14">
        <w:t xml:space="preserve">, </w:t>
      </w:r>
      <w:r w:rsidR="000D15DB">
        <w:t>a</w:t>
      </w:r>
      <w:r>
        <w:t>s</w:t>
      </w:r>
      <w:r w:rsidR="00683368">
        <w:t xml:space="preserve"> in</w:t>
      </w:r>
      <w:r w:rsidR="000D15DB">
        <w:t xml:space="preserve"> </w:t>
      </w:r>
      <w:r w:rsidR="00683368">
        <w:t xml:space="preserve">other </w:t>
      </w:r>
      <w:r w:rsidR="000D15DB">
        <w:t>FSW</w:t>
      </w:r>
      <w:r w:rsidR="00683368">
        <w:t xml:space="preserve"> studies</w:t>
      </w:r>
      <w:r w:rsidR="000D15DB">
        <w:fldChar w:fldCharType="begin">
          <w:fldData xml:space="preserve">PEVuZE5vdGU+PENpdGU+PEF1dGhvcj5LaW1hbmk8L0F1dGhvcj48WWVhcj4yMDEzPC9ZZWFyPjxS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</w:fldData>
        </w:fldChar>
      </w:r>
      <w:r w:rsidR="005304C7">
        <w:instrText xml:space="preserve"> ADDIN EN.CITE </w:instrText>
      </w:r>
      <w:r w:rsidR="005304C7">
        <w:fldChar w:fldCharType="begin">
          <w:fldData xml:space="preserve">PEVuZE5vdGU+PENpdGU+PEF1dGhvcj5LaW1hbmk8L0F1dGhvcj48WWVhcj4yMDEzPC9ZZWFyPjxS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</w:fldData>
        </w:fldChar>
      </w:r>
      <w:r w:rsidR="005304C7">
        <w:instrText xml:space="preserve"> ADDIN EN.CITE.DATA </w:instrText>
      </w:r>
      <w:r w:rsidR="005304C7">
        <w:fldChar w:fldCharType="end"/>
      </w:r>
      <w:r w:rsidR="000D15DB">
        <w:fldChar w:fldCharType="separate"/>
      </w:r>
      <w:r w:rsidR="005304C7" w:rsidRPr="005304C7">
        <w:rPr>
          <w:noProof/>
          <w:vertAlign w:val="superscript"/>
        </w:rPr>
        <w:t>4,30</w:t>
      </w:r>
      <w:r w:rsidR="000D15DB">
        <w:fldChar w:fldCharType="end"/>
      </w:r>
      <w:r w:rsidR="00851BC3">
        <w:t>. The capture w</w:t>
      </w:r>
      <w:r w:rsidR="00611279">
        <w:t>as</w:t>
      </w:r>
      <w:r w:rsidR="00851BC3">
        <w:t xml:space="preserve"> done on Friday night</w:t>
      </w:r>
      <w:r w:rsidR="00611279">
        <w:t>,</w:t>
      </w:r>
      <w:r w:rsidR="00851BC3">
        <w:t xml:space="preserve"> whe</w:t>
      </w:r>
      <w:r w:rsidR="00611279">
        <w:t>n</w:t>
      </w:r>
      <w:r w:rsidR="00851BC3">
        <w:t xml:space="preserve"> teams of two survey assistants</w:t>
      </w:r>
      <w:r w:rsidR="0073072B">
        <w:t xml:space="preserve"> and a peer educator visited</w:t>
      </w:r>
      <w:r w:rsidR="00D31B14">
        <w:t xml:space="preserve"> </w:t>
      </w:r>
      <w:r>
        <w:t xml:space="preserve">areas/venues </w:t>
      </w:r>
      <w:r w:rsidR="00D31B14">
        <w:t>identified through mapping</w:t>
      </w:r>
      <w:r w:rsidR="00683368">
        <w:t xml:space="preserve"> </w:t>
      </w:r>
      <w:r w:rsidR="00851BC3">
        <w:t>to distribute enumeration cards</w:t>
      </w:r>
      <w:r w:rsidR="00D31B14">
        <w:t xml:space="preserve"> to women meeting the eligibility criteria</w:t>
      </w:r>
      <w:r w:rsidR="00851BC3">
        <w:t>. Enumeration cards were printed in duplicate and colour</w:t>
      </w:r>
      <w:r w:rsidR="00611279">
        <w:t>-</w:t>
      </w:r>
      <w:r w:rsidR="00851BC3">
        <w:t>coded for three different enumeration days, with a serial number such that one copy was retained by the survey team and the other given to the participant.</w:t>
      </w:r>
      <w:r w:rsidR="009B46A7">
        <w:t xml:space="preserve"> </w:t>
      </w:r>
      <w:r>
        <w:t>This</w:t>
      </w:r>
      <w:r w:rsidR="00851BC3">
        <w:t xml:space="preserve"> exercise was repeated</w:t>
      </w:r>
      <w:r w:rsidR="00683368">
        <w:t xml:space="preserve"> </w:t>
      </w:r>
      <w:r w:rsidR="00851BC3">
        <w:t xml:space="preserve">on </w:t>
      </w:r>
      <w:r w:rsidR="00683368">
        <w:t xml:space="preserve">another </w:t>
      </w:r>
      <w:r w:rsidR="00851BC3">
        <w:t>two consecutive Friday nights with women who reported to have been enumerated during the previous exercises identified as recaptures.</w:t>
      </w:r>
      <w:r w:rsidR="009D2376">
        <w:t xml:space="preserve"> </w:t>
      </w:r>
      <w:r w:rsidR="00C0161B">
        <w:t xml:space="preserve">We used the </w:t>
      </w:r>
      <w:r w:rsidR="00C0161B" w:rsidRPr="00DA4EE8">
        <w:t>Schnabel index</w:t>
      </w:r>
      <w:r w:rsidR="00C0161B">
        <w:t xml:space="preserve"> such that </w:t>
      </w:r>
      <w:r w:rsidR="00C0161B" w:rsidRPr="00A83A71">
        <w:rPr>
          <w:rFonts w:eastAsiaTheme="minorEastAsia"/>
          <w:i/>
        </w:rPr>
        <w:t xml:space="preserve">PSE = </w:t>
      </w:r>
      <m:oMath>
        <m:f>
          <m:fPr>
            <m:ctrlPr>
              <w:rPr>
                <w:rFonts w:ascii="Cambria Math" w:hAnsi="Cambria Math"/>
                <w:i/>
                <w:sz w:val="22"/>
                <w:szCs w:val="22"/>
              </w:rPr>
            </m:ctrlPr>
          </m:fPr>
          <m:num>
            <m:nary>
              <m:naryPr>
                <m:chr m:val="∑"/>
                <m:limLoc m:val="subSup"/>
                <m:ctrlPr>
                  <w:rPr>
                    <w:rFonts w:ascii="Cambria Math" w:hAnsi="Cambria Math"/>
                    <w:i/>
                    <w:sz w:val="22"/>
                    <w:szCs w:val="22"/>
                  </w:rPr>
                </m:ctrlPr>
              </m:naryPr>
              <m:sub>
                <m:r>
                  <w:rPr>
                    <w:rFonts w:ascii="Cambria Math" w:hAnsi="Cambria Math"/>
                  </w:rPr>
                  <m:t>t=1</m:t>
                </m:r>
              </m:sub>
              <m:sup>
                <m:r>
                  <w:rPr>
                    <w:rFonts w:ascii="Cambria Math" w:hAnsi="Cambria Math"/>
                  </w:rPr>
                  <m:t>n</m:t>
                </m:r>
              </m:sup>
              <m:e>
                <m:sSub>
                  <m:sSubPr>
                    <m:ctrlPr>
                      <w:rPr>
                        <w:rFonts w:ascii="Cambria Math" w:hAnsi="Cambria Math"/>
                        <w:i/>
                        <w:sz w:val="22"/>
                        <w:szCs w:val="22"/>
                      </w:rPr>
                    </m:ctrlPr>
                  </m:sSubPr>
                  <m:e>
                    <m:r>
                      <w:rPr>
                        <w:rFonts w:ascii="Cambria Math" w:hAnsi="Cambria Math"/>
                      </w:rPr>
                      <m:t>M</m:t>
                    </m:r>
                  </m:e>
                  <m:sub>
                    <m:r>
                      <w:rPr>
                        <w:rFonts w:ascii="Cambria Math" w:hAnsi="Cambria Math"/>
                      </w:rPr>
                      <m:t>t</m:t>
                    </m:r>
                  </m:sub>
                </m:sSub>
                <m:sSub>
                  <m:sSubPr>
                    <m:ctrlPr>
                      <w:rPr>
                        <w:rFonts w:ascii="Cambria Math" w:hAnsi="Cambria Math"/>
                        <w:i/>
                        <w:sz w:val="22"/>
                        <w:szCs w:val="22"/>
                      </w:rPr>
                    </m:ctrlPr>
                  </m:sSubPr>
                  <m:e>
                    <m:r>
                      <w:rPr>
                        <w:rFonts w:ascii="Cambria Math" w:hAnsi="Cambria Math"/>
                      </w:rPr>
                      <m:t>C</m:t>
                    </m:r>
                  </m:e>
                  <m:sub>
                    <m:r>
                      <w:rPr>
                        <w:rFonts w:ascii="Cambria Math" w:hAnsi="Cambria Math"/>
                      </w:rPr>
                      <m:t>t</m:t>
                    </m:r>
                  </m:sub>
                </m:sSub>
              </m:e>
            </m:nary>
          </m:num>
          <m:den>
            <m:nary>
              <m:naryPr>
                <m:chr m:val="∑"/>
                <m:limLoc m:val="undOvr"/>
                <m:ctrlPr>
                  <w:rPr>
                    <w:rFonts w:ascii="Cambria Math" w:hAnsi="Cambria Math"/>
                    <w:i/>
                    <w:sz w:val="22"/>
                    <w:szCs w:val="22"/>
                  </w:rPr>
                </m:ctrlPr>
              </m:naryPr>
              <m:sub>
                <m:r>
                  <w:rPr>
                    <w:rFonts w:ascii="Cambria Math" w:hAnsi="Cambria Math"/>
                  </w:rPr>
                  <m:t>t=1</m:t>
                </m:r>
              </m:sub>
              <m:sup>
                <m:r>
                  <w:rPr>
                    <w:rFonts w:ascii="Cambria Math" w:hAnsi="Cambria Math"/>
                  </w:rPr>
                  <m:t>n</m:t>
                </m:r>
              </m:sup>
              <m:e>
                <m:sSub>
                  <m:sSubPr>
                    <m:ctrlPr>
                      <w:rPr>
                        <w:rFonts w:ascii="Cambria Math" w:hAnsi="Cambria Math"/>
                        <w:i/>
                        <w:sz w:val="22"/>
                        <w:szCs w:val="22"/>
                      </w:rPr>
                    </m:ctrlPr>
                  </m:sSubPr>
                  <m:e>
                    <m:r>
                      <w:rPr>
                        <w:rFonts w:ascii="Cambria Math" w:hAnsi="Cambria Math"/>
                      </w:rPr>
                      <m:t>R</m:t>
                    </m:r>
                  </m:e>
                  <m:sub>
                    <m:r>
                      <w:rPr>
                        <w:rFonts w:ascii="Cambria Math" w:hAnsi="Cambria Math"/>
                      </w:rPr>
                      <m:t>t</m:t>
                    </m:r>
                  </m:sub>
                </m:sSub>
              </m:e>
            </m:nary>
          </m:den>
        </m:f>
        <m:r>
          <m:rPr>
            <m:sty m:val="p"/>
          </m:rPr>
          <w:rPr>
            <w:rFonts w:ascii="Cambria Math" w:hAnsi="Cambria Math"/>
          </w:rPr>
          <m:t>, Var</m:t>
        </m:r>
        <m:d>
          <m:dPr>
            <m:ctrlPr>
              <w:rPr>
                <w:rFonts w:ascii="Cambria Math" w:hAnsi="Cambria Math"/>
                <w:sz w:val="22"/>
                <w:szCs w:val="22"/>
              </w:rPr>
            </m:ctrlPr>
          </m:dPr>
          <m:e>
            <m:f>
              <m:fPr>
                <m:ctrlPr>
                  <w:rPr>
                    <w:rFonts w:ascii="Cambria Math" w:hAnsi="Cambria Math"/>
                    <w:sz w:val="22"/>
                    <w:szCs w:val="22"/>
                  </w:rPr>
                </m:ctrlPr>
              </m:fPr>
              <m:num>
                <m:r>
                  <m:rPr>
                    <m:sty m:val="p"/>
                  </m:rPr>
                  <w:rPr>
                    <w:rFonts w:ascii="Cambria Math" w:hAnsi="Cambria Math"/>
                  </w:rPr>
                  <m:t>1</m:t>
                </m:r>
              </m:num>
              <m:den>
                <m:r>
                  <m:rPr>
                    <m:sty m:val="p"/>
                  </m:rPr>
                  <w:rPr>
                    <w:rFonts w:ascii="Cambria Math" w:hAnsi="Cambria Math"/>
                  </w:rPr>
                  <m:t>PSE</m:t>
                </m:r>
              </m:den>
            </m:f>
          </m:e>
        </m:d>
      </m:oMath>
      <w:r w:rsidR="00C0161B" w:rsidRPr="00BE45C8">
        <w:rPr>
          <w:rFonts w:eastAsiaTheme="minorEastAsia"/>
        </w:rPr>
        <w:t xml:space="preserve"> = </w:t>
      </w:r>
      <m:oMath>
        <m:f>
          <m:fPr>
            <m:ctrlPr>
              <w:rPr>
                <w:rFonts w:ascii="Cambria Math" w:hAnsi="Cambria Math"/>
                <w:sz w:val="22"/>
                <w:szCs w:val="22"/>
              </w:rPr>
            </m:ctrlPr>
          </m:fPr>
          <m:num>
            <m:nary>
              <m:naryPr>
                <m:chr m:val="∑"/>
                <m:limLoc m:val="undOvr"/>
                <m:ctrlPr>
                  <w:rPr>
                    <w:rFonts w:ascii="Cambria Math" w:hAnsi="Cambria Math"/>
                    <w:sz w:val="22"/>
                    <w:szCs w:val="22"/>
                  </w:rPr>
                </m:ctrlPr>
              </m:naryPr>
              <m:sub>
                <m:r>
                  <m:rPr>
                    <m:sty m:val="p"/>
                  </m:rPr>
                  <w:rPr>
                    <w:rFonts w:ascii="Cambria Math" w:hAnsi="Cambria Math"/>
                  </w:rPr>
                  <m:t>t=1</m:t>
                </m:r>
              </m:sub>
              <m:sup>
                <m:r>
                  <m:rPr>
                    <m:sty m:val="p"/>
                  </m:rPr>
                  <w:rPr>
                    <w:rFonts w:ascii="Cambria Math" w:hAnsi="Cambria Math"/>
                  </w:rPr>
                  <m:t>n</m:t>
                </m:r>
              </m:sup>
              <m:e>
                <m:sSub>
                  <m:sSubPr>
                    <m:ctrlPr>
                      <w:rPr>
                        <w:rFonts w:ascii="Cambria Math" w:hAnsi="Cambria Math"/>
                        <w:sz w:val="22"/>
                        <w:szCs w:val="22"/>
                      </w:rPr>
                    </m:ctrlPr>
                  </m:sSubPr>
                  <m:e>
                    <m:r>
                      <m:rPr>
                        <m:sty m:val="p"/>
                      </m:rPr>
                      <w:rPr>
                        <w:rFonts w:ascii="Cambria Math" w:hAnsi="Cambria Math"/>
                      </w:rPr>
                      <m:t>R</m:t>
                    </m:r>
                  </m:e>
                  <m:sub>
                    <m:r>
                      <m:rPr>
                        <m:sty m:val="p"/>
                      </m:rPr>
                      <w:rPr>
                        <w:rFonts w:ascii="Cambria Math" w:hAnsi="Cambria Math"/>
                      </w:rPr>
                      <m:t>t</m:t>
                    </m:r>
                  </m:sub>
                </m:sSub>
              </m:e>
            </m:nary>
          </m:num>
          <m:den>
            <m:sSup>
              <m:sSupPr>
                <m:ctrlPr>
                  <w:rPr>
                    <w:rFonts w:ascii="Cambria Math" w:hAnsi="Cambria Math"/>
                    <w:sz w:val="22"/>
                    <w:szCs w:val="22"/>
                  </w:rPr>
                </m:ctrlPr>
              </m:sSupPr>
              <m:e>
                <m:d>
                  <m:dPr>
                    <m:ctrlPr>
                      <w:rPr>
                        <w:rFonts w:ascii="Cambria Math" w:hAnsi="Cambria Math"/>
                        <w:sz w:val="22"/>
                        <w:szCs w:val="22"/>
                      </w:rPr>
                    </m:ctrlPr>
                  </m:dPr>
                  <m:e>
                    <m:nary>
                      <m:naryPr>
                        <m:chr m:val="∑"/>
                        <m:limLoc m:val="subSup"/>
                        <m:ctrlPr>
                          <w:rPr>
                            <w:rFonts w:ascii="Cambria Math" w:hAnsi="Cambria Math"/>
                            <w:sz w:val="22"/>
                            <w:szCs w:val="22"/>
                          </w:rPr>
                        </m:ctrlPr>
                      </m:naryPr>
                      <m:sub>
                        <m:r>
                          <m:rPr>
                            <m:sty m:val="p"/>
                          </m:rPr>
                          <w:rPr>
                            <w:rFonts w:ascii="Cambria Math" w:hAnsi="Cambria Math"/>
                          </w:rPr>
                          <m:t>t=1</m:t>
                        </m:r>
                      </m:sub>
                      <m:sup>
                        <m:r>
                          <m:rPr>
                            <m:sty m:val="p"/>
                          </m:rPr>
                          <w:rPr>
                            <w:rFonts w:ascii="Cambria Math" w:hAnsi="Cambria Math"/>
                          </w:rPr>
                          <m:t>n</m:t>
                        </m:r>
                      </m:sup>
                      <m:e>
                        <m:sSub>
                          <m:sSubPr>
                            <m:ctrlPr>
                              <w:rPr>
                                <w:rFonts w:ascii="Cambria Math" w:hAnsi="Cambria Math"/>
                                <w:sz w:val="22"/>
                                <w:szCs w:val="22"/>
                              </w:rPr>
                            </m:ctrlPr>
                          </m:sSubPr>
                          <m:e>
                            <m:r>
                              <m:rPr>
                                <m:sty m:val="p"/>
                              </m:rPr>
                              <w:rPr>
                                <w:rFonts w:ascii="Cambria Math" w:hAnsi="Cambria Math"/>
                              </w:rPr>
                              <m:t>M</m:t>
                            </m:r>
                          </m:e>
                          <m:sub>
                            <m:r>
                              <m:rPr>
                                <m:sty m:val="p"/>
                              </m:rPr>
                              <w:rPr>
                                <w:rFonts w:ascii="Cambria Math" w:hAnsi="Cambria Math"/>
                              </w:rPr>
                              <m:t>t</m:t>
                            </m:r>
                          </m:sub>
                        </m:sSub>
                        <m:sSub>
                          <m:sSubPr>
                            <m:ctrlPr>
                              <w:rPr>
                                <w:rFonts w:ascii="Cambria Math" w:hAnsi="Cambria Math"/>
                                <w:sz w:val="22"/>
                                <w:szCs w:val="22"/>
                              </w:rPr>
                            </m:ctrlPr>
                          </m:sSubPr>
                          <m:e>
                            <m:r>
                              <m:rPr>
                                <m:sty m:val="p"/>
                              </m:rPr>
                              <w:rPr>
                                <w:rFonts w:ascii="Cambria Math" w:hAnsi="Cambria Math"/>
                              </w:rPr>
                              <m:t>C</m:t>
                            </m:r>
                          </m:e>
                          <m:sub>
                            <m:r>
                              <m:rPr>
                                <m:sty m:val="p"/>
                              </m:rPr>
                              <w:rPr>
                                <w:rFonts w:ascii="Cambria Math" w:hAnsi="Cambria Math"/>
                              </w:rPr>
                              <m:t>t</m:t>
                            </m:r>
                          </m:sub>
                        </m:sSub>
                      </m:e>
                    </m:nary>
                  </m:e>
                </m:d>
              </m:e>
              <m:sup>
                <m:r>
                  <m:rPr>
                    <m:sty m:val="p"/>
                  </m:rPr>
                  <w:rPr>
                    <w:rFonts w:ascii="Cambria Math" w:hAnsi="Cambria Math"/>
                  </w:rPr>
                  <m:t>2</m:t>
                </m:r>
              </m:sup>
            </m:sSup>
          </m:den>
        </m:f>
      </m:oMath>
      <w:r w:rsidR="00C0161B">
        <w:rPr>
          <w:rFonts w:eastAsiaTheme="minorEastAsia"/>
          <w:sz w:val="22"/>
          <w:szCs w:val="22"/>
        </w:rPr>
        <w:t xml:space="preserve"> and 95% CI of </w:t>
      </w:r>
      <w:r w:rsidR="00C0161B" w:rsidRPr="00A83A71">
        <w:rPr>
          <w:rFonts w:eastAsiaTheme="minorEastAsia"/>
          <w:i/>
          <w:sz w:val="22"/>
          <w:szCs w:val="22"/>
        </w:rPr>
        <w:t xml:space="preserve">PSE = </w:t>
      </w:r>
      <m:oMath>
        <m:f>
          <m:fPr>
            <m:ctrlPr>
              <w:rPr>
                <w:rFonts w:ascii="Cambria Math" w:hAnsi="Cambria Math"/>
                <w:i/>
                <w:sz w:val="22"/>
                <w:szCs w:val="22"/>
              </w:rPr>
            </m:ctrlPr>
          </m:fPr>
          <m:num>
            <m:r>
              <w:rPr>
                <w:rFonts w:ascii="Cambria Math" w:hAnsi="Cambria Math"/>
              </w:rPr>
              <m:t>1</m:t>
            </m:r>
          </m:num>
          <m:den>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rPr>
                      <m:t>1</m:t>
                    </m:r>
                  </m:num>
                  <m:den>
                    <m:r>
                      <w:rPr>
                        <w:rFonts w:ascii="Cambria Math" w:hAnsi="Cambria Math"/>
                      </w:rPr>
                      <m:t>PSE</m:t>
                    </m:r>
                  </m:den>
                </m:f>
              </m:e>
            </m:d>
            <m:r>
              <w:rPr>
                <w:rFonts w:ascii="Cambria Math" w:hAnsi="Cambria Math"/>
              </w:rPr>
              <m:t>±1.96</m:t>
            </m:r>
            <m:rad>
              <m:radPr>
                <m:degHide m:val="1"/>
                <m:ctrlPr>
                  <w:rPr>
                    <w:rFonts w:ascii="Cambria Math" w:hAnsi="Cambria Math"/>
                    <w:i/>
                    <w:sz w:val="22"/>
                    <w:szCs w:val="22"/>
                  </w:rPr>
                </m:ctrlPr>
              </m:radPr>
              <m:deg/>
              <m:e>
                <m:r>
                  <w:rPr>
                    <w:rFonts w:ascii="Cambria Math" w:hAnsi="Cambria Math"/>
                  </w:rPr>
                  <m:t>Var</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rPr>
                          <m:t>1</m:t>
                        </m:r>
                      </m:num>
                      <m:den>
                        <m:r>
                          <w:rPr>
                            <w:rFonts w:ascii="Cambria Math" w:hAnsi="Cambria Math"/>
                          </w:rPr>
                          <m:t>PSE</m:t>
                        </m:r>
                      </m:den>
                    </m:f>
                  </m:e>
                </m:d>
              </m:e>
            </m:rad>
          </m:den>
        </m:f>
        <m:r>
          <w:rPr>
            <w:rFonts w:ascii="Cambria Math" w:hAnsi="Cambria Math"/>
            <w:sz w:val="22"/>
            <w:szCs w:val="22"/>
          </w:rPr>
          <m:t xml:space="preserve"> </m:t>
        </m:r>
      </m:oMath>
      <w:r w:rsidR="00C0161B" w:rsidRPr="00A83A71">
        <w:t>where</w:t>
      </w:r>
      <w:r w:rsidR="00C0161B">
        <w:t xml:space="preserve">: </w:t>
      </w:r>
      <m:oMath>
        <m:sSub>
          <m:sSubPr>
            <m:ctrlPr>
              <w:rPr>
                <w:rFonts w:ascii="Cambria Math" w:hAnsi="Cambria Math" w:cstheme="minorHAnsi"/>
                <w:i/>
                <w:sz w:val="22"/>
                <w:szCs w:val="22"/>
              </w:rPr>
            </m:ctrlPr>
          </m:sSubPr>
          <m:e>
            <m:r>
              <w:rPr>
                <w:rFonts w:ascii="Cambria Math" w:hAnsi="Cambria Math" w:cstheme="minorHAnsi"/>
              </w:rPr>
              <m:t>M</m:t>
            </m:r>
          </m:e>
          <m:sub>
            <m:r>
              <w:rPr>
                <w:rFonts w:ascii="Cambria Math" w:hAnsi="Cambria Math" w:cstheme="minorHAnsi"/>
              </w:rPr>
              <m:t>t</m:t>
            </m:r>
          </m:sub>
        </m:sSub>
      </m:oMath>
      <w:r w:rsidR="00C0161B">
        <w:t xml:space="preserve"> = the total number of FSW who previously received a unique object at time </w:t>
      </w:r>
      <w:r w:rsidR="00C0161B" w:rsidRPr="00A83A71">
        <w:rPr>
          <w:i/>
        </w:rPr>
        <w:t>t</w:t>
      </w:r>
      <w:r w:rsidR="00C0161B">
        <w:t xml:space="preserve">, </w:t>
      </w:r>
      <m:oMath>
        <m:sSub>
          <m:sSubPr>
            <m:ctrlPr>
              <w:rPr>
                <w:rFonts w:ascii="Cambria Math" w:hAnsi="Cambria Math" w:cstheme="minorHAnsi"/>
                <w:i/>
                <w:sz w:val="22"/>
                <w:szCs w:val="22"/>
              </w:rPr>
            </m:ctrlPr>
          </m:sSubPr>
          <m:e>
            <m:r>
              <w:rPr>
                <w:rFonts w:ascii="Cambria Math" w:hAnsi="Cambria Math" w:cstheme="minorHAnsi"/>
              </w:rPr>
              <m:t>C</m:t>
            </m:r>
          </m:e>
          <m:sub>
            <m:r>
              <w:rPr>
                <w:rFonts w:ascii="Cambria Math" w:hAnsi="Cambria Math" w:cstheme="minorHAnsi"/>
              </w:rPr>
              <m:t>t</m:t>
            </m:r>
          </m:sub>
        </m:sSub>
      </m:oMath>
      <w:r w:rsidR="00C0161B">
        <w:t xml:space="preserve"> = the number of FSW found at time </w:t>
      </w:r>
      <w:r w:rsidR="00C0161B" w:rsidRPr="00A83A71">
        <w:rPr>
          <w:i/>
        </w:rPr>
        <w:t>t</w:t>
      </w:r>
      <w:r w:rsidR="00C0161B">
        <w:t xml:space="preserve">, R = the number of recaptures, and </w:t>
      </w:r>
      <w:r w:rsidR="00C0161B" w:rsidRPr="00A83A71">
        <w:rPr>
          <w:i/>
        </w:rPr>
        <w:t>t</w:t>
      </w:r>
      <w:r w:rsidR="00C0161B">
        <w:t xml:space="preserve"> = an individual sample period.</w:t>
      </w:r>
    </w:p>
    <w:p w14:paraId="38FE072A" w14:textId="77777777" w:rsidR="00717F6F" w:rsidRPr="00405912" w:rsidRDefault="00717F6F" w:rsidP="00CA6BBD"/>
    <w:p w14:paraId="349C6F73" w14:textId="77777777" w:rsidR="00851BC3" w:rsidRPr="0042363F" w:rsidRDefault="00851BC3" w:rsidP="00CA6BBD">
      <w:pPr>
        <w:pStyle w:val="Heading3"/>
        <w:rPr>
          <w:color w:val="000000" w:themeColor="text1"/>
          <w:lang w:val="en-US"/>
        </w:rPr>
      </w:pPr>
      <w:r w:rsidRPr="0042363F">
        <w:rPr>
          <w:i/>
          <w:color w:val="000000" w:themeColor="text1"/>
          <w:lang w:val="en-US"/>
        </w:rPr>
        <w:t>Census</w:t>
      </w:r>
    </w:p>
    <w:p w14:paraId="706C568E" w14:textId="37E61E1B" w:rsidR="009B46A7" w:rsidRDefault="00851BC3" w:rsidP="00CA6BBD">
      <w:pPr>
        <w:rPr>
          <w:lang w:val="en-US"/>
        </w:rPr>
      </w:pPr>
      <w:r>
        <w:rPr>
          <w:lang w:val="en-US"/>
        </w:rPr>
        <w:t>In two small sites</w:t>
      </w:r>
      <w:r w:rsidR="00B14185">
        <w:rPr>
          <w:lang w:val="en-US"/>
        </w:rPr>
        <w:t>,</w:t>
      </w:r>
      <w:r w:rsidR="00E952BC">
        <w:rPr>
          <w:lang w:val="en-US"/>
        </w:rPr>
        <w:t xml:space="preserve"> teams of six survey</w:t>
      </w:r>
      <w:r w:rsidR="00611279">
        <w:rPr>
          <w:lang w:val="en-US"/>
        </w:rPr>
        <w:t xml:space="preserve"> assistants</w:t>
      </w:r>
      <w:r w:rsidR="00E952BC">
        <w:rPr>
          <w:lang w:val="en-US"/>
        </w:rPr>
        <w:t xml:space="preserve"> counted</w:t>
      </w:r>
      <w:r w:rsidR="00B14185">
        <w:rPr>
          <w:lang w:val="en-US"/>
        </w:rPr>
        <w:t xml:space="preserve"> </w:t>
      </w:r>
      <w:r w:rsidR="00411C99">
        <w:rPr>
          <w:lang w:val="en-US"/>
        </w:rPr>
        <w:t>FSWs</w:t>
      </w:r>
      <w:r w:rsidR="00E952BC">
        <w:rPr>
          <w:lang w:val="en-US"/>
        </w:rPr>
        <w:t xml:space="preserve"> on one high-activity night </w:t>
      </w:r>
      <w:r w:rsidR="00E04F74">
        <w:rPr>
          <w:lang w:val="en-US"/>
        </w:rPr>
        <w:t>at each</w:t>
      </w:r>
      <w:r w:rsidR="00E952BC">
        <w:rPr>
          <w:lang w:val="en-US"/>
        </w:rPr>
        <w:t xml:space="preserve"> of the</w:t>
      </w:r>
      <w:r w:rsidR="00E04F74">
        <w:rPr>
          <w:lang w:val="en-US"/>
        </w:rPr>
        <w:t xml:space="preserve"> </w:t>
      </w:r>
      <w:r w:rsidR="00E952BC">
        <w:rPr>
          <w:lang w:val="en-US"/>
        </w:rPr>
        <w:t>sex work area</w:t>
      </w:r>
      <w:r w:rsidR="00611279">
        <w:rPr>
          <w:lang w:val="en-US"/>
        </w:rPr>
        <w:t>s</w:t>
      </w:r>
      <w:r w:rsidR="00E952BC">
        <w:rPr>
          <w:lang w:val="en-US"/>
        </w:rPr>
        <w:t>/</w:t>
      </w:r>
      <w:r w:rsidR="00E04F74">
        <w:rPr>
          <w:lang w:val="en-US"/>
        </w:rPr>
        <w:t>venue</w:t>
      </w:r>
      <w:r w:rsidR="00611279">
        <w:rPr>
          <w:lang w:val="en-US"/>
        </w:rPr>
        <w:t>s</w:t>
      </w:r>
      <w:r w:rsidR="00B14185">
        <w:rPr>
          <w:lang w:val="en-US"/>
        </w:rPr>
        <w:t xml:space="preserve"> identified during</w:t>
      </w:r>
      <w:r w:rsidR="00170C70">
        <w:rPr>
          <w:lang w:val="en-US"/>
        </w:rPr>
        <w:t xml:space="preserve"> </w:t>
      </w:r>
      <w:r w:rsidR="00B14185">
        <w:rPr>
          <w:lang w:val="en-US"/>
        </w:rPr>
        <w:t>mapping</w:t>
      </w:r>
      <w:r w:rsidR="00E8170A">
        <w:rPr>
          <w:lang w:val="en-US"/>
        </w:rPr>
        <w:t xml:space="preserve">, and </w:t>
      </w:r>
      <w:r w:rsidR="00E952BC">
        <w:rPr>
          <w:lang w:val="en-US"/>
        </w:rPr>
        <w:t xml:space="preserve">the sum </w:t>
      </w:r>
      <w:r w:rsidR="00611279">
        <w:rPr>
          <w:lang w:val="en-US"/>
        </w:rPr>
        <w:t xml:space="preserve">in the site </w:t>
      </w:r>
      <w:r w:rsidR="00A57F43">
        <w:rPr>
          <w:lang w:val="en-US"/>
        </w:rPr>
        <w:t xml:space="preserve">was </w:t>
      </w:r>
      <w:r w:rsidR="00E952BC">
        <w:rPr>
          <w:lang w:val="en-US"/>
        </w:rPr>
        <w:t xml:space="preserve">used as the </w:t>
      </w:r>
      <w:r w:rsidR="00611279">
        <w:rPr>
          <w:lang w:val="en-US"/>
        </w:rPr>
        <w:t>PSE</w:t>
      </w:r>
      <w:r w:rsidR="00E952BC">
        <w:rPr>
          <w:lang w:val="en-US"/>
        </w:rPr>
        <w:t>.</w:t>
      </w:r>
      <w:r>
        <w:rPr>
          <w:lang w:val="en-US"/>
        </w:rPr>
        <w:t xml:space="preserve"> </w:t>
      </w:r>
      <w:r w:rsidR="001F10D3">
        <w:rPr>
          <w:lang w:val="en-US"/>
        </w:rPr>
        <w:t xml:space="preserve">The census PSE’s lacked variance estimates. </w:t>
      </w:r>
    </w:p>
    <w:p w14:paraId="0741863E" w14:textId="77777777" w:rsidR="00C759EA" w:rsidRDefault="00C759EA" w:rsidP="00CA6BBD">
      <w:pPr>
        <w:rPr>
          <w:lang w:val="en-US"/>
        </w:rPr>
      </w:pPr>
    </w:p>
    <w:p w14:paraId="77C7A75A" w14:textId="77777777" w:rsidR="00851BC3" w:rsidRPr="0042363F" w:rsidRDefault="00851BC3" w:rsidP="00CA6BBD">
      <w:pPr>
        <w:pStyle w:val="Heading2"/>
        <w:rPr>
          <w:lang w:val="en-US"/>
        </w:rPr>
      </w:pPr>
      <w:r w:rsidRPr="0042363F">
        <w:rPr>
          <w:lang w:val="en-US"/>
        </w:rPr>
        <w:lastRenderedPageBreak/>
        <w:t>Methods Assessment and Comparison</w:t>
      </w:r>
    </w:p>
    <w:p w14:paraId="416C15B1" w14:textId="3F51229A" w:rsidR="00801AAA" w:rsidRDefault="00972290" w:rsidP="00CA6BBD">
      <w:pPr>
        <w:rPr>
          <w:lang w:val="en-US"/>
        </w:rPr>
      </w:pPr>
      <w:r>
        <w:rPr>
          <w:lang w:val="en-US"/>
        </w:rPr>
        <w:t>The SMM</w:t>
      </w:r>
      <w:r w:rsidR="00851BC3" w:rsidRPr="005C6401">
        <w:t xml:space="preserve"> was used in 18 sites, </w:t>
      </w:r>
      <w:r>
        <w:t>the UOMM</w:t>
      </w:r>
      <w:r w:rsidR="00851BC3" w:rsidRPr="005C6401">
        <w:t xml:space="preserve"> in 1</w:t>
      </w:r>
      <w:r w:rsidR="007D7B1E">
        <w:t>6</w:t>
      </w:r>
      <w:r w:rsidR="00851BC3" w:rsidRPr="005C6401">
        <w:t xml:space="preserve"> sites</w:t>
      </w:r>
      <w:r>
        <w:t xml:space="preserve">, CC </w:t>
      </w:r>
      <w:r w:rsidR="00851BC3" w:rsidRPr="005C6401">
        <w:t xml:space="preserve">in </w:t>
      </w:r>
      <w:r w:rsidR="0001080B">
        <w:t xml:space="preserve">14 sites and census in </w:t>
      </w:r>
      <w:r w:rsidR="00B24F9B">
        <w:t>two</w:t>
      </w:r>
      <w:r w:rsidR="0001080B">
        <w:t xml:space="preserve"> sites.</w:t>
      </w:r>
      <w:r w:rsidR="00336DD5">
        <w:t xml:space="preserve"> </w:t>
      </w:r>
      <w:r w:rsidR="00901EDC">
        <w:rPr>
          <w:lang w:val="en-US"/>
        </w:rPr>
        <w:t>We compared PSE</w:t>
      </w:r>
      <w:r w:rsidR="009B46A7">
        <w:rPr>
          <w:lang w:val="en-US"/>
        </w:rPr>
        <w:t>s</w:t>
      </w:r>
      <w:r w:rsidR="00901EDC">
        <w:rPr>
          <w:lang w:val="en-US"/>
        </w:rPr>
        <w:t xml:space="preserve"> and the extent to which the 95% confidence intervals for the PSE overlapped for each method within</w:t>
      </w:r>
      <w:r w:rsidR="00336DD5">
        <w:rPr>
          <w:lang w:val="en-US"/>
        </w:rPr>
        <w:t xml:space="preserve"> 16</w:t>
      </w:r>
      <w:r w:rsidR="00901EDC">
        <w:rPr>
          <w:lang w:val="en-US"/>
        </w:rPr>
        <w:t xml:space="preserve"> sites. </w:t>
      </w:r>
      <w:r w:rsidR="0001080B">
        <w:rPr>
          <w:lang w:val="en-US"/>
        </w:rPr>
        <w:t xml:space="preserve">To assess the extent to which </w:t>
      </w:r>
      <w:r w:rsidR="00B1672F">
        <w:rPr>
          <w:lang w:val="en-US"/>
        </w:rPr>
        <w:t>PSEs</w:t>
      </w:r>
      <w:r w:rsidR="0001080B">
        <w:rPr>
          <w:lang w:val="en-US"/>
        </w:rPr>
        <w:t xml:space="preserve"> differed by method within sites</w:t>
      </w:r>
      <w:r w:rsidR="00901EDC">
        <w:rPr>
          <w:lang w:val="en-US"/>
        </w:rPr>
        <w:t>,</w:t>
      </w:r>
      <w:r w:rsidR="0001080B">
        <w:rPr>
          <w:lang w:val="en-US"/>
        </w:rPr>
        <w:t xml:space="preserve"> we calculated the mean and median absolute and relative differences for each </w:t>
      </w:r>
      <w:r w:rsidR="00EA6CD2">
        <w:rPr>
          <w:lang w:val="en-US"/>
        </w:rPr>
        <w:t xml:space="preserve">within-site </w:t>
      </w:r>
      <w:r w:rsidR="0001080B">
        <w:rPr>
          <w:lang w:val="en-US"/>
        </w:rPr>
        <w:t xml:space="preserve">pair of methods. </w:t>
      </w:r>
    </w:p>
    <w:p w14:paraId="6A88F3A7" w14:textId="77777777" w:rsidR="00851BC3" w:rsidRDefault="00851BC3" w:rsidP="00405912">
      <w:pPr>
        <w:spacing w:line="480" w:lineRule="auto"/>
        <w:rPr>
          <w:lang w:val="en-US"/>
        </w:rPr>
      </w:pPr>
    </w:p>
    <w:p w14:paraId="22F82B08" w14:textId="77777777" w:rsidR="00851BC3" w:rsidRPr="0042363F" w:rsidRDefault="00B24F9B" w:rsidP="00CA6BBD">
      <w:pPr>
        <w:pStyle w:val="Heading2"/>
        <w:rPr>
          <w:lang w:val="en-US"/>
        </w:rPr>
      </w:pPr>
      <w:r w:rsidRPr="0042363F">
        <w:rPr>
          <w:lang w:val="en-US"/>
        </w:rPr>
        <w:t xml:space="preserve">Methods for Obtaining a </w:t>
      </w:r>
      <w:r w:rsidR="00851BC3" w:rsidRPr="0042363F">
        <w:rPr>
          <w:lang w:val="en-US"/>
        </w:rPr>
        <w:t>National</w:t>
      </w:r>
      <w:r w:rsidRPr="0042363F">
        <w:rPr>
          <w:lang w:val="en-US"/>
        </w:rPr>
        <w:t>-level</w:t>
      </w:r>
      <w:r w:rsidR="00851BC3" w:rsidRPr="0042363F">
        <w:rPr>
          <w:lang w:val="en-US"/>
        </w:rPr>
        <w:t xml:space="preserve"> PSE</w:t>
      </w:r>
    </w:p>
    <w:p w14:paraId="259791D2" w14:textId="01D6BB6D" w:rsidR="00E866C6" w:rsidRDefault="008D12DF" w:rsidP="00CA6BBD">
      <w:pPr>
        <w:rPr>
          <w:lang w:val="en-US"/>
        </w:rPr>
      </w:pPr>
      <w:r>
        <w:rPr>
          <w:lang w:val="en-US"/>
        </w:rPr>
        <w:t>T</w:t>
      </w:r>
      <w:r w:rsidR="00851BC3">
        <w:rPr>
          <w:lang w:val="en-US"/>
        </w:rPr>
        <w:t xml:space="preserve">o review </w:t>
      </w:r>
      <w:r w:rsidR="00EC47A4">
        <w:rPr>
          <w:lang w:val="en-US"/>
        </w:rPr>
        <w:t xml:space="preserve">PSE </w:t>
      </w:r>
      <w:r w:rsidR="00103653">
        <w:rPr>
          <w:lang w:val="en-US"/>
        </w:rPr>
        <w:t>methods,</w:t>
      </w:r>
      <w:r w:rsidR="00EC47A4">
        <w:rPr>
          <w:lang w:val="en-US"/>
        </w:rPr>
        <w:t xml:space="preserve"> individual site</w:t>
      </w:r>
      <w:r w:rsidR="00103653">
        <w:rPr>
          <w:lang w:val="en-US"/>
        </w:rPr>
        <w:t xml:space="preserve"> estimates</w:t>
      </w:r>
      <w:r w:rsidR="007936E4">
        <w:rPr>
          <w:lang w:val="en-US"/>
        </w:rPr>
        <w:t>,</w:t>
      </w:r>
      <w:r w:rsidR="00103653">
        <w:rPr>
          <w:lang w:val="en-US"/>
        </w:rPr>
        <w:t xml:space="preserve"> and </w:t>
      </w:r>
      <w:r w:rsidR="00851BC3">
        <w:rPr>
          <w:lang w:val="en-US"/>
        </w:rPr>
        <w:t>agree</w:t>
      </w:r>
      <w:r w:rsidR="00EC47A4">
        <w:rPr>
          <w:lang w:val="en-US"/>
        </w:rPr>
        <w:t xml:space="preserve"> and inform</w:t>
      </w:r>
      <w:r w:rsidR="00851BC3">
        <w:rPr>
          <w:lang w:val="en-US"/>
        </w:rPr>
        <w:t xml:space="preserve"> an approach to formulating a national size estimate</w:t>
      </w:r>
      <w:r>
        <w:rPr>
          <w:lang w:val="en-US"/>
        </w:rPr>
        <w:t xml:space="preserve">, a </w:t>
      </w:r>
      <w:r w:rsidR="000855F5">
        <w:rPr>
          <w:lang w:val="en-US"/>
        </w:rPr>
        <w:t>two</w:t>
      </w:r>
      <w:r w:rsidR="009B46A7">
        <w:rPr>
          <w:lang w:val="en-US"/>
        </w:rPr>
        <w:t>-</w:t>
      </w:r>
      <w:r w:rsidR="000855F5">
        <w:rPr>
          <w:lang w:val="en-US"/>
        </w:rPr>
        <w:t xml:space="preserve">day </w:t>
      </w:r>
      <w:r>
        <w:rPr>
          <w:lang w:val="en-US"/>
        </w:rPr>
        <w:t>workshop was convened</w:t>
      </w:r>
      <w:r w:rsidR="00D92491">
        <w:rPr>
          <w:lang w:val="en-US"/>
        </w:rPr>
        <w:t xml:space="preserve"> (</w:t>
      </w:r>
      <w:r w:rsidR="00890955">
        <w:rPr>
          <w:lang w:val="en-US"/>
        </w:rPr>
        <w:t>further detail Appendices 3 and 4</w:t>
      </w:r>
      <w:r w:rsidR="00D92491">
        <w:rPr>
          <w:lang w:val="en-US"/>
        </w:rPr>
        <w:t>)</w:t>
      </w:r>
      <w:r w:rsidR="008B023D">
        <w:rPr>
          <w:lang w:val="en-US"/>
        </w:rPr>
        <w:t>.</w:t>
      </w:r>
      <w:r w:rsidR="00F07709">
        <w:rPr>
          <w:lang w:val="en-US"/>
        </w:rPr>
        <w:t xml:space="preserve"> </w:t>
      </w:r>
      <w:r w:rsidR="00276970">
        <w:rPr>
          <w:lang w:val="en-US"/>
        </w:rPr>
        <w:t>Participants included</w:t>
      </w:r>
      <w:r>
        <w:rPr>
          <w:lang w:val="en-US"/>
        </w:rPr>
        <w:t xml:space="preserve"> </w:t>
      </w:r>
      <w:r w:rsidR="005B6AE6">
        <w:rPr>
          <w:lang w:val="en-US"/>
        </w:rPr>
        <w:t>Ministry of Health and Child Care, National AIDS Council</w:t>
      </w:r>
      <w:r>
        <w:rPr>
          <w:lang w:val="en-US"/>
        </w:rPr>
        <w:t>, funder,</w:t>
      </w:r>
      <w:r w:rsidR="00276970">
        <w:rPr>
          <w:lang w:val="en-US"/>
        </w:rPr>
        <w:t xml:space="preserve"> researcher</w:t>
      </w:r>
      <w:r>
        <w:rPr>
          <w:lang w:val="en-US"/>
        </w:rPr>
        <w:t xml:space="preserve"> and</w:t>
      </w:r>
      <w:r w:rsidR="00EC47A4">
        <w:rPr>
          <w:lang w:val="en-US"/>
        </w:rPr>
        <w:t xml:space="preserve"> </w:t>
      </w:r>
      <w:r w:rsidR="00276970">
        <w:rPr>
          <w:lang w:val="en-US"/>
        </w:rPr>
        <w:t>FSW</w:t>
      </w:r>
      <w:r>
        <w:rPr>
          <w:lang w:val="en-US"/>
        </w:rPr>
        <w:t xml:space="preserve"> </w:t>
      </w:r>
      <w:proofErr w:type="spellStart"/>
      <w:r>
        <w:rPr>
          <w:lang w:val="en-US"/>
        </w:rPr>
        <w:t>programme</w:t>
      </w:r>
      <w:proofErr w:type="spellEnd"/>
      <w:r>
        <w:rPr>
          <w:lang w:val="en-US"/>
        </w:rPr>
        <w:t xml:space="preserve"> </w:t>
      </w:r>
      <w:r w:rsidR="00276970">
        <w:rPr>
          <w:lang w:val="en-US"/>
        </w:rPr>
        <w:t xml:space="preserve">staff and </w:t>
      </w:r>
      <w:r>
        <w:rPr>
          <w:lang w:val="en-US"/>
        </w:rPr>
        <w:t>stakeholders.</w:t>
      </w:r>
      <w:r w:rsidR="00670517">
        <w:rPr>
          <w:lang w:val="en-US"/>
        </w:rPr>
        <w:t xml:space="preserve"> </w:t>
      </w:r>
      <w:r w:rsidR="00670517">
        <w:t>The 20 individual site PSE’s described above, 18 of which were from sites with the Sisters programme, were made available to the workshop.</w:t>
      </w:r>
    </w:p>
    <w:p w14:paraId="5D754DF5" w14:textId="77777777" w:rsidR="0061604E" w:rsidRDefault="0061604E" w:rsidP="00CA6BBD">
      <w:pPr>
        <w:rPr>
          <w:lang w:val="en-US"/>
        </w:rPr>
      </w:pPr>
    </w:p>
    <w:p w14:paraId="42C1FCCE" w14:textId="77777777" w:rsidR="00B24F9B" w:rsidRPr="0042363F" w:rsidRDefault="00B24F9B" w:rsidP="00CA6BBD">
      <w:pPr>
        <w:pStyle w:val="Heading3"/>
        <w:rPr>
          <w:color w:val="000000" w:themeColor="text1"/>
        </w:rPr>
      </w:pPr>
      <w:r w:rsidRPr="0042363F">
        <w:rPr>
          <w:i/>
          <w:color w:val="000000" w:themeColor="text1"/>
        </w:rPr>
        <w:t xml:space="preserve">Sampling Frame </w:t>
      </w:r>
    </w:p>
    <w:p w14:paraId="6169CE76" w14:textId="3A05741B" w:rsidR="001D486E" w:rsidRDefault="00C17316" w:rsidP="00CA6BBD">
      <w:pPr>
        <w:rPr>
          <w:lang w:val="en-US"/>
        </w:rPr>
      </w:pPr>
      <w:r>
        <w:rPr>
          <w:lang w:val="en-US"/>
        </w:rPr>
        <w:t xml:space="preserve">Sisters sites were added by the </w:t>
      </w:r>
      <w:proofErr w:type="spellStart"/>
      <w:r>
        <w:rPr>
          <w:lang w:val="en-US"/>
        </w:rPr>
        <w:t>programme</w:t>
      </w:r>
      <w:proofErr w:type="spellEnd"/>
      <w:r>
        <w:rPr>
          <w:lang w:val="en-US"/>
        </w:rPr>
        <w:t xml:space="preserve"> on the basis of perceived need, (i.e. where it was believed by </w:t>
      </w:r>
      <w:r w:rsidR="003C76D6">
        <w:rPr>
          <w:lang w:val="en-US"/>
        </w:rPr>
        <w:t xml:space="preserve">national and provincial stakeholders and </w:t>
      </w:r>
      <w:proofErr w:type="spellStart"/>
      <w:r>
        <w:rPr>
          <w:lang w:val="en-US"/>
        </w:rPr>
        <w:t>programme</w:t>
      </w:r>
      <w:proofErr w:type="spellEnd"/>
      <w:r>
        <w:rPr>
          <w:lang w:val="en-US"/>
        </w:rPr>
        <w:t xml:space="preserve"> staff that there were large numbers of FSW present) </w:t>
      </w:r>
      <w:r w:rsidR="00851BC3">
        <w:rPr>
          <w:lang w:val="en-US"/>
        </w:rPr>
        <w:t>rather than</w:t>
      </w:r>
      <w:r w:rsidR="003A47A9">
        <w:rPr>
          <w:lang w:val="en-US"/>
        </w:rPr>
        <w:t xml:space="preserve"> by</w:t>
      </w:r>
      <w:r w:rsidR="00851BC3">
        <w:rPr>
          <w:lang w:val="en-US"/>
        </w:rPr>
        <w:t xml:space="preserve"> random </w:t>
      </w:r>
      <w:r w:rsidR="000855F5">
        <w:rPr>
          <w:lang w:val="en-US"/>
        </w:rPr>
        <w:t>select</w:t>
      </w:r>
      <w:r w:rsidR="007A0795">
        <w:rPr>
          <w:lang w:val="en-US"/>
        </w:rPr>
        <w:t>ion</w:t>
      </w:r>
      <w:r w:rsidR="00851BC3">
        <w:rPr>
          <w:lang w:val="en-US"/>
        </w:rPr>
        <w:t xml:space="preserve">, making it implausible to apply prevalence of sex work found in these sites to the country as a whole. </w:t>
      </w:r>
      <w:r w:rsidR="00801AAA">
        <w:rPr>
          <w:lang w:val="en-US"/>
        </w:rPr>
        <w:t>We therefore generate</w:t>
      </w:r>
      <w:r w:rsidR="008B023D">
        <w:rPr>
          <w:lang w:val="en-US"/>
        </w:rPr>
        <w:t>d</w:t>
      </w:r>
      <w:r w:rsidR="00801AAA">
        <w:rPr>
          <w:lang w:val="en-US"/>
        </w:rPr>
        <w:t xml:space="preserve"> a list of all site</w:t>
      </w:r>
      <w:r w:rsidR="00A87359">
        <w:rPr>
          <w:lang w:val="en-US"/>
        </w:rPr>
        <w:t>s</w:t>
      </w:r>
      <w:r w:rsidR="00801AAA">
        <w:rPr>
          <w:lang w:val="en-US"/>
        </w:rPr>
        <w:t xml:space="preserve"> with </w:t>
      </w:r>
      <w:r w:rsidR="008B023D">
        <w:rPr>
          <w:lang w:val="en-US"/>
        </w:rPr>
        <w:t>likely concentrations of</w:t>
      </w:r>
      <w:r w:rsidR="00801AAA">
        <w:rPr>
          <w:lang w:val="en-US"/>
        </w:rPr>
        <w:t xml:space="preserve"> sex work among women in </w:t>
      </w:r>
      <w:r w:rsidR="00103653">
        <w:rPr>
          <w:lang w:val="en-US"/>
        </w:rPr>
        <w:t>Zimbabwe</w:t>
      </w:r>
      <w:r w:rsidR="00B1487D">
        <w:rPr>
          <w:lang w:val="en-US"/>
        </w:rPr>
        <w:t xml:space="preserve">, defined as </w:t>
      </w:r>
      <w:r w:rsidR="00801AAA">
        <w:rPr>
          <w:lang w:val="en-US"/>
        </w:rPr>
        <w:t>‘hotspots’</w:t>
      </w:r>
      <w:r w:rsidR="00B1487D">
        <w:rPr>
          <w:lang w:val="en-US"/>
        </w:rPr>
        <w:t>,</w:t>
      </w:r>
      <w:r w:rsidR="001D486E">
        <w:rPr>
          <w:lang w:val="en-US"/>
        </w:rPr>
        <w:t xml:space="preserve"> as our sampling frame. This list</w:t>
      </w:r>
      <w:r w:rsidR="00801AAA">
        <w:rPr>
          <w:lang w:val="en-US"/>
        </w:rPr>
        <w:t xml:space="preserve"> includ</w:t>
      </w:r>
      <w:r w:rsidR="001D486E">
        <w:rPr>
          <w:lang w:val="en-US"/>
        </w:rPr>
        <w:t>ed</w:t>
      </w:r>
      <w:r w:rsidR="00801AAA">
        <w:rPr>
          <w:lang w:val="en-US"/>
        </w:rPr>
        <w:t xml:space="preserve"> all </w:t>
      </w:r>
      <w:r w:rsidR="008B023D">
        <w:rPr>
          <w:lang w:val="en-US"/>
        </w:rPr>
        <w:t xml:space="preserve">36 </w:t>
      </w:r>
      <w:r w:rsidR="00801AAA">
        <w:rPr>
          <w:lang w:val="en-US"/>
        </w:rPr>
        <w:t>Sisters sites</w:t>
      </w:r>
      <w:r w:rsidR="001D486E">
        <w:rPr>
          <w:lang w:val="en-US"/>
        </w:rPr>
        <w:t>,</w:t>
      </w:r>
      <w:r w:rsidR="001C018A">
        <w:rPr>
          <w:lang w:val="en-US"/>
        </w:rPr>
        <w:t xml:space="preserve"> as well as other </w:t>
      </w:r>
      <w:r w:rsidR="008B023D">
        <w:rPr>
          <w:lang w:val="en-US"/>
        </w:rPr>
        <w:t xml:space="preserve">additional </w:t>
      </w:r>
      <w:r w:rsidR="001C018A">
        <w:rPr>
          <w:lang w:val="en-US"/>
        </w:rPr>
        <w:t>sites</w:t>
      </w:r>
      <w:r w:rsidR="001D486E">
        <w:rPr>
          <w:lang w:val="en-US"/>
        </w:rPr>
        <w:t xml:space="preserve"> identified at the workshop</w:t>
      </w:r>
      <w:r w:rsidR="000640F4">
        <w:rPr>
          <w:lang w:val="en-US"/>
        </w:rPr>
        <w:t>.</w:t>
      </w:r>
      <w:r w:rsidR="00801AAA">
        <w:rPr>
          <w:lang w:val="en-US"/>
        </w:rPr>
        <w:t xml:space="preserve"> We identified </w:t>
      </w:r>
      <w:r w:rsidR="00F863DF">
        <w:rPr>
          <w:lang w:val="en-US"/>
        </w:rPr>
        <w:t xml:space="preserve">these </w:t>
      </w:r>
      <w:r w:rsidR="00801AAA">
        <w:rPr>
          <w:lang w:val="en-US"/>
        </w:rPr>
        <w:t>additional</w:t>
      </w:r>
      <w:r w:rsidR="00F863DF">
        <w:rPr>
          <w:lang w:val="en-US"/>
        </w:rPr>
        <w:t xml:space="preserve"> likely sex work</w:t>
      </w:r>
      <w:r w:rsidR="00801AAA">
        <w:rPr>
          <w:lang w:val="en-US"/>
        </w:rPr>
        <w:t xml:space="preserve"> hotspots </w:t>
      </w:r>
      <w:r w:rsidR="004B17F2">
        <w:rPr>
          <w:lang w:val="en-US"/>
        </w:rPr>
        <w:t xml:space="preserve">through a structured </w:t>
      </w:r>
      <w:r w:rsidR="00B01346">
        <w:rPr>
          <w:lang w:val="en-US"/>
        </w:rPr>
        <w:t>session with workshop participants,</w:t>
      </w:r>
      <w:r w:rsidR="00801AAA">
        <w:rPr>
          <w:lang w:val="en-US"/>
        </w:rPr>
        <w:t xml:space="preserve"> </w:t>
      </w:r>
      <w:r w:rsidR="00004624">
        <w:rPr>
          <w:lang w:val="en-US"/>
        </w:rPr>
        <w:t xml:space="preserve">using a map and </w:t>
      </w:r>
      <w:r w:rsidR="00801AAA">
        <w:rPr>
          <w:lang w:val="en-US"/>
        </w:rPr>
        <w:t>considering each province</w:t>
      </w:r>
      <w:r w:rsidR="00F863DF">
        <w:rPr>
          <w:lang w:val="en-US"/>
        </w:rPr>
        <w:t xml:space="preserve"> in turn</w:t>
      </w:r>
      <w:r w:rsidR="00B01346">
        <w:rPr>
          <w:lang w:val="en-US"/>
        </w:rPr>
        <w:t>,</w:t>
      </w:r>
      <w:r w:rsidR="00F863DF">
        <w:rPr>
          <w:lang w:val="en-US"/>
        </w:rPr>
        <w:t xml:space="preserve"> and reaching consensus on</w:t>
      </w:r>
      <w:r w:rsidR="00B01346">
        <w:rPr>
          <w:lang w:val="en-US"/>
        </w:rPr>
        <w:t xml:space="preserve"> additional</w:t>
      </w:r>
      <w:r w:rsidR="00F863DF">
        <w:rPr>
          <w:lang w:val="en-US"/>
        </w:rPr>
        <w:t xml:space="preserve"> suggested sites</w:t>
      </w:r>
      <w:r w:rsidR="00801AAA">
        <w:rPr>
          <w:lang w:val="en-US"/>
        </w:rPr>
        <w:t>.</w:t>
      </w:r>
      <w:r w:rsidR="00851BC3">
        <w:rPr>
          <w:lang w:val="en-US"/>
        </w:rPr>
        <w:t xml:space="preserve"> </w:t>
      </w:r>
    </w:p>
    <w:p w14:paraId="49F3E7C7" w14:textId="77777777" w:rsidR="001D486E" w:rsidRDefault="001D486E" w:rsidP="00CA6BBD">
      <w:pPr>
        <w:rPr>
          <w:lang w:val="en-US"/>
        </w:rPr>
      </w:pPr>
    </w:p>
    <w:p w14:paraId="2D0F96C2" w14:textId="5D947A14" w:rsidR="001D486E" w:rsidRPr="0042363F" w:rsidRDefault="007F1EB7" w:rsidP="00CA6BBD">
      <w:pPr>
        <w:pStyle w:val="Heading3"/>
        <w:rPr>
          <w:i/>
          <w:color w:val="000000" w:themeColor="text1"/>
          <w:lang w:val="en-US"/>
        </w:rPr>
      </w:pPr>
      <w:r w:rsidRPr="0042363F">
        <w:rPr>
          <w:i/>
          <w:color w:val="000000" w:themeColor="text1"/>
          <w:lang w:val="en-US"/>
        </w:rPr>
        <w:t>Hotspot Strata</w:t>
      </w:r>
    </w:p>
    <w:p w14:paraId="1BE6B616" w14:textId="56EACAF1" w:rsidR="007F1EB7" w:rsidRDefault="007F1EB7" w:rsidP="00CA6BBD">
      <w:r>
        <w:rPr>
          <w:lang w:val="en-US"/>
        </w:rPr>
        <w:t>At the workshop, h</w:t>
      </w:r>
      <w:r w:rsidR="00851BC3">
        <w:rPr>
          <w:lang w:val="en-US"/>
        </w:rPr>
        <w:t>otspots</w:t>
      </w:r>
      <w:r w:rsidR="00B01346">
        <w:rPr>
          <w:lang w:val="en-US"/>
        </w:rPr>
        <w:t xml:space="preserve"> </w:t>
      </w:r>
      <w:r w:rsidR="001D486E">
        <w:rPr>
          <w:lang w:val="en-US"/>
        </w:rPr>
        <w:t xml:space="preserve">that were </w:t>
      </w:r>
      <w:r w:rsidR="00851BC3">
        <w:rPr>
          <w:lang w:val="en-US"/>
        </w:rPr>
        <w:t xml:space="preserve">similar to each other in terms of the proportion of adult women engaged in sex work were </w:t>
      </w:r>
      <w:r w:rsidR="00004624">
        <w:rPr>
          <w:lang w:val="en-US"/>
        </w:rPr>
        <w:t>matched</w:t>
      </w:r>
      <w:r w:rsidR="00801AAA">
        <w:rPr>
          <w:lang w:val="en-US"/>
        </w:rPr>
        <w:t xml:space="preserve"> </w:t>
      </w:r>
      <w:r w:rsidR="00004624">
        <w:rPr>
          <w:lang w:val="en-US"/>
        </w:rPr>
        <w:t>into strata</w:t>
      </w:r>
      <w:r>
        <w:rPr>
          <w:lang w:val="en-US"/>
        </w:rPr>
        <w:t>,</w:t>
      </w:r>
      <w:r w:rsidR="00016795">
        <w:rPr>
          <w:lang w:val="en-US"/>
        </w:rPr>
        <w:t xml:space="preserve"> based on expert opinion and</w:t>
      </w:r>
      <w:r w:rsidR="00004624">
        <w:rPr>
          <w:lang w:val="en-US"/>
        </w:rPr>
        <w:t xml:space="preserve"> considering</w:t>
      </w:r>
      <w:r>
        <w:rPr>
          <w:lang w:val="en-US"/>
        </w:rPr>
        <w:t>:</w:t>
      </w:r>
      <w:r w:rsidR="00851BC3">
        <w:rPr>
          <w:lang w:val="en-US"/>
        </w:rPr>
        <w:t xml:space="preserve"> </w:t>
      </w:r>
      <w:r>
        <w:rPr>
          <w:lang w:val="en-US"/>
        </w:rPr>
        <w:t xml:space="preserve">the </w:t>
      </w:r>
      <w:r w:rsidR="00851BC3">
        <w:rPr>
          <w:lang w:val="en-US"/>
        </w:rPr>
        <w:t xml:space="preserve">number of Sisters </w:t>
      </w:r>
      <w:proofErr w:type="spellStart"/>
      <w:r w:rsidR="00851BC3">
        <w:rPr>
          <w:lang w:val="en-US"/>
        </w:rPr>
        <w:t>programme</w:t>
      </w:r>
      <w:proofErr w:type="spellEnd"/>
      <w:r w:rsidR="00851BC3">
        <w:rPr>
          <w:lang w:val="en-US"/>
        </w:rPr>
        <w:t xml:space="preserve"> attendees </w:t>
      </w:r>
      <w:r>
        <w:rPr>
          <w:lang w:val="en-US"/>
        </w:rPr>
        <w:t>from</w:t>
      </w:r>
      <w:r w:rsidR="00851BC3">
        <w:rPr>
          <w:lang w:val="en-US"/>
        </w:rPr>
        <w:t xml:space="preserve"> </w:t>
      </w:r>
      <w:r w:rsidR="000E01CE">
        <w:rPr>
          <w:lang w:val="en-US"/>
        </w:rPr>
        <w:t>January-</w:t>
      </w:r>
      <w:r w:rsidR="000E01CE">
        <w:rPr>
          <w:lang w:val="en-US"/>
        </w:rPr>
        <w:lastRenderedPageBreak/>
        <w:t xml:space="preserve">March </w:t>
      </w:r>
      <w:r w:rsidR="00851BC3">
        <w:rPr>
          <w:lang w:val="en-US"/>
        </w:rPr>
        <w:t xml:space="preserve">2017 </w:t>
      </w:r>
      <w:r w:rsidR="00F863DF">
        <w:rPr>
          <w:lang w:val="en-US"/>
        </w:rPr>
        <w:t>where applicable</w:t>
      </w:r>
      <w:r>
        <w:rPr>
          <w:lang w:val="en-US"/>
        </w:rPr>
        <w:t>;</w:t>
      </w:r>
      <w:r w:rsidR="00851BC3">
        <w:rPr>
          <w:lang w:val="en-US"/>
        </w:rPr>
        <w:t xml:space="preserve"> </w:t>
      </w:r>
      <w:r w:rsidR="00851BC3">
        <w:t>population size</w:t>
      </w:r>
      <w:r>
        <w:t>;</w:t>
      </w:r>
      <w:r w:rsidR="00851BC3">
        <w:t xml:space="preserve"> province</w:t>
      </w:r>
      <w:r>
        <w:t>;</w:t>
      </w:r>
      <w:r w:rsidR="00851BC3">
        <w:t xml:space="preserve"> whether urban or rural</w:t>
      </w:r>
      <w:r>
        <w:t>;</w:t>
      </w:r>
      <w:r w:rsidR="00851BC3">
        <w:t xml:space="preserve"> and type of site</w:t>
      </w:r>
      <w:r w:rsidR="00890955">
        <w:t xml:space="preserve">. </w:t>
      </w:r>
      <w:r w:rsidR="00004624">
        <w:t>The latter</w:t>
      </w:r>
      <w:r w:rsidR="00851BC3">
        <w:t xml:space="preserve"> equated to th</w:t>
      </w:r>
      <w:r w:rsidR="00B01346">
        <w:t>e dominant economic activity, including</w:t>
      </w:r>
      <w:r w:rsidR="00851BC3">
        <w:t xml:space="preserve"> m</w:t>
      </w:r>
      <w:r w:rsidR="00B01346">
        <w:t>ining</w:t>
      </w:r>
      <w:r w:rsidR="00851BC3">
        <w:t xml:space="preserve">, transport hub, army base, tourism, provincial capital, </w:t>
      </w:r>
      <w:r w:rsidR="00B01346">
        <w:t xml:space="preserve">and </w:t>
      </w:r>
      <w:r w:rsidR="005E01E8">
        <w:t>‘</w:t>
      </w:r>
      <w:r w:rsidR="00DE7CCF">
        <w:t>growth-point</w:t>
      </w:r>
      <w:r w:rsidR="00004624">
        <w:t>s</w:t>
      </w:r>
      <w:r w:rsidR="005E01E8">
        <w:t>’</w:t>
      </w:r>
      <w:r w:rsidR="00B01346">
        <w:t xml:space="preserve">. </w:t>
      </w:r>
      <w:r w:rsidR="00004624">
        <w:t>Zimbabwean g</w:t>
      </w:r>
      <w:r w:rsidR="00DE7CCF">
        <w:t>rowth-point</w:t>
      </w:r>
      <w:r w:rsidR="00B01346">
        <w:t>s</w:t>
      </w:r>
      <w:r w:rsidR="005E01E8">
        <w:t xml:space="preserve"> are small </w:t>
      </w:r>
      <w:r w:rsidR="006F5AEB">
        <w:t xml:space="preserve">rural </w:t>
      </w:r>
      <w:r w:rsidR="005E01E8">
        <w:t>towns targeted for economic development</w:t>
      </w:r>
      <w:r w:rsidR="006F5AEB">
        <w:t xml:space="preserve"> and service delivery, with the aim of decentralising the economy away from urban centres</w:t>
      </w:r>
      <w:r w:rsidR="00695A28">
        <w:fldChar w:fldCharType="begin"/>
      </w:r>
      <w:r w:rsidR="005304C7">
        <w:instrText xml:space="preserve"> ADDIN EN.CITE &lt;EndNote&gt;&lt;Cite&gt;&lt;Author&gt;Nhede&lt;/Author&gt;&lt;Year&gt;2013&lt;/Year&gt;&lt;RecNum&gt;559&lt;/RecNum&gt;&lt;DisplayText&gt;&lt;style face="superscript"&gt;31&lt;/style&gt;&lt;/DisplayText&gt;&lt;record&gt;&lt;rec-number&gt;559&lt;/rec-number&gt;&lt;foreign-keys&gt;&lt;key app="EN" db-id="zs0vaxtd4fr0s5evxamxvx52w5x2xzx5srf5" timestamp="1534936474"&gt;559&lt;/key&gt;&lt;/foreign-keys&gt;&lt;ref-type name="Journal Article"&gt;17&lt;/ref-type&gt;&lt;contributors&gt;&lt;authors&gt;&lt;author&gt;Nhede, NT&lt;/author&gt;&lt;/authors&gt;&lt;/contributors&gt;&lt;titles&gt;&lt;title&gt;The Zimbabwe growth point phenomenon: impact and implications on public service delivery&lt;/title&gt;&lt;secondary-title&gt;Administratio Publica&lt;/secondary-title&gt;&lt;/titles&gt;&lt;periodical&gt;&lt;full-title&gt;Administratio Publica&lt;/full-title&gt;&lt;/periodical&gt;&lt;volume&gt;21&lt;/volume&gt;&lt;number&gt;4&lt;/number&gt;&lt;dates&gt;&lt;year&gt;2013&lt;/year&gt;&lt;/dates&gt;&lt;urls&gt;&lt;/urls&gt;&lt;/record&gt;&lt;/Cite&gt;&lt;/EndNote&gt;</w:instrText>
      </w:r>
      <w:r w:rsidR="00695A28">
        <w:fldChar w:fldCharType="separate"/>
      </w:r>
      <w:r w:rsidR="005304C7" w:rsidRPr="005304C7">
        <w:rPr>
          <w:noProof/>
          <w:vertAlign w:val="superscript"/>
        </w:rPr>
        <w:t>31</w:t>
      </w:r>
      <w:r w:rsidR="00695A28">
        <w:fldChar w:fldCharType="end"/>
      </w:r>
      <w:r w:rsidR="00851BC3">
        <w:t xml:space="preserve">. </w:t>
      </w:r>
      <w:r w:rsidR="00F863DF">
        <w:t>Workshop p</w:t>
      </w:r>
      <w:r w:rsidR="00851BC3">
        <w:t xml:space="preserve">articipants brought their expertise in HIV epidemiology and </w:t>
      </w:r>
      <w:r w:rsidR="00B01346">
        <w:t xml:space="preserve">experience delivering </w:t>
      </w:r>
      <w:r w:rsidR="00655597">
        <w:t>FSW</w:t>
      </w:r>
      <w:r w:rsidR="00851BC3">
        <w:t xml:space="preserve"> programmes to bear. Each strat</w:t>
      </w:r>
      <w:r w:rsidR="001D32B5">
        <w:t>um</w:t>
      </w:r>
      <w:r w:rsidR="00851BC3">
        <w:t xml:space="preserve"> contained at least one</w:t>
      </w:r>
      <w:r w:rsidR="00BB780F">
        <w:t xml:space="preserve"> of the twenty</w:t>
      </w:r>
      <w:r w:rsidR="00851BC3">
        <w:t xml:space="preserve"> site</w:t>
      </w:r>
      <w:r w:rsidR="00BB780F">
        <w:t>s</w:t>
      </w:r>
      <w:r w:rsidR="00851BC3">
        <w:t xml:space="preserve"> where we had estimated population size directly.</w:t>
      </w:r>
      <w:r w:rsidR="005F2746">
        <w:t xml:space="preserve"> </w:t>
      </w:r>
    </w:p>
    <w:p w14:paraId="566DD4B6" w14:textId="77777777" w:rsidR="007F1EB7" w:rsidRDefault="007F1EB7" w:rsidP="00CA6BBD"/>
    <w:p w14:paraId="4E863EEE" w14:textId="0878714C" w:rsidR="007F1EB7" w:rsidRPr="0042363F" w:rsidRDefault="007F1EB7" w:rsidP="00CA6BBD">
      <w:pPr>
        <w:pStyle w:val="Heading3"/>
        <w:rPr>
          <w:i/>
          <w:color w:val="000000" w:themeColor="text1"/>
        </w:rPr>
      </w:pPr>
      <w:r w:rsidRPr="0042363F">
        <w:rPr>
          <w:i/>
          <w:color w:val="000000" w:themeColor="text1"/>
        </w:rPr>
        <w:t>Adjustment for FSW working out of hotspots</w:t>
      </w:r>
    </w:p>
    <w:p w14:paraId="270C4AAC" w14:textId="7CE41E5D" w:rsidR="000640F4" w:rsidRDefault="005F2746" w:rsidP="00CA6BBD">
      <w:r>
        <w:t>P</w:t>
      </w:r>
      <w:r w:rsidR="000640F4">
        <w:t xml:space="preserve">articipants were then </w:t>
      </w:r>
      <w:r w:rsidR="0098406B">
        <w:t>guided in a discussion to reach consensus on</w:t>
      </w:r>
      <w:r w:rsidR="000640F4">
        <w:t xml:space="preserve"> what proportion of all FSWs in Zimbabwe would be present in these hotspots</w:t>
      </w:r>
      <w:r w:rsidR="00285932">
        <w:t xml:space="preserve"> (Sisters sites plus additional suggestions),</w:t>
      </w:r>
      <w:r w:rsidR="00F0226A">
        <w:t xml:space="preserve"> </w:t>
      </w:r>
      <w:r w:rsidR="000640F4">
        <w:t>and what proportion may be working outside them.</w:t>
      </w:r>
    </w:p>
    <w:p w14:paraId="0DB13E46" w14:textId="77777777" w:rsidR="00FD7B8C" w:rsidRDefault="00FD7B8C" w:rsidP="00CA6BBD"/>
    <w:p w14:paraId="1D99682D" w14:textId="77777777" w:rsidR="00004624" w:rsidRPr="0042363F" w:rsidRDefault="00004624" w:rsidP="00CA6BBD">
      <w:pPr>
        <w:pStyle w:val="Heading3"/>
        <w:rPr>
          <w:color w:val="000000" w:themeColor="text1"/>
        </w:rPr>
      </w:pPr>
      <w:r w:rsidRPr="0042363F">
        <w:rPr>
          <w:i/>
          <w:color w:val="000000" w:themeColor="text1"/>
        </w:rPr>
        <w:t>Extrapolation</w:t>
      </w:r>
    </w:p>
    <w:p w14:paraId="213E48F6" w14:textId="26543E39" w:rsidR="00851BC3" w:rsidRDefault="00851BC3" w:rsidP="00CA6BBD">
      <w:pPr>
        <w:rPr>
          <w:lang w:val="en-US"/>
        </w:rPr>
      </w:pPr>
      <w:r>
        <w:t xml:space="preserve">Using denominators from the Zimbabwe 2012 census, we converted </w:t>
      </w:r>
      <w:r w:rsidR="00B1672F">
        <w:t>PSEs</w:t>
      </w:r>
      <w:r>
        <w:t xml:space="preserve"> to </w:t>
      </w:r>
      <w:proofErr w:type="spellStart"/>
      <w:r>
        <w:t>prevalences</w:t>
      </w:r>
      <w:proofErr w:type="spellEnd"/>
      <w:r>
        <w:t xml:space="preserve"> of sex work</w:t>
      </w:r>
      <w:r w:rsidR="00805F3D">
        <w:t>,</w:t>
      </w:r>
      <w:r w:rsidR="00581894">
        <w:t xml:space="preserve"> (commercial sexual exploitation for those under 18 years)</w:t>
      </w:r>
      <w:r w:rsidR="00805F3D">
        <w:t>,</w:t>
      </w:r>
      <w:r>
        <w:t xml:space="preserve"> among</w:t>
      </w:r>
      <w:r w:rsidR="00216B0C">
        <w:t xml:space="preserve"> female </w:t>
      </w:r>
      <w:proofErr w:type="gramStart"/>
      <w:r>
        <w:t xml:space="preserve">15-49 </w:t>
      </w:r>
      <w:r w:rsidR="00FB6339">
        <w:t>year-olds</w:t>
      </w:r>
      <w:proofErr w:type="gramEnd"/>
      <w:r w:rsidR="00FB6339">
        <w:t xml:space="preserve"> </w:t>
      </w:r>
      <w:r>
        <w:t xml:space="preserve">in each </w:t>
      </w:r>
      <w:r w:rsidR="00A87359">
        <w:t>site</w:t>
      </w:r>
      <w:r>
        <w:t xml:space="preserve">. </w:t>
      </w:r>
      <w:r w:rsidR="00FC4CAC">
        <w:t>Using maps of census wards, Sisters programme staff defined catchment area</w:t>
      </w:r>
      <w:r w:rsidR="00FB6339">
        <w:t>s</w:t>
      </w:r>
      <w:r w:rsidR="00FC4CAC">
        <w:t xml:space="preserve"> for each site. </w:t>
      </w:r>
      <w:r>
        <w:t xml:space="preserve">We took the median PSE in sites where </w:t>
      </w:r>
      <w:r w:rsidR="001D32B5">
        <w:t>we had used more than one method</w:t>
      </w:r>
      <w:r w:rsidR="00B468B7">
        <w:t xml:space="preserve"> because we </w:t>
      </w:r>
      <w:r w:rsidR="00DE6F25">
        <w:t>lacked</w:t>
      </w:r>
      <w:r w:rsidR="00B468B7">
        <w:t xml:space="preserve"> evidence to weight one method over another and this approach has been taken in other PSE studies</w:t>
      </w:r>
      <w:r w:rsidR="007A3564">
        <w:fldChar w:fldCharType="begin">
          <w:fldData xml:space="preserve">PEVuZE5vdGU+PENpdGU+PEF1dGhvcj5Pa2FsPC9BdXRob3I+PFllYXI+MjAxMzwvWWVhcj48UmVj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</w:fldData>
        </w:fldChar>
      </w:r>
      <w:r w:rsidR="005304C7">
        <w:instrText xml:space="preserve"> ADDIN EN.CITE </w:instrText>
      </w:r>
      <w:r w:rsidR="005304C7">
        <w:fldChar w:fldCharType="begin">
          <w:fldData xml:space="preserve">PEVuZE5vdGU+PENpdGU+PEF1dGhvcj5Pa2FsPC9BdXRob3I+PFllYXI+MjAxMzwvWWVhcj48UmVj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</w:fldData>
        </w:fldChar>
      </w:r>
      <w:r w:rsidR="005304C7">
        <w:instrText xml:space="preserve"> ADDIN EN.CITE.DATA </w:instrText>
      </w:r>
      <w:r w:rsidR="005304C7">
        <w:fldChar w:fldCharType="end"/>
      </w:r>
      <w:r w:rsidR="007A3564">
        <w:fldChar w:fldCharType="separate"/>
      </w:r>
      <w:r w:rsidR="005304C7" w:rsidRPr="005304C7">
        <w:rPr>
          <w:noProof/>
          <w:vertAlign w:val="superscript"/>
        </w:rPr>
        <w:t>32</w:t>
      </w:r>
      <w:r w:rsidR="007A3564">
        <w:fldChar w:fldCharType="end"/>
      </w:r>
      <w:r>
        <w:t>. Within strata, we took the median prevalence across sites with direct estimates, and applied this to all sites in the strat</w:t>
      </w:r>
      <w:r w:rsidR="009A4405">
        <w:t>um</w:t>
      </w:r>
      <w:r>
        <w:t xml:space="preserve">, using the census population figures to convert this back to </w:t>
      </w:r>
      <w:proofErr w:type="gramStart"/>
      <w:r>
        <w:t>a number of</w:t>
      </w:r>
      <w:proofErr w:type="gramEnd"/>
      <w:r>
        <w:t xml:space="preserve"> </w:t>
      </w:r>
      <w:r w:rsidR="009A4405">
        <w:t>FSW</w:t>
      </w:r>
      <w:r>
        <w:t xml:space="preserve"> per site. Where sites had a direct PSE, we used the median direct estimate rather than applying the </w:t>
      </w:r>
      <w:r w:rsidR="00FC4CAC">
        <w:t>stratum</w:t>
      </w:r>
      <w:r>
        <w:t xml:space="preserve"> </w:t>
      </w:r>
      <w:proofErr w:type="gramStart"/>
      <w:r>
        <w:t>prevalence based</w:t>
      </w:r>
      <w:proofErr w:type="gramEnd"/>
      <w:r>
        <w:t xml:space="preserve"> estimate.</w:t>
      </w:r>
      <w:r w:rsidR="009B46A7">
        <w:t xml:space="preserve"> </w:t>
      </w:r>
      <w:r>
        <w:t>We then summed the</w:t>
      </w:r>
      <w:r w:rsidR="00DF0541">
        <w:t xml:space="preserve"> directly </w:t>
      </w:r>
      <w:r w:rsidR="00DE6F25">
        <w:t xml:space="preserve">estimated </w:t>
      </w:r>
      <w:r w:rsidR="00DF0541">
        <w:t xml:space="preserve">and extrapolated PSEs </w:t>
      </w:r>
      <w:r>
        <w:t>across all hotspots</w:t>
      </w:r>
      <w:r w:rsidR="00801AAA">
        <w:t xml:space="preserve">, </w:t>
      </w:r>
      <w:r w:rsidR="000640F4">
        <w:t xml:space="preserve">and applied a final correction reflecting the additional proportion of FSW </w:t>
      </w:r>
      <w:r w:rsidR="00FC4CAC">
        <w:t xml:space="preserve">that had been </w:t>
      </w:r>
      <w:r w:rsidR="000640F4">
        <w:t>estimated</w:t>
      </w:r>
      <w:r w:rsidR="00F0226A">
        <w:t xml:space="preserve"> by the workshop participants</w:t>
      </w:r>
      <w:r w:rsidR="000640F4">
        <w:t xml:space="preserve"> to be working outside hotspots.</w:t>
      </w:r>
    </w:p>
    <w:p w14:paraId="53657C37" w14:textId="0F9F19C0" w:rsidR="00DF3D96" w:rsidRDefault="00851BC3" w:rsidP="00CA6BBD">
      <w:pPr>
        <w:rPr>
          <w:lang w:val="en-US"/>
        </w:rPr>
      </w:pPr>
      <w:r>
        <w:rPr>
          <w:lang w:val="en-US"/>
        </w:rPr>
        <w:t xml:space="preserve">For plausibility bounds, </w:t>
      </w:r>
      <w:r w:rsidR="001F10D3">
        <w:rPr>
          <w:lang w:val="en-US"/>
        </w:rPr>
        <w:t>a term used to describe high and low estimates that are partly but not entirely statistically based and used in other PSE studies</w:t>
      </w:r>
      <w:r w:rsidR="00BB5CFD">
        <w:rPr>
          <w:lang w:val="en-US"/>
        </w:rPr>
        <w:fldChar w:fldCharType="begin">
          <w:fldData xml:space="preserve">PEVuZE5vdGU+PENpdGU+PEF1dGhvcj5Kb2huc3RvbjwvQXV0aG9yPjxZZWFyPjIwMTQ8L1llYXI+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==
</w:fldData>
        </w:fldChar>
      </w:r>
      <w:r w:rsidR="005304C7">
        <w:rPr>
          <w:lang w:val="en-US"/>
        </w:rPr>
        <w:instrText xml:space="preserve"> ADDIN EN.CITE </w:instrText>
      </w:r>
      <w:r w:rsidR="005304C7">
        <w:rPr>
          <w:lang w:val="en-US"/>
        </w:rPr>
        <w:fldChar w:fldCharType="begin">
          <w:fldData xml:space="preserve">PEVuZE5vdGU+PENpdGU+PEF1dGhvcj5Kb2huc3RvbjwvQXV0aG9yPjxZZWFyPjIwMTQ8L1llYXI+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==
</w:fldData>
        </w:fldChar>
      </w:r>
      <w:r w:rsidR="005304C7">
        <w:rPr>
          <w:lang w:val="en-US"/>
        </w:rPr>
        <w:instrText xml:space="preserve"> ADDIN EN.CITE.DATA </w:instrText>
      </w:r>
      <w:r w:rsidR="005304C7">
        <w:rPr>
          <w:lang w:val="en-US"/>
        </w:rPr>
      </w:r>
      <w:r w:rsidR="005304C7">
        <w:rPr>
          <w:lang w:val="en-US"/>
        </w:rPr>
        <w:fldChar w:fldCharType="end"/>
      </w:r>
      <w:r w:rsidR="00BB5CFD">
        <w:rPr>
          <w:lang w:val="en-US"/>
        </w:rPr>
      </w:r>
      <w:r w:rsidR="00BB5CFD">
        <w:rPr>
          <w:lang w:val="en-US"/>
        </w:rPr>
        <w:fldChar w:fldCharType="separate"/>
      </w:r>
      <w:r w:rsidR="005304C7" w:rsidRPr="005304C7">
        <w:rPr>
          <w:noProof/>
          <w:vertAlign w:val="superscript"/>
          <w:lang w:val="en-US"/>
        </w:rPr>
        <w:t>27,32,33</w:t>
      </w:r>
      <w:r w:rsidR="00BB5CFD">
        <w:rPr>
          <w:lang w:val="en-US"/>
        </w:rPr>
        <w:fldChar w:fldCharType="end"/>
      </w:r>
      <w:r w:rsidR="001F10D3">
        <w:rPr>
          <w:lang w:val="en-US"/>
        </w:rPr>
        <w:t xml:space="preserve">, </w:t>
      </w:r>
      <w:r>
        <w:rPr>
          <w:lang w:val="en-US"/>
        </w:rPr>
        <w:t>we repeated the process used to reach the point estimate but took the</w:t>
      </w:r>
      <w:r w:rsidR="004141AF">
        <w:rPr>
          <w:lang w:val="en-US"/>
        </w:rPr>
        <w:t xml:space="preserve"> lowest</w:t>
      </w:r>
      <w:r w:rsidR="009D269B">
        <w:rPr>
          <w:lang w:val="en-US"/>
        </w:rPr>
        <w:t xml:space="preserve"> and highest</w:t>
      </w:r>
      <w:r w:rsidR="004141AF">
        <w:rPr>
          <w:lang w:val="en-US"/>
        </w:rPr>
        <w:t xml:space="preserve"> 95% CI </w:t>
      </w:r>
      <w:r w:rsidR="004141AF">
        <w:rPr>
          <w:lang w:val="en-US"/>
        </w:rPr>
        <w:lastRenderedPageBreak/>
        <w:t>bound</w:t>
      </w:r>
      <w:r w:rsidR="009D269B">
        <w:rPr>
          <w:lang w:val="en-US"/>
        </w:rPr>
        <w:t>s</w:t>
      </w:r>
      <w:r w:rsidR="004141AF">
        <w:rPr>
          <w:lang w:val="en-US"/>
        </w:rPr>
        <w:t xml:space="preserve"> </w:t>
      </w:r>
      <w:r w:rsidR="009D269B">
        <w:rPr>
          <w:lang w:val="en-US"/>
        </w:rPr>
        <w:t>from</w:t>
      </w:r>
      <w:r w:rsidR="00B7669F">
        <w:rPr>
          <w:lang w:val="en-US"/>
        </w:rPr>
        <w:t xml:space="preserve"> </w:t>
      </w:r>
      <w:r w:rsidR="00B1672F">
        <w:rPr>
          <w:lang w:val="en-US"/>
        </w:rPr>
        <w:t>PSEs</w:t>
      </w:r>
      <w:r w:rsidR="004141AF">
        <w:rPr>
          <w:lang w:val="en-US"/>
        </w:rPr>
        <w:t xml:space="preserve"> obtained for each site</w:t>
      </w:r>
      <w:r w:rsidR="003C7A9E">
        <w:rPr>
          <w:lang w:val="en-US"/>
        </w:rPr>
        <w:t xml:space="preserve"> </w:t>
      </w:r>
      <w:r w:rsidR="00655597">
        <w:rPr>
          <w:lang w:val="en-US"/>
        </w:rPr>
        <w:t xml:space="preserve">instead of the median </w:t>
      </w:r>
      <w:r w:rsidR="004141AF">
        <w:rPr>
          <w:lang w:val="en-US"/>
        </w:rPr>
        <w:t>PSE</w:t>
      </w:r>
      <w:r w:rsidR="001F10D3">
        <w:rPr>
          <w:lang w:val="en-US"/>
        </w:rPr>
        <w:t xml:space="preserve"> to include all uncertainty, other than biases that cannot be easily quantified</w:t>
      </w:r>
      <w:r>
        <w:rPr>
          <w:lang w:val="en-US"/>
        </w:rPr>
        <w:t>.</w:t>
      </w:r>
      <w:r w:rsidR="00865014">
        <w:rPr>
          <w:lang w:val="en-US"/>
        </w:rPr>
        <w:t xml:space="preserve"> </w:t>
      </w:r>
      <w:r>
        <w:rPr>
          <w:lang w:val="en-US"/>
        </w:rPr>
        <w:t xml:space="preserve">  </w:t>
      </w:r>
    </w:p>
    <w:p w14:paraId="44E866E7" w14:textId="61DC16D9" w:rsidR="00405912" w:rsidRDefault="00405912" w:rsidP="00CA6BBD">
      <w:pPr>
        <w:rPr>
          <w:lang w:val="en-US"/>
        </w:rPr>
      </w:pPr>
    </w:p>
    <w:p w14:paraId="40B17DC1" w14:textId="1985D5D2" w:rsidR="00A87359" w:rsidRPr="0042363F" w:rsidRDefault="00851BC3" w:rsidP="00CA6BBD">
      <w:pPr>
        <w:pStyle w:val="Heading2"/>
      </w:pPr>
      <w:r w:rsidRPr="0042363F">
        <w:t xml:space="preserve">Ethics </w:t>
      </w:r>
    </w:p>
    <w:p w14:paraId="1C8E2D57" w14:textId="480A3419" w:rsidR="00F00879" w:rsidRDefault="00B1487D" w:rsidP="006859BD">
      <w:r>
        <w:t>We conducted the s</w:t>
      </w:r>
      <w:r w:rsidR="008F34D4">
        <w:t xml:space="preserve">tudies </w:t>
      </w:r>
      <w:r w:rsidR="001846EA">
        <w:t>f</w:t>
      </w:r>
      <w:r w:rsidR="000813F1">
        <w:t>r</w:t>
      </w:r>
      <w:r w:rsidR="001846EA">
        <w:t>om</w:t>
      </w:r>
      <w:r w:rsidR="007A20AB">
        <w:t xml:space="preserve"> which data were</w:t>
      </w:r>
      <w:r w:rsidR="000813F1">
        <w:t xml:space="preserve"> drawn</w:t>
      </w:r>
      <w:r w:rsidR="00A87359">
        <w:t xml:space="preserve"> </w:t>
      </w:r>
      <w:r>
        <w:t>with</w:t>
      </w:r>
      <w:r w:rsidR="00851BC3">
        <w:t xml:space="preserve"> ethical approval from M</w:t>
      </w:r>
      <w:r w:rsidR="00DD60DD">
        <w:t xml:space="preserve">edical </w:t>
      </w:r>
      <w:r w:rsidR="00851BC3">
        <w:t>R</w:t>
      </w:r>
      <w:r w:rsidR="00DD60DD">
        <w:t xml:space="preserve">esearch </w:t>
      </w:r>
      <w:r w:rsidR="00851BC3">
        <w:t>C</w:t>
      </w:r>
      <w:r w:rsidR="00DD60DD">
        <w:t xml:space="preserve">ouncil </w:t>
      </w:r>
      <w:r w:rsidR="00A46E3B">
        <w:t xml:space="preserve">of </w:t>
      </w:r>
      <w:r w:rsidR="00851BC3">
        <w:t>Z</w:t>
      </w:r>
      <w:r w:rsidR="00DD60DD">
        <w:t>imbabwe</w:t>
      </w:r>
      <w:r w:rsidR="00851BC3">
        <w:t xml:space="preserve"> and </w:t>
      </w:r>
      <w:r w:rsidR="00DD60DD">
        <w:t xml:space="preserve">the </w:t>
      </w:r>
      <w:r w:rsidR="00851BC3">
        <w:t>R</w:t>
      </w:r>
      <w:r w:rsidR="00DD60DD">
        <w:t>esea</w:t>
      </w:r>
      <w:r w:rsidR="00D05F1C">
        <w:t>r</w:t>
      </w:r>
      <w:r w:rsidR="00DD60DD">
        <w:t xml:space="preserve">ch </w:t>
      </w:r>
      <w:r w:rsidR="00851BC3">
        <w:t>C</w:t>
      </w:r>
      <w:r w:rsidR="00DD60DD">
        <w:t>ouncil</w:t>
      </w:r>
      <w:r w:rsidR="00A46E3B">
        <w:t xml:space="preserve"> of</w:t>
      </w:r>
      <w:r w:rsidR="00DD60DD">
        <w:t xml:space="preserve"> </w:t>
      </w:r>
      <w:r w:rsidR="00851BC3">
        <w:t>Z</w:t>
      </w:r>
      <w:r w:rsidR="00DD60DD">
        <w:t>imbabwe</w:t>
      </w:r>
      <w:r w:rsidR="00851BC3">
        <w:t>, University College London</w:t>
      </w:r>
      <w:r w:rsidR="00C924A5">
        <w:t>,</w:t>
      </w:r>
      <w:r w:rsidR="0047376C">
        <w:t xml:space="preserve"> and</w:t>
      </w:r>
      <w:r w:rsidR="00C924A5">
        <w:t xml:space="preserve"> </w:t>
      </w:r>
      <w:r w:rsidR="00851BC3">
        <w:t>the London School of Hygiene and Tropical Medicine</w:t>
      </w:r>
      <w:r w:rsidR="0008653D">
        <w:t xml:space="preserve"> (LSHTM)</w:t>
      </w:r>
      <w:r w:rsidR="0047376C">
        <w:t>.</w:t>
      </w:r>
      <w:r w:rsidR="00C924A5">
        <w:t xml:space="preserve"> </w:t>
      </w:r>
      <w:r>
        <w:t>One</w:t>
      </w:r>
      <w:r w:rsidR="0047376C">
        <w:t xml:space="preserve"> study</w:t>
      </w:r>
      <w:r>
        <w:t xml:space="preserve"> including four </w:t>
      </w:r>
      <w:proofErr w:type="gramStart"/>
      <w:r>
        <w:t xml:space="preserve">sites </w:t>
      </w:r>
      <w:r w:rsidR="0047376C">
        <w:t xml:space="preserve"> was</w:t>
      </w:r>
      <w:proofErr w:type="gramEnd"/>
      <w:r w:rsidR="0047376C">
        <w:t xml:space="preserve"> reviewed according to the U.S. </w:t>
      </w:r>
      <w:proofErr w:type="spellStart"/>
      <w:r w:rsidR="0047376C">
        <w:t>Centers</w:t>
      </w:r>
      <w:proofErr w:type="spellEnd"/>
      <w:r w:rsidR="0047376C">
        <w:t xml:space="preserve"> for Disease Control and Prevention (CDC) human research protection procedures and was determined to be research, but CDC was not engaged.</w:t>
      </w:r>
      <w:r w:rsidR="00851BC3">
        <w:t xml:space="preserve"> </w:t>
      </w:r>
      <w:r w:rsidR="00000340">
        <w:t>N</w:t>
      </w:r>
      <w:r w:rsidR="00851BC3">
        <w:t xml:space="preserve">ational extrapolation was approved by </w:t>
      </w:r>
      <w:r w:rsidR="0008653D">
        <w:t>LSHTM</w:t>
      </w:r>
      <w:r w:rsidR="00851BC3">
        <w:t xml:space="preserve">. </w:t>
      </w:r>
      <w:r w:rsidR="00A87359">
        <w:rPr>
          <w:lang w:val="en-US"/>
        </w:rPr>
        <w:t xml:space="preserve"> </w:t>
      </w:r>
      <w:r w:rsidR="00851BC3">
        <w:rPr>
          <w:lang w:val="en-US"/>
        </w:rPr>
        <w:t xml:space="preserve">We do not report individual site names </w:t>
      </w:r>
      <w:r w:rsidR="008D4989">
        <w:rPr>
          <w:lang w:val="en-US"/>
        </w:rPr>
        <w:t>except for the largest cities because</w:t>
      </w:r>
      <w:r w:rsidR="00851BC3">
        <w:rPr>
          <w:lang w:val="en-US"/>
        </w:rPr>
        <w:t xml:space="preserve"> the stakeholders</w:t>
      </w:r>
      <w:r w:rsidR="00AA1A0B">
        <w:rPr>
          <w:lang w:val="en-US"/>
        </w:rPr>
        <w:t>’</w:t>
      </w:r>
      <w:r w:rsidR="00851BC3">
        <w:rPr>
          <w:lang w:val="en-US"/>
        </w:rPr>
        <w:t xml:space="preserve"> </w:t>
      </w:r>
      <w:r w:rsidR="00AA1A0B">
        <w:rPr>
          <w:lang w:val="en-US"/>
        </w:rPr>
        <w:t>workshop</w:t>
      </w:r>
      <w:r w:rsidR="00D226E0">
        <w:rPr>
          <w:lang w:val="en-US"/>
        </w:rPr>
        <w:t xml:space="preserve"> </w:t>
      </w:r>
      <w:r w:rsidR="00851BC3">
        <w:rPr>
          <w:lang w:val="en-US"/>
        </w:rPr>
        <w:t>considered this information sensitive</w:t>
      </w:r>
      <w:r w:rsidR="00AF3D97">
        <w:rPr>
          <w:lang w:val="en-US"/>
        </w:rPr>
        <w:t xml:space="preserve"> and potentially harmful to local FSW</w:t>
      </w:r>
      <w:r w:rsidR="00851BC3">
        <w:rPr>
          <w:lang w:val="en-US"/>
        </w:rPr>
        <w:t>.</w:t>
      </w:r>
    </w:p>
    <w:p w14:paraId="3C858777" w14:textId="77777777" w:rsidR="006859BD" w:rsidRDefault="006859BD" w:rsidP="006859BD"/>
    <w:p w14:paraId="3D65326C" w14:textId="4A7D8CCE" w:rsidR="005C4DB9" w:rsidRDefault="004E54B1" w:rsidP="00CA6BBD">
      <w:pPr>
        <w:pStyle w:val="Heading1"/>
      </w:pPr>
      <w:r>
        <w:t>Results</w:t>
      </w:r>
    </w:p>
    <w:p w14:paraId="6E4C2A14" w14:textId="77777777" w:rsidR="00FE5AFD" w:rsidRPr="0042363F" w:rsidRDefault="005C4DB9" w:rsidP="00CA6BBD">
      <w:pPr>
        <w:pStyle w:val="Heading2"/>
      </w:pPr>
      <w:r w:rsidRPr="0042363F">
        <w:t>Individual site population size estimates</w:t>
      </w:r>
    </w:p>
    <w:p w14:paraId="7A890B0F" w14:textId="4D8F9FFD" w:rsidR="00C013E1" w:rsidRPr="0042363F" w:rsidRDefault="000C14FB" w:rsidP="00CA6BBD">
      <w:pPr>
        <w:pStyle w:val="BodyText"/>
        <w:rPr>
          <w:i/>
          <w:color w:val="000000" w:themeColor="text1"/>
        </w:rPr>
      </w:pPr>
      <w:r>
        <w:t>Si</w:t>
      </w:r>
      <w:r w:rsidR="003D75EE">
        <w:t>t</w:t>
      </w:r>
      <w:r>
        <w:t xml:space="preserve">e </w:t>
      </w:r>
      <w:r w:rsidR="00AF3D97">
        <w:t xml:space="preserve">PSEs </w:t>
      </w:r>
      <w:r>
        <w:t xml:space="preserve">ranged from </w:t>
      </w:r>
      <w:r w:rsidRPr="005C6401">
        <w:t>132 (census method), to 1</w:t>
      </w:r>
      <w:r w:rsidR="00E14BEB">
        <w:t>2</w:t>
      </w:r>
      <w:r w:rsidR="00DA36A6">
        <w:t>,</w:t>
      </w:r>
      <w:r w:rsidR="00E14BEB">
        <w:t>863</w:t>
      </w:r>
      <w:r w:rsidR="00583888">
        <w:t xml:space="preserve"> (</w:t>
      </w:r>
      <w:r w:rsidRPr="005C6401">
        <w:t>95% CI 1</w:t>
      </w:r>
      <w:r w:rsidR="00E14BEB">
        <w:t>0,657</w:t>
      </w:r>
      <w:r w:rsidRPr="005C6401">
        <w:t>-1</w:t>
      </w:r>
      <w:r>
        <w:t>5,</w:t>
      </w:r>
      <w:r w:rsidR="00E14BEB">
        <w:t>068</w:t>
      </w:r>
      <w:r w:rsidR="00FB6339">
        <w:t>)</w:t>
      </w:r>
      <w:r>
        <w:t xml:space="preserve"> </w:t>
      </w:r>
      <w:r w:rsidR="00FC3086">
        <w:t>S</w:t>
      </w:r>
      <w:r>
        <w:t>ite</w:t>
      </w:r>
      <w:r w:rsidR="00FC3086">
        <w:t xml:space="preserve"> 1</w:t>
      </w:r>
      <w:r>
        <w:t>, Harare</w:t>
      </w:r>
      <w:r w:rsidR="00632247">
        <w:t xml:space="preserve"> (SMM), </w:t>
      </w:r>
      <w:r w:rsidR="008B1EAD">
        <w:t>Table 1</w:t>
      </w:r>
      <w:r>
        <w:t>.</w:t>
      </w:r>
      <w:r w:rsidR="003016F0">
        <w:t xml:space="preserve"> Only three sites were estimated </w:t>
      </w:r>
      <w:r w:rsidR="00AF3D97">
        <w:t>to include more</w:t>
      </w:r>
      <w:r w:rsidR="003016F0">
        <w:t xml:space="preserve"> than 1000 FSW.</w:t>
      </w:r>
      <w:r>
        <w:t xml:space="preserve"> </w:t>
      </w:r>
      <w:r w:rsidR="00C013E1">
        <w:rPr>
          <w:lang w:val="en-US"/>
        </w:rPr>
        <w:t xml:space="preserve">We report on </w:t>
      </w:r>
      <w:r w:rsidR="00935C9A">
        <w:rPr>
          <w:lang w:val="en-US"/>
        </w:rPr>
        <w:t xml:space="preserve">possible </w:t>
      </w:r>
      <w:r w:rsidR="00C013E1">
        <w:rPr>
          <w:lang w:val="en-US"/>
        </w:rPr>
        <w:t>biases</w:t>
      </w:r>
      <w:r w:rsidR="00935C9A">
        <w:rPr>
          <w:lang w:val="en-US"/>
        </w:rPr>
        <w:t xml:space="preserve"> in site PSEs</w:t>
      </w:r>
      <w:r w:rsidR="00C013E1">
        <w:rPr>
          <w:lang w:val="en-US"/>
        </w:rPr>
        <w:t xml:space="preserve"> in Appendix</w:t>
      </w:r>
      <w:r w:rsidR="004A3896">
        <w:rPr>
          <w:lang w:val="en-US"/>
        </w:rPr>
        <w:t xml:space="preserve"> </w:t>
      </w:r>
      <w:r w:rsidR="006F70E3">
        <w:rPr>
          <w:lang w:val="en-US"/>
        </w:rPr>
        <w:t xml:space="preserve">1. </w:t>
      </w:r>
    </w:p>
    <w:p w14:paraId="767A3A74" w14:textId="19F98EFE" w:rsidR="007267E4" w:rsidRPr="0042363F" w:rsidRDefault="007267E4" w:rsidP="00CA6BBD">
      <w:pPr>
        <w:pStyle w:val="Heading2"/>
      </w:pPr>
      <w:r w:rsidRPr="0042363F">
        <w:t xml:space="preserve">Comparison across </w:t>
      </w:r>
      <w:r w:rsidR="00FE1901">
        <w:t>m</w:t>
      </w:r>
      <w:r w:rsidRPr="0042363F">
        <w:t>ethods</w:t>
      </w:r>
    </w:p>
    <w:p w14:paraId="4A2165A8" w14:textId="1EBC9999" w:rsidR="00035428" w:rsidRPr="008559D0" w:rsidRDefault="00035428" w:rsidP="00C05E81">
      <w:r w:rsidRPr="00384CA6">
        <w:rPr>
          <w:rStyle w:val="apple-converted-space"/>
        </w:rPr>
        <w:t>The SMM pro</w:t>
      </w:r>
      <w:r w:rsidR="006D1FF2" w:rsidRPr="00384CA6">
        <w:rPr>
          <w:rStyle w:val="apple-converted-space"/>
        </w:rPr>
        <w:t>duced the highest estimate in 12</w:t>
      </w:r>
      <w:r w:rsidR="009B46A7" w:rsidRPr="00384CA6">
        <w:rPr>
          <w:rStyle w:val="apple-converted-space"/>
        </w:rPr>
        <w:t>/</w:t>
      </w:r>
      <w:r w:rsidR="006D1FF2" w:rsidRPr="00384CA6">
        <w:rPr>
          <w:rStyle w:val="apple-converted-space"/>
        </w:rPr>
        <w:t>16</w:t>
      </w:r>
      <w:r w:rsidRPr="00384CA6">
        <w:rPr>
          <w:rStyle w:val="apple-converted-space"/>
        </w:rPr>
        <w:t xml:space="preserve"> sites. The UOMM gave the highest estimate </w:t>
      </w:r>
      <w:r w:rsidRPr="008559D0">
        <w:rPr>
          <w:rStyle w:val="apple-converted-space"/>
          <w:rFonts w:ascii="Calibri" w:hAnsi="Calibri"/>
        </w:rPr>
        <w:t xml:space="preserve">in </w:t>
      </w:r>
      <w:r w:rsidR="00DE6ED9" w:rsidRPr="008559D0">
        <w:rPr>
          <w:rStyle w:val="apple-converted-space"/>
          <w:rFonts w:ascii="Calibri" w:hAnsi="Calibri"/>
        </w:rPr>
        <w:t>four</w:t>
      </w:r>
      <w:r w:rsidRPr="008559D0">
        <w:rPr>
          <w:rStyle w:val="apple-converted-space"/>
          <w:rFonts w:ascii="Calibri" w:hAnsi="Calibri"/>
        </w:rPr>
        <w:t xml:space="preserve"> sites</w:t>
      </w:r>
      <w:r w:rsidR="009B46A7" w:rsidRPr="008559D0">
        <w:rPr>
          <w:rStyle w:val="apple-converted-space"/>
          <w:rFonts w:ascii="Calibri" w:hAnsi="Calibri"/>
        </w:rPr>
        <w:t xml:space="preserve">. </w:t>
      </w:r>
      <w:r w:rsidR="00E7618D">
        <w:t>Overall</w:t>
      </w:r>
      <w:r w:rsidRPr="008559D0">
        <w:rPr>
          <w:rStyle w:val="apple-converted-space"/>
          <w:rFonts w:ascii="Calibri" w:hAnsi="Calibri"/>
        </w:rPr>
        <w:t xml:space="preserve">, the SMM resulted in the highest </w:t>
      </w:r>
      <w:r w:rsidR="00B1672F" w:rsidRPr="008559D0">
        <w:rPr>
          <w:rStyle w:val="apple-converted-space"/>
          <w:rFonts w:ascii="Calibri" w:hAnsi="Calibri"/>
        </w:rPr>
        <w:t>PSEs</w:t>
      </w:r>
      <w:r w:rsidR="00E867C1" w:rsidRPr="008559D0">
        <w:rPr>
          <w:rStyle w:val="apple-converted-space"/>
          <w:rFonts w:ascii="Calibri" w:hAnsi="Calibri"/>
        </w:rPr>
        <w:t>, a mean of 32</w:t>
      </w:r>
      <w:r w:rsidR="00FB6339">
        <w:rPr>
          <w:rStyle w:val="apple-converted-space"/>
          <w:rFonts w:ascii="Calibri" w:hAnsi="Calibri"/>
        </w:rPr>
        <w:t xml:space="preserve">% </w:t>
      </w:r>
      <w:r w:rsidRPr="008559D0">
        <w:rPr>
          <w:rStyle w:val="apple-converted-space"/>
          <w:rFonts w:ascii="Calibri" w:hAnsi="Calibri"/>
        </w:rPr>
        <w:t>higher</w:t>
      </w:r>
      <w:r w:rsidR="0006522D" w:rsidRPr="008559D0">
        <w:rPr>
          <w:rStyle w:val="apple-converted-space"/>
          <w:rFonts w:ascii="Calibri" w:hAnsi="Calibri"/>
        </w:rPr>
        <w:t xml:space="preserve"> than UOMM (absolute number 316 FSWs different) and mean of 63% </w:t>
      </w:r>
      <w:r w:rsidR="00E7618D">
        <w:rPr>
          <w:rStyle w:val="apple-converted-space"/>
          <w:rFonts w:ascii="Calibri" w:hAnsi="Calibri"/>
        </w:rPr>
        <w:t xml:space="preserve">higher than CC </w:t>
      </w:r>
      <w:r w:rsidR="00A57F43">
        <w:rPr>
          <w:rStyle w:val="apple-converted-space"/>
          <w:rFonts w:ascii="Calibri" w:hAnsi="Calibri"/>
        </w:rPr>
        <w:t>(</w:t>
      </w:r>
      <w:r w:rsidRPr="008559D0">
        <w:rPr>
          <w:rStyle w:val="apple-converted-space"/>
          <w:rFonts w:ascii="Calibri" w:hAnsi="Calibri"/>
        </w:rPr>
        <w:t>Table 2</w:t>
      </w:r>
      <w:r w:rsidR="00A57F43">
        <w:rPr>
          <w:rStyle w:val="apple-converted-space"/>
          <w:rFonts w:ascii="Calibri" w:hAnsi="Calibri"/>
        </w:rPr>
        <w:t>)</w:t>
      </w:r>
      <w:r w:rsidRPr="008559D0">
        <w:rPr>
          <w:rStyle w:val="apple-converted-space"/>
          <w:rFonts w:ascii="Calibri" w:hAnsi="Calibri"/>
        </w:rPr>
        <w:t xml:space="preserve">. </w:t>
      </w:r>
      <w:r w:rsidR="00683B8E">
        <w:rPr>
          <w:rStyle w:val="apple-converted-space"/>
          <w:rFonts w:ascii="Calibri" w:hAnsi="Calibri"/>
        </w:rPr>
        <w:t>On average (mean) t</w:t>
      </w:r>
      <w:r w:rsidRPr="008559D0">
        <w:rPr>
          <w:rStyle w:val="apple-converted-space"/>
          <w:rFonts w:ascii="Calibri" w:hAnsi="Calibri"/>
        </w:rPr>
        <w:t>he UO</w:t>
      </w:r>
      <w:r w:rsidR="00387371" w:rsidRPr="008559D0">
        <w:rPr>
          <w:rStyle w:val="apple-converted-space"/>
          <w:rFonts w:ascii="Calibri" w:hAnsi="Calibri"/>
        </w:rPr>
        <w:t xml:space="preserve">MM was 27% </w:t>
      </w:r>
      <w:r w:rsidRPr="008559D0">
        <w:rPr>
          <w:rStyle w:val="apple-converted-space"/>
          <w:rFonts w:ascii="Calibri" w:hAnsi="Calibri"/>
        </w:rPr>
        <w:t>higher</w:t>
      </w:r>
      <w:r w:rsidR="003C166D" w:rsidRPr="008559D0">
        <w:rPr>
          <w:rStyle w:val="apple-converted-space"/>
          <w:rFonts w:ascii="Calibri" w:hAnsi="Calibri"/>
        </w:rPr>
        <w:t xml:space="preserve"> than the CC estimates, and 135</w:t>
      </w:r>
      <w:r w:rsidRPr="008559D0">
        <w:rPr>
          <w:rStyle w:val="apple-converted-space"/>
          <w:rFonts w:ascii="Calibri" w:hAnsi="Calibri"/>
        </w:rPr>
        <w:t xml:space="preserve">% </w:t>
      </w:r>
      <w:r w:rsidR="003C166D" w:rsidRPr="008559D0">
        <w:rPr>
          <w:rStyle w:val="apple-converted-space"/>
          <w:rFonts w:ascii="Calibri" w:hAnsi="Calibri"/>
        </w:rPr>
        <w:t>higher than the census estimate</w:t>
      </w:r>
      <w:r w:rsidRPr="008559D0">
        <w:rPr>
          <w:rStyle w:val="apple-converted-space"/>
          <w:rFonts w:ascii="Calibri" w:hAnsi="Calibri"/>
        </w:rPr>
        <w:t xml:space="preserve">, though the latter comparison existed for only </w:t>
      </w:r>
      <w:r w:rsidR="003C166D" w:rsidRPr="008559D0">
        <w:rPr>
          <w:rStyle w:val="apple-converted-space"/>
          <w:rFonts w:ascii="Calibri" w:hAnsi="Calibri"/>
        </w:rPr>
        <w:t>one</w:t>
      </w:r>
      <w:r w:rsidRPr="008559D0">
        <w:rPr>
          <w:rStyle w:val="apple-converted-space"/>
          <w:rFonts w:ascii="Calibri" w:hAnsi="Calibri"/>
        </w:rPr>
        <w:t xml:space="preserve"> </w:t>
      </w:r>
      <w:r w:rsidR="003C166D" w:rsidRPr="008559D0">
        <w:rPr>
          <w:rStyle w:val="apple-converted-space"/>
          <w:rFonts w:ascii="Calibri" w:hAnsi="Calibri"/>
        </w:rPr>
        <w:t>site</w:t>
      </w:r>
      <w:r w:rsidRPr="008559D0">
        <w:rPr>
          <w:rStyle w:val="apple-converted-space"/>
          <w:rFonts w:ascii="Calibri" w:hAnsi="Calibri"/>
        </w:rPr>
        <w:t xml:space="preserve">.  </w:t>
      </w:r>
    </w:p>
    <w:p w14:paraId="7E45BF0F" w14:textId="77777777" w:rsidR="00035428" w:rsidRDefault="00035428" w:rsidP="00C05E81"/>
    <w:p w14:paraId="54BFAB44" w14:textId="5BCBEA5B" w:rsidR="00EE5646" w:rsidRDefault="00B16AD7" w:rsidP="00C05E81">
      <w:pPr>
        <w:rPr>
          <w:rStyle w:val="apple-converted-space"/>
        </w:rPr>
      </w:pPr>
      <w:r>
        <w:t>In</w:t>
      </w:r>
      <w:r w:rsidRPr="007267E4">
        <w:t xml:space="preserve"> </w:t>
      </w:r>
      <w:r>
        <w:t>all</w:t>
      </w:r>
      <w:r w:rsidRPr="007267E4">
        <w:t xml:space="preserve"> </w:t>
      </w:r>
      <w:r w:rsidR="007267E4" w:rsidRPr="007267E4">
        <w:t xml:space="preserve">14 sites employing three PSE methods, </w:t>
      </w:r>
      <w:r>
        <w:t xml:space="preserve">the </w:t>
      </w:r>
      <w:r w:rsidRPr="007267E4">
        <w:t xml:space="preserve">95% confidence </w:t>
      </w:r>
      <w:r>
        <w:t>intervals of at least two methods overlapped (</w:t>
      </w:r>
      <w:r w:rsidR="007D4C42">
        <w:t>F</w:t>
      </w:r>
      <w:r>
        <w:t xml:space="preserve">igure 1). </w:t>
      </w:r>
      <w:r w:rsidR="007D4C42">
        <w:t>I</w:t>
      </w:r>
      <w:r>
        <w:t xml:space="preserve">n </w:t>
      </w:r>
      <w:r w:rsidR="001D5398">
        <w:t>three</w:t>
      </w:r>
      <w:r w:rsidR="007C280E">
        <w:t xml:space="preserve"> </w:t>
      </w:r>
      <w:r>
        <w:t xml:space="preserve">sites the </w:t>
      </w:r>
      <w:r w:rsidR="007267E4" w:rsidRPr="007267E4">
        <w:t xml:space="preserve">intervals </w:t>
      </w:r>
      <w:r w:rsidR="007C280E">
        <w:t xml:space="preserve">for each </w:t>
      </w:r>
      <w:r w:rsidR="00C5089F">
        <w:t xml:space="preserve">PSE </w:t>
      </w:r>
      <w:r w:rsidR="007C280E">
        <w:t>method</w:t>
      </w:r>
      <w:r w:rsidR="00DA2709">
        <w:t xml:space="preserve"> </w:t>
      </w:r>
      <w:r w:rsidR="007267E4" w:rsidRPr="007267E4">
        <w:t>overlapped</w:t>
      </w:r>
      <w:r>
        <w:t xml:space="preserve">, with a further </w:t>
      </w:r>
      <w:r w:rsidR="00CC30C1">
        <w:t>five</w:t>
      </w:r>
      <w:r w:rsidR="00473B14">
        <w:t xml:space="preserve"> </w:t>
      </w:r>
      <w:r>
        <w:t xml:space="preserve">being </w:t>
      </w:r>
      <w:r w:rsidR="0080793D">
        <w:t>within the same range</w:t>
      </w:r>
      <w:r w:rsidR="00E7618D">
        <w:t>.</w:t>
      </w:r>
      <w:r>
        <w:t xml:space="preserve"> </w:t>
      </w:r>
      <w:r w:rsidR="00E7618D">
        <w:t>I</w:t>
      </w:r>
      <w:r w:rsidR="007267E4" w:rsidRPr="007267E4">
        <w:t xml:space="preserve">n </w:t>
      </w:r>
      <w:r w:rsidR="00613187">
        <w:t>four</w:t>
      </w:r>
      <w:r w:rsidR="00E7618D">
        <w:t xml:space="preserve"> site</w:t>
      </w:r>
      <w:r w:rsidR="00A37332">
        <w:t>s</w:t>
      </w:r>
      <w:r w:rsidR="00E7618D">
        <w:t>,</w:t>
      </w:r>
      <w:r>
        <w:t xml:space="preserve"> the </w:t>
      </w:r>
      <w:r w:rsidR="0080793D">
        <w:t xml:space="preserve">SMM </w:t>
      </w:r>
      <w:r w:rsidR="0080793D">
        <w:lastRenderedPageBreak/>
        <w:t>and UOMM</w:t>
      </w:r>
      <w:r>
        <w:t xml:space="preserve"> estimates overlapped</w:t>
      </w:r>
      <w:r w:rsidR="007267E4" w:rsidRPr="007267E4">
        <w:t xml:space="preserve"> </w:t>
      </w:r>
      <w:r>
        <w:t>while</w:t>
      </w:r>
      <w:r w:rsidRPr="007267E4">
        <w:t xml:space="preserve"> </w:t>
      </w:r>
      <w:r>
        <w:t xml:space="preserve">the </w:t>
      </w:r>
      <w:r w:rsidR="0080793D">
        <w:t>CC</w:t>
      </w:r>
      <w:r w:rsidR="007267E4" w:rsidRPr="007267E4">
        <w:t xml:space="preserve"> </w:t>
      </w:r>
      <w:r w:rsidR="007C280E">
        <w:t>was lower</w:t>
      </w:r>
      <w:r>
        <w:t>, and</w:t>
      </w:r>
      <w:r w:rsidR="007C280E">
        <w:t xml:space="preserve"> </w:t>
      </w:r>
      <w:r>
        <w:t>i</w:t>
      </w:r>
      <w:r w:rsidR="007267E4" w:rsidRPr="007267E4">
        <w:t xml:space="preserve">n </w:t>
      </w:r>
      <w:r w:rsidR="00721302">
        <w:t>two</w:t>
      </w:r>
      <w:r w:rsidR="007267E4" w:rsidRPr="007267E4">
        <w:t xml:space="preserve"> sites</w:t>
      </w:r>
      <w:r>
        <w:t xml:space="preserve"> the </w:t>
      </w:r>
      <w:r w:rsidR="0080793D">
        <w:t>UOMM</w:t>
      </w:r>
      <w:r w:rsidR="007267E4" w:rsidRPr="007267E4">
        <w:t xml:space="preserve"> and </w:t>
      </w:r>
      <w:r w:rsidR="0080793D">
        <w:t xml:space="preserve">CC </w:t>
      </w:r>
      <w:r w:rsidR="007267E4" w:rsidRPr="007267E4">
        <w:t xml:space="preserve">estimates overlapped while the </w:t>
      </w:r>
      <w:r w:rsidR="0080793D">
        <w:t>SMM</w:t>
      </w:r>
      <w:r w:rsidR="007C280E">
        <w:t xml:space="preserve"> was higher. </w:t>
      </w:r>
    </w:p>
    <w:p w14:paraId="581A439E" w14:textId="77777777" w:rsidR="004D649F" w:rsidRDefault="004D649F" w:rsidP="00405912">
      <w:pPr>
        <w:pStyle w:val="p1"/>
        <w:spacing w:line="480" w:lineRule="auto"/>
        <w:rPr>
          <w:rStyle w:val="apple-converted-space"/>
          <w:rFonts w:asciiTheme="minorHAnsi" w:hAnsiTheme="minorHAnsi"/>
          <w:sz w:val="24"/>
          <w:szCs w:val="24"/>
        </w:rPr>
      </w:pPr>
    </w:p>
    <w:p w14:paraId="02A0DE2B" w14:textId="445D53A8" w:rsidR="004D649F" w:rsidRPr="0042363F" w:rsidRDefault="004D649F" w:rsidP="00CA6BBD">
      <w:pPr>
        <w:pStyle w:val="Heading2"/>
        <w:rPr>
          <w:rStyle w:val="apple-converted-space"/>
          <w:rFonts w:ascii="Helvetica" w:eastAsiaTheme="minorHAnsi" w:hAnsi="Helvetica" w:cs="Times New Roman"/>
          <w:color w:val="auto"/>
          <w:sz w:val="18"/>
          <w:szCs w:val="18"/>
          <w:lang w:eastAsia="en-GB"/>
        </w:rPr>
      </w:pPr>
      <w:r w:rsidRPr="0042363F">
        <w:rPr>
          <w:rStyle w:val="apple-converted-space"/>
        </w:rPr>
        <w:t>Hot</w:t>
      </w:r>
      <w:r w:rsidR="00683B8E" w:rsidRPr="0042363F">
        <w:rPr>
          <w:rStyle w:val="apple-converted-space"/>
        </w:rPr>
        <w:t>s</w:t>
      </w:r>
      <w:r w:rsidRPr="0042363F">
        <w:rPr>
          <w:rStyle w:val="apple-converted-space"/>
        </w:rPr>
        <w:t xml:space="preserve">pot </w:t>
      </w:r>
      <w:r w:rsidR="0027074C">
        <w:rPr>
          <w:rStyle w:val="apple-converted-space"/>
        </w:rPr>
        <w:t>s</w:t>
      </w:r>
      <w:r w:rsidRPr="0042363F">
        <w:rPr>
          <w:rStyle w:val="apple-converted-space"/>
        </w:rPr>
        <w:t xml:space="preserve">trata </w:t>
      </w:r>
    </w:p>
    <w:p w14:paraId="7077BBF5" w14:textId="38EA8917" w:rsidR="00E626EE" w:rsidRPr="00E626EE" w:rsidRDefault="00E626EE" w:rsidP="00C05E81">
      <w:r>
        <w:t xml:space="preserve">In addition </w:t>
      </w:r>
      <w:r w:rsidR="0035600B">
        <w:t xml:space="preserve">to </w:t>
      </w:r>
      <w:r>
        <w:t xml:space="preserve">the 36 Sisters programme sites, </w:t>
      </w:r>
      <w:r w:rsidR="00A86AA8">
        <w:t>the stakeholder con</w:t>
      </w:r>
      <w:r w:rsidR="00350631">
        <w:t>s</w:t>
      </w:r>
      <w:r w:rsidR="00A86AA8">
        <w:t>ultation suggested</w:t>
      </w:r>
      <w:r>
        <w:t xml:space="preserve"> </w:t>
      </w:r>
      <w:r w:rsidR="00E7618D">
        <w:t xml:space="preserve">a further </w:t>
      </w:r>
      <w:r>
        <w:t xml:space="preserve">19 </w:t>
      </w:r>
      <w:r w:rsidR="00E7618D">
        <w:t>possible hotspot sites</w:t>
      </w:r>
      <w:r w:rsidR="00F83695">
        <w:t>,</w:t>
      </w:r>
      <w:r w:rsidR="00350631">
        <w:t xml:space="preserve"> </w:t>
      </w:r>
      <w:r w:rsidR="00E7618D">
        <w:t>totalling</w:t>
      </w:r>
      <w:r>
        <w:t xml:space="preserve"> 55</w:t>
      </w:r>
      <w:r w:rsidR="00F83695">
        <w:t xml:space="preserve"> </w:t>
      </w:r>
      <w:r w:rsidR="00D966AB">
        <w:t>nationally</w:t>
      </w:r>
      <w:r w:rsidR="00350631">
        <w:t xml:space="preserve">. </w:t>
      </w:r>
      <w:r w:rsidR="00E1183F">
        <w:t>S</w:t>
      </w:r>
      <w:r w:rsidR="002D176B">
        <w:t>takeholders</w:t>
      </w:r>
      <w:r w:rsidR="00350631">
        <w:t xml:space="preserve"> estimated that 95% of all </w:t>
      </w:r>
      <w:r w:rsidR="00757AD7">
        <w:t>FSW</w:t>
      </w:r>
      <w:r w:rsidR="00350631">
        <w:t xml:space="preserve"> in Zimbabwe would be </w:t>
      </w:r>
      <w:r w:rsidR="008B1EAD">
        <w:t>included</w:t>
      </w:r>
      <w:r w:rsidR="00350631">
        <w:t xml:space="preserve"> in these 55 sites</w:t>
      </w:r>
      <w:r w:rsidR="00E7618D">
        <w:t>.</w:t>
      </w:r>
    </w:p>
    <w:p w14:paraId="3C72A9E1" w14:textId="77777777" w:rsidR="00E626EE" w:rsidRDefault="00E626EE" w:rsidP="00C05E81"/>
    <w:p w14:paraId="15EC01AB" w14:textId="7ACBCBC1" w:rsidR="00AD689F" w:rsidRDefault="00283086" w:rsidP="00C05E81">
      <w:r>
        <w:t>W</w:t>
      </w:r>
      <w:r w:rsidR="00412D57">
        <w:t xml:space="preserve">e identified 10 </w:t>
      </w:r>
      <w:r w:rsidR="00657C9F">
        <w:t xml:space="preserve">hotspot </w:t>
      </w:r>
      <w:r w:rsidR="00412D57">
        <w:t>strata determined</w:t>
      </w:r>
      <w:r w:rsidR="009924F6">
        <w:t xml:space="preserve"> by stakeholders</w:t>
      </w:r>
      <w:r w:rsidR="00412D57">
        <w:t xml:space="preserve"> to be similar in terms of their prevalence of sex work. These ranged in size from 1</w:t>
      </w:r>
      <w:r w:rsidR="003D75EE">
        <w:t>2</w:t>
      </w:r>
      <w:r w:rsidR="00412D57">
        <w:t xml:space="preserve"> sites</w:t>
      </w:r>
      <w:r w:rsidR="007A586D">
        <w:t xml:space="preserve"> (Strata 4)</w:t>
      </w:r>
      <w:r w:rsidR="00412D57">
        <w:t>, to three strata of only one site each, which were perceived to be singular</w:t>
      </w:r>
      <w:r w:rsidR="00F324D4">
        <w:t xml:space="preserve"> in their charac</w:t>
      </w:r>
      <w:r w:rsidR="00412D57">
        <w:t>t</w:t>
      </w:r>
      <w:r w:rsidR="00F324D4">
        <w:t>e</w:t>
      </w:r>
      <w:r w:rsidR="00412D57">
        <w:t>ristics (all cities</w:t>
      </w:r>
      <w:proofErr w:type="gramStart"/>
      <w:r w:rsidR="00412D57">
        <w:t xml:space="preserve">), </w:t>
      </w:r>
      <w:r w:rsidR="00F324D4">
        <w:t>and</w:t>
      </w:r>
      <w:proofErr w:type="gramEnd"/>
      <w:r w:rsidR="00F324D4">
        <w:t xml:space="preserve"> </w:t>
      </w:r>
      <w:r w:rsidR="00412D57">
        <w:t>including Bulawayo and Harare</w:t>
      </w:r>
      <w:r w:rsidR="00390E19">
        <w:t xml:space="preserve"> </w:t>
      </w:r>
      <w:r w:rsidR="00E26FC0">
        <w:t>(</w:t>
      </w:r>
      <w:r w:rsidR="00390E19">
        <w:t>Table 3</w:t>
      </w:r>
      <w:r w:rsidR="00E26FC0">
        <w:t>)</w:t>
      </w:r>
      <w:r w:rsidR="00390E19">
        <w:t>.</w:t>
      </w:r>
    </w:p>
    <w:p w14:paraId="1A08CA4D" w14:textId="77777777" w:rsidR="00AD689F" w:rsidRDefault="00AD689F" w:rsidP="00C05E81"/>
    <w:p w14:paraId="5E45A2E5" w14:textId="04EFA32E" w:rsidR="004D649F" w:rsidRDefault="00AD689F" w:rsidP="00C05E81">
      <w:r>
        <w:t>The sites with the highest estimated prevalence of sex work</w:t>
      </w:r>
      <w:r w:rsidR="00FE6B0E">
        <w:t xml:space="preserve">, </w:t>
      </w:r>
      <w:r w:rsidR="003D2CC7">
        <w:t>12.4</w:t>
      </w:r>
      <w:r w:rsidR="00FE6B0E">
        <w:t>%,</w:t>
      </w:r>
      <w:r>
        <w:t xml:space="preserve"> w</w:t>
      </w:r>
      <w:r w:rsidR="007C0B2E">
        <w:t>ere</w:t>
      </w:r>
      <w:r>
        <w:t xml:space="preserve"> those </w:t>
      </w:r>
      <w:r w:rsidR="007337E1">
        <w:t>in</w:t>
      </w:r>
      <w:r>
        <w:t xml:space="preserve"> Stratum 1, which included 11 hotspots whose</w:t>
      </w:r>
      <w:r w:rsidR="00A37332">
        <w:t xml:space="preserve"> denominator</w:t>
      </w:r>
      <w:r>
        <w:t xml:space="preserve"> population of </w:t>
      </w:r>
      <w:r w:rsidR="00216B0C">
        <w:t xml:space="preserve">females aged </w:t>
      </w:r>
      <w:r>
        <w:t xml:space="preserve">15-49 </w:t>
      </w:r>
      <w:r w:rsidR="00216B0C">
        <w:t>years</w:t>
      </w:r>
      <w:r w:rsidR="009C5EAC">
        <w:t xml:space="preserve"> </w:t>
      </w:r>
      <w:r w:rsidR="00A37332">
        <w:t>totalled</w:t>
      </w:r>
      <w:r w:rsidR="00FE6B0E">
        <w:t xml:space="preserve"> 2</w:t>
      </w:r>
      <w:r w:rsidR="003D2CC7">
        <w:t>7</w:t>
      </w:r>
      <w:r w:rsidR="00FE6B0E">
        <w:t>,4</w:t>
      </w:r>
      <w:r w:rsidR="003D2CC7">
        <w:t>51</w:t>
      </w:r>
      <w:r w:rsidR="00FE6B0E">
        <w:t xml:space="preserve"> (me</w:t>
      </w:r>
      <w:r w:rsidR="003D2CC7">
        <w:t>di</w:t>
      </w:r>
      <w:r w:rsidR="00FE6B0E">
        <w:t>an 2</w:t>
      </w:r>
      <w:r w:rsidR="003D2CC7">
        <w:t>102</w:t>
      </w:r>
      <w:r w:rsidR="00FE6B0E">
        <w:t xml:space="preserve"> per site). These small sites were primarily rural </w:t>
      </w:r>
      <w:r w:rsidR="00DE7CCF">
        <w:t>growth-point</w:t>
      </w:r>
      <w:r w:rsidR="00FE6B0E">
        <w:t>s and farming economies</w:t>
      </w:r>
      <w:r w:rsidR="003D2CC7">
        <w:t>, only one of which had a direct PSE</w:t>
      </w:r>
      <w:r w:rsidR="00FE6B0E">
        <w:t xml:space="preserve">. </w:t>
      </w:r>
      <w:r w:rsidR="007A3F74">
        <w:t>The prevalence of sex work in other hotspot site strata ranged from 2.5</w:t>
      </w:r>
      <w:r w:rsidR="003527B8">
        <w:t>1</w:t>
      </w:r>
      <w:r w:rsidR="007A3F74">
        <w:t xml:space="preserve">% in </w:t>
      </w:r>
      <w:r w:rsidR="00EC694A">
        <w:t xml:space="preserve">border towns/cities </w:t>
      </w:r>
      <w:r w:rsidR="007A3F74">
        <w:t>to 9.2</w:t>
      </w:r>
      <w:r w:rsidR="003527B8">
        <w:t>0</w:t>
      </w:r>
      <w:r w:rsidR="007A3F74">
        <w:t>% in</w:t>
      </w:r>
      <w:r w:rsidR="006608E5">
        <w:t xml:space="preserve"> two </w:t>
      </w:r>
      <w:proofErr w:type="spellStart"/>
      <w:r w:rsidR="006608E5">
        <w:t>truckst</w:t>
      </w:r>
      <w:r w:rsidR="007A3F74">
        <w:t>o</w:t>
      </w:r>
      <w:r w:rsidR="006608E5">
        <w:t>p</w:t>
      </w:r>
      <w:proofErr w:type="spellEnd"/>
      <w:r w:rsidR="007A3F74">
        <w:t>/</w:t>
      </w:r>
      <w:r w:rsidR="0016198A">
        <w:t>growth</w:t>
      </w:r>
      <w:r w:rsidR="00E1183F">
        <w:t>-</w:t>
      </w:r>
      <w:r w:rsidR="0016198A">
        <w:t xml:space="preserve">point </w:t>
      </w:r>
      <w:r w:rsidR="007A3F74">
        <w:t xml:space="preserve">sites. </w:t>
      </w:r>
    </w:p>
    <w:p w14:paraId="30870A80" w14:textId="77777777" w:rsidR="00D30BB5" w:rsidRDefault="00D30BB5" w:rsidP="00C05E81"/>
    <w:p w14:paraId="47AAAC23" w14:textId="4FF17252" w:rsidR="00D30BB5" w:rsidRDefault="00D30BB5" w:rsidP="00C05E81">
      <w:r>
        <w:t xml:space="preserve">The distribution of </w:t>
      </w:r>
      <w:r w:rsidR="00BC60DE">
        <w:t xml:space="preserve">FSW </w:t>
      </w:r>
      <w:r>
        <w:t xml:space="preserve">PSEs </w:t>
      </w:r>
      <w:r w:rsidR="007F4DC7">
        <w:t xml:space="preserve">among </w:t>
      </w:r>
      <w:r>
        <w:t xml:space="preserve">hotspots </w:t>
      </w:r>
      <w:r w:rsidR="00306203">
        <w:t>wa</w:t>
      </w:r>
      <w:r>
        <w:t xml:space="preserve">s highly </w:t>
      </w:r>
      <w:proofErr w:type="spellStart"/>
      <w:proofErr w:type="gramStart"/>
      <w:r>
        <w:t>skewed</w:t>
      </w:r>
      <w:r w:rsidR="007337E1">
        <w:t>.T</w:t>
      </w:r>
      <w:r>
        <w:t>he</w:t>
      </w:r>
      <w:proofErr w:type="spellEnd"/>
      <w:proofErr w:type="gramEnd"/>
      <w:r>
        <w:t xml:space="preserve"> majority of FSW </w:t>
      </w:r>
      <w:r w:rsidR="00306203">
        <w:t>we</w:t>
      </w:r>
      <w:r>
        <w:t>re estimated to be found in a small number of larger sites</w:t>
      </w:r>
      <w:r w:rsidR="00306203">
        <w:t xml:space="preserve">, the top three of which were sites with directly estimated population sizes </w:t>
      </w:r>
      <w:r w:rsidR="00E26FC0">
        <w:t>(</w:t>
      </w:r>
      <w:r w:rsidR="000E3F6D">
        <w:t>Figure 2</w:t>
      </w:r>
      <w:r w:rsidR="00E26FC0">
        <w:t>)</w:t>
      </w:r>
      <w:r w:rsidR="003E67E4">
        <w:t>,</w:t>
      </w:r>
      <w:r w:rsidR="00744EC1">
        <w:t xml:space="preserve"> accounting for an estimated 21,049 FSW.</w:t>
      </w:r>
    </w:p>
    <w:p w14:paraId="3B19738F" w14:textId="77777777" w:rsidR="00DB37D6" w:rsidRPr="0042363F" w:rsidRDefault="00DB37D6" w:rsidP="00CA6BBD">
      <w:pPr>
        <w:pStyle w:val="Heading2"/>
      </w:pPr>
      <w:r w:rsidRPr="0042363F">
        <w:rPr>
          <w:rStyle w:val="apple-converted-space"/>
        </w:rPr>
        <w:t xml:space="preserve">National Population Size Estimate </w:t>
      </w:r>
    </w:p>
    <w:p w14:paraId="204FD5E4" w14:textId="77777777" w:rsidR="00962664" w:rsidRDefault="00EA0F14" w:rsidP="00C05E81">
      <w:pPr>
        <w:rPr>
          <w:lang w:val="en-US"/>
        </w:rPr>
      </w:pPr>
      <w:r>
        <w:t>The sum of all PSEs</w:t>
      </w:r>
      <w:r w:rsidR="009221E6">
        <w:t xml:space="preserve"> across each of the</w:t>
      </w:r>
      <w:r>
        <w:t xml:space="preserve"> 55</w:t>
      </w:r>
      <w:r w:rsidR="009221E6">
        <w:t xml:space="preserve"> sites came</w:t>
      </w:r>
      <w:r w:rsidR="0090107E">
        <w:t xml:space="preserve"> to </w:t>
      </w:r>
      <w:r w:rsidR="00DE245D">
        <w:t>38,466</w:t>
      </w:r>
      <w:r w:rsidR="000311AF">
        <w:t>. E</w:t>
      </w:r>
      <w:r w:rsidR="00C52715">
        <w:t xml:space="preserve">stimated to represent </w:t>
      </w:r>
      <w:r w:rsidR="009221E6">
        <w:t>95% of all FSW,</w:t>
      </w:r>
      <w:r w:rsidR="000311AF">
        <w:t xml:space="preserve"> this</w:t>
      </w:r>
      <w:r w:rsidR="009221E6">
        <w:t xml:space="preserve"> </w:t>
      </w:r>
      <w:r w:rsidR="005A06F8">
        <w:t>made</w:t>
      </w:r>
      <w:r w:rsidR="00C52715">
        <w:t xml:space="preserve"> the</w:t>
      </w:r>
      <w:r w:rsidR="009221E6">
        <w:t xml:space="preserve"> </w:t>
      </w:r>
      <w:proofErr w:type="gramStart"/>
      <w:r w:rsidR="009221E6">
        <w:t>national</w:t>
      </w:r>
      <w:r w:rsidR="003E67E4">
        <w:t>-</w:t>
      </w:r>
      <w:r w:rsidR="009221E6">
        <w:t>level</w:t>
      </w:r>
      <w:proofErr w:type="gramEnd"/>
      <w:r w:rsidR="009221E6">
        <w:t xml:space="preserve"> estimate </w:t>
      </w:r>
      <w:r w:rsidR="000311AF">
        <w:t>40,491</w:t>
      </w:r>
      <w:r w:rsidR="009221E6">
        <w:t xml:space="preserve"> or 1.</w:t>
      </w:r>
      <w:r w:rsidR="00DE245D">
        <w:t>23</w:t>
      </w:r>
      <w:r w:rsidR="009221E6">
        <w:t>% of</w:t>
      </w:r>
      <w:r w:rsidR="00C37763">
        <w:t xml:space="preserve"> the female population</w:t>
      </w:r>
      <w:r w:rsidR="009221E6">
        <w:t xml:space="preserve"> aged 15-49 years. </w:t>
      </w:r>
      <w:r w:rsidR="00E80F7F">
        <w:t xml:space="preserve">Lower </w:t>
      </w:r>
      <w:r w:rsidR="003E67E4">
        <w:t>and</w:t>
      </w:r>
      <w:r w:rsidR="00E80F7F">
        <w:t xml:space="preserve"> higher plausibility bounds were estimated as</w:t>
      </w:r>
      <w:r w:rsidR="0090107E">
        <w:t xml:space="preserve"> </w:t>
      </w:r>
      <w:r w:rsidR="00DE245D">
        <w:t>28,177</w:t>
      </w:r>
      <w:r w:rsidR="005C421D">
        <w:t xml:space="preserve"> (0.86%) </w:t>
      </w:r>
      <w:r w:rsidR="00E80F7F">
        <w:t>to</w:t>
      </w:r>
      <w:r w:rsidR="0090107E">
        <w:t xml:space="preserve"> </w:t>
      </w:r>
      <w:r w:rsidR="00DE245D">
        <w:t>58,797</w:t>
      </w:r>
      <w:r w:rsidR="0090107E">
        <w:t xml:space="preserve"> (1.</w:t>
      </w:r>
      <w:r w:rsidR="00DE245D">
        <w:t>79</w:t>
      </w:r>
      <w:r w:rsidR="0090107E">
        <w:t>%)</w:t>
      </w:r>
      <w:r w:rsidR="000A42CE">
        <w:rPr>
          <w:lang w:val="en-US"/>
        </w:rPr>
        <w:t xml:space="preserve">. </w:t>
      </w:r>
    </w:p>
    <w:p w14:paraId="2E4F537A" w14:textId="77777777" w:rsidR="006859BD" w:rsidRDefault="006859BD" w:rsidP="00C05E81">
      <w:pPr>
        <w:rPr>
          <w:lang w:val="en-US"/>
        </w:rPr>
      </w:pPr>
    </w:p>
    <w:p w14:paraId="0AA97175" w14:textId="77777777" w:rsidR="00962664" w:rsidRDefault="00962664" w:rsidP="00CA6BBD">
      <w:pPr>
        <w:pStyle w:val="Heading1"/>
      </w:pPr>
      <w:r>
        <w:lastRenderedPageBreak/>
        <w:t>Discussion</w:t>
      </w:r>
    </w:p>
    <w:p w14:paraId="21723B32" w14:textId="70C421EF" w:rsidR="00576161" w:rsidRDefault="00962664" w:rsidP="00C05E81">
      <w:r>
        <w:t>We present the first natio</w:t>
      </w:r>
      <w:r w:rsidR="00845C63">
        <w:t xml:space="preserve">nal </w:t>
      </w:r>
      <w:r w:rsidR="003527B8">
        <w:t>PSE</w:t>
      </w:r>
      <w:r>
        <w:t xml:space="preserve"> </w:t>
      </w:r>
      <w:r w:rsidR="00B01A8A">
        <w:t>of</w:t>
      </w:r>
      <w:r>
        <w:t xml:space="preserve"> </w:t>
      </w:r>
      <w:r w:rsidR="00D01C92">
        <w:t>FSW</w:t>
      </w:r>
      <w:r w:rsidR="008A2B30">
        <w:t xml:space="preserve"> </w:t>
      </w:r>
      <w:r>
        <w:t>in Zimbabwe</w:t>
      </w:r>
      <w:r w:rsidR="00EA7808">
        <w:t xml:space="preserve">, now adopted into national </w:t>
      </w:r>
      <w:proofErr w:type="gramStart"/>
      <w:r w:rsidR="00EA7808">
        <w:t>policy-making</w:t>
      </w:r>
      <w:proofErr w:type="gramEnd"/>
      <w:r w:rsidR="00EA7808">
        <w:t>,</w:t>
      </w:r>
      <w:r w:rsidR="00820A36">
        <w:t xml:space="preserve"> of 40,491 FSW (plausibility bounds 28,177-59,797)</w:t>
      </w:r>
      <w:r w:rsidR="00845C63">
        <w:t>,</w:t>
      </w:r>
      <w:r w:rsidR="00EA7808">
        <w:t xml:space="preserve"> </w:t>
      </w:r>
      <w:r w:rsidR="00820A36">
        <w:t xml:space="preserve">with site level PSEs ranging from 180 (census method) in a rural farming area to 12,863 (median across methods) in Harare. </w:t>
      </w:r>
      <w:r w:rsidR="00EA7808">
        <w:t>We found indiv</w:t>
      </w:r>
      <w:r w:rsidR="005D463F">
        <w:t>id</w:t>
      </w:r>
      <w:r w:rsidR="00EA7808">
        <w:t xml:space="preserve">ual site PSEs to vary considerably across methods, with census and capture recapture methods tending to be lower than those obtained via multiplier methods. </w:t>
      </w:r>
      <w:r w:rsidR="00820A36">
        <w:t>Our</w:t>
      </w:r>
      <w:r w:rsidR="001A42B1">
        <w:t xml:space="preserve"> estimate</w:t>
      </w:r>
      <w:r w:rsidR="00820A36">
        <w:t>s</w:t>
      </w:r>
      <w:r w:rsidR="005D15E9">
        <w:t xml:space="preserve"> </w:t>
      </w:r>
      <w:r w:rsidR="00807E6D">
        <w:t>inform</w:t>
      </w:r>
      <w:r w:rsidR="005D15E9">
        <w:t xml:space="preserve"> </w:t>
      </w:r>
      <w:r w:rsidR="00305A3E">
        <w:t>HIV modelling</w:t>
      </w:r>
      <w:r w:rsidR="00820A36">
        <w:t>,</w:t>
      </w:r>
      <w:r w:rsidR="00EF7B1B">
        <w:t xml:space="preserve"> </w:t>
      </w:r>
      <w:r w:rsidR="007337E1">
        <w:t>and</w:t>
      </w:r>
      <w:r w:rsidR="005D15E9">
        <w:t xml:space="preserve"> </w:t>
      </w:r>
      <w:r w:rsidR="007337E1">
        <w:t>t</w:t>
      </w:r>
      <w:r w:rsidR="00993F04">
        <w:t>he national and individual site PSEs</w:t>
      </w:r>
      <w:r w:rsidR="00F939DA">
        <w:t xml:space="preserve"> provide</w:t>
      </w:r>
      <w:r w:rsidR="005D15E9">
        <w:t xml:space="preserve"> denominator</w:t>
      </w:r>
      <w:r w:rsidR="00F939DA">
        <w:t>s</w:t>
      </w:r>
      <w:r w:rsidR="005D15E9">
        <w:t xml:space="preserve"> for </w:t>
      </w:r>
      <w:r w:rsidR="00BE0FFF">
        <w:t>monitoring and evalu</w:t>
      </w:r>
      <w:r w:rsidR="00993F04">
        <w:t>ation using</w:t>
      </w:r>
      <w:r w:rsidR="005D15E9">
        <w:t xml:space="preserve"> </w:t>
      </w:r>
      <w:r w:rsidR="00993F04">
        <w:t>programme records</w:t>
      </w:r>
      <w:r w:rsidR="007337E1">
        <w:t>, (</w:t>
      </w:r>
      <w:r w:rsidR="00847FFE">
        <w:t xml:space="preserve">increasingly </w:t>
      </w:r>
      <w:r w:rsidR="00F710B3">
        <w:t>requested by funders</w:t>
      </w:r>
      <w:r w:rsidR="00F710B3">
        <w:fldChar w:fldCharType="begin"/>
      </w:r>
      <w:r w:rsidR="005304C7">
        <w:instrText xml:space="preserve"> ADDIN EN.CITE &lt;EndNote&gt;&lt;Cite&gt;&lt;Year&gt;2018&lt;/Year&gt;&lt;RecNum&gt;554&lt;/RecNum&gt;&lt;DisplayText&gt;&lt;style face="superscript"&gt;34&lt;/style&gt;&lt;/DisplayText&gt;&lt;record&gt;&lt;rec-number&gt;554&lt;/rec-number&gt;&lt;foreign-keys&gt;&lt;key app="EN" db-id="zs0vaxtd4fr0s5evxamxvx52w5x2xzx5srf5" timestamp="1534862631"&gt;554&lt;/key&gt;&lt;/foreign-keys&gt;&lt;ref-type name="Government Document"&gt;46&lt;/ref-type&gt;&lt;contributors&gt;&lt;/contributors&gt;&lt;titles&gt;&lt;title&gt;PEPFAR 2018 Country Operational Plan Guidance for Standard Process Countries&lt;/title&gt;&lt;/titles&gt;&lt;dates&gt;&lt;year&gt;2018&lt;/year&gt;&lt;/dates&gt;&lt;publisher&gt;US President’s Emergency Plan for AIDS Relief&lt;/publisher&gt;&lt;urls&gt;&lt;/urls&gt;&lt;/record&gt;&lt;/Cite&gt;&lt;/EndNote&gt;</w:instrText>
      </w:r>
      <w:r w:rsidR="00F710B3">
        <w:fldChar w:fldCharType="separate"/>
      </w:r>
      <w:r w:rsidR="005304C7" w:rsidRPr="005304C7">
        <w:rPr>
          <w:noProof/>
          <w:vertAlign w:val="superscript"/>
        </w:rPr>
        <w:t>34</w:t>
      </w:r>
      <w:r w:rsidR="00F710B3">
        <w:fldChar w:fldCharType="end"/>
      </w:r>
      <w:r w:rsidR="007337E1">
        <w:t>)</w:t>
      </w:r>
      <w:r w:rsidR="00305A3E">
        <w:t xml:space="preserve">, </w:t>
      </w:r>
      <w:r w:rsidR="00BE0FFF">
        <w:t>and provide</w:t>
      </w:r>
      <w:r w:rsidR="005D15E9">
        <w:t xml:space="preserve"> a basis for geographically targ</w:t>
      </w:r>
      <w:r w:rsidR="00BE0FFF">
        <w:t>eting FSW serv</w:t>
      </w:r>
      <w:r w:rsidR="003D77D9">
        <w:t>ices,</w:t>
      </w:r>
      <w:r w:rsidR="007337E1">
        <w:t xml:space="preserve"> </w:t>
      </w:r>
      <w:r w:rsidR="00170C70">
        <w:t>appropriately considering</w:t>
      </w:r>
      <w:r w:rsidR="00E26FC0">
        <w:t xml:space="preserve"> </w:t>
      </w:r>
      <w:r w:rsidR="00170C70">
        <w:t xml:space="preserve">uncertainty </w:t>
      </w:r>
      <w:r w:rsidR="00807E6D">
        <w:t>in estimation</w:t>
      </w:r>
      <w:r w:rsidR="00820A36">
        <w:t>, given the considerable variance across methods that we and others have found</w:t>
      </w:r>
      <w:r w:rsidR="00F710B3">
        <w:fldChar w:fldCharType="begin"/>
      </w:r>
      <w:r w:rsidR="005304C7">
        <w:instrText xml:space="preserve"> ADDIN EN.CITE &lt;EndNote&gt;&lt;Cite&gt;&lt;Year&gt;2018&lt;/Year&gt;&lt;RecNum&gt;554&lt;/RecNum&gt;&lt;DisplayText&gt;&lt;style face="superscript"&gt;34&lt;/style&gt;&lt;/DisplayText&gt;&lt;record&gt;&lt;rec-number&gt;554&lt;/rec-number&gt;&lt;foreign-keys&gt;&lt;key app="EN" db-id="zs0vaxtd4fr0s5evxamxvx52w5x2xzx5srf5" timestamp="1534862631"&gt;554&lt;/key&gt;&lt;/foreign-keys&gt;&lt;ref-type name="Government Document"&gt;46&lt;/ref-type&gt;&lt;contributors&gt;&lt;/contributors&gt;&lt;titles&gt;&lt;title&gt;PEPFAR 2018 Country Operational Plan Guidance for Standard Process Countries&lt;/title&gt;&lt;/titles&gt;&lt;dates&gt;&lt;year&gt;2018&lt;/year&gt;&lt;/dates&gt;&lt;publisher&gt;US President’s Emergency Plan for AIDS Relief&lt;/publisher&gt;&lt;urls&gt;&lt;/urls&gt;&lt;/record&gt;&lt;/Cite&gt;&lt;/EndNote&gt;</w:instrText>
      </w:r>
      <w:r w:rsidR="00F710B3">
        <w:fldChar w:fldCharType="separate"/>
      </w:r>
      <w:r w:rsidR="005304C7" w:rsidRPr="005304C7">
        <w:rPr>
          <w:noProof/>
          <w:vertAlign w:val="superscript"/>
        </w:rPr>
        <w:t>34</w:t>
      </w:r>
      <w:r w:rsidR="00F710B3">
        <w:fldChar w:fldCharType="end"/>
      </w:r>
      <w:r w:rsidR="00BB5F4E">
        <w:t>.</w:t>
      </w:r>
    </w:p>
    <w:p w14:paraId="3655AEA7" w14:textId="77777777" w:rsidR="00576161" w:rsidRDefault="00576161" w:rsidP="00C05E81"/>
    <w:p w14:paraId="101A0D12" w14:textId="349F7EF9" w:rsidR="00FF5EBD" w:rsidRDefault="00FE5B89" w:rsidP="00C05E81">
      <w:r>
        <w:t>A</w:t>
      </w:r>
      <w:r w:rsidR="00845C63">
        <w:t xml:space="preserve"> </w:t>
      </w:r>
      <w:r w:rsidR="00380FD8">
        <w:t xml:space="preserve">national </w:t>
      </w:r>
      <w:r w:rsidR="00845C63">
        <w:t xml:space="preserve">prevalence of </w:t>
      </w:r>
      <w:r w:rsidR="00845C63" w:rsidRPr="00036102">
        <w:t>1.2</w:t>
      </w:r>
      <w:r w:rsidR="00B90FAE">
        <w:t>3</w:t>
      </w:r>
      <w:r w:rsidR="00845C63" w:rsidRPr="00036102">
        <w:t>%</w:t>
      </w:r>
      <w:r w:rsidR="00845C63">
        <w:t xml:space="preserve"> of current sex work among </w:t>
      </w:r>
      <w:r w:rsidR="00FD01C5">
        <w:t>the female population</w:t>
      </w:r>
      <w:r w:rsidR="00845C63">
        <w:t xml:space="preserve"> aged 15-49</w:t>
      </w:r>
      <w:r w:rsidR="00380FD8">
        <w:t xml:space="preserve"> </w:t>
      </w:r>
      <w:r w:rsidR="00E26FC0">
        <w:t>years</w:t>
      </w:r>
      <w:r w:rsidR="00380FD8">
        <w:t xml:space="preserve"> and urban </w:t>
      </w:r>
      <w:proofErr w:type="spellStart"/>
      <w:r w:rsidR="00380FD8">
        <w:t>prevalences</w:t>
      </w:r>
      <w:proofErr w:type="spellEnd"/>
      <w:r w:rsidR="00380FD8">
        <w:t xml:space="preserve"> from Harare (2.55%) and Bulawayo</w:t>
      </w:r>
      <w:r w:rsidR="00285801">
        <w:t xml:space="preserve"> (4.09</w:t>
      </w:r>
      <w:r w:rsidR="00380FD8">
        <w:t>%)</w:t>
      </w:r>
      <w:r>
        <w:t xml:space="preserve"> </w:t>
      </w:r>
      <w:r w:rsidR="00380FD8">
        <w:t>are</w:t>
      </w:r>
      <w:r w:rsidR="00845C63">
        <w:t xml:space="preserve"> comparable to </w:t>
      </w:r>
      <w:r w:rsidR="00170C70">
        <w:t xml:space="preserve">other regional </w:t>
      </w:r>
      <w:r w:rsidR="00845C63">
        <w:t xml:space="preserve">findings </w:t>
      </w:r>
      <w:r w:rsidR="005D15E9">
        <w:fldChar w:fldCharType="begin">
          <w:fldData xml:space="preserve">PEVuZE5vdGU+PENpdGU+PEF1dGhvcj5PZGVrIFdPPC9BdXRob3I+PFllYXI+MjAxNDwvWWVhcj48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</w:fldData>
        </w:fldChar>
      </w:r>
      <w:r w:rsidR="00B9231B">
        <w:instrText xml:space="preserve"> ADDIN EN.CITE </w:instrText>
      </w:r>
      <w:r w:rsidR="00B9231B">
        <w:fldChar w:fldCharType="begin">
          <w:fldData xml:space="preserve">PEVuZE5vdGU+PENpdGU+PEF1dGhvcj5PZGVrIFdPPC9BdXRob3I+PFllYXI+MjAxNDwvWWVhcj48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</w:fldData>
        </w:fldChar>
      </w:r>
      <w:r w:rsidR="00B9231B">
        <w:instrText xml:space="preserve"> ADDIN EN.CITE.DATA </w:instrText>
      </w:r>
      <w:r w:rsidR="00B9231B">
        <w:fldChar w:fldCharType="end"/>
      </w:r>
      <w:r w:rsidR="005D15E9">
        <w:fldChar w:fldCharType="separate"/>
      </w:r>
      <w:r w:rsidR="00B9231B" w:rsidRPr="00B9231B">
        <w:rPr>
          <w:noProof/>
          <w:vertAlign w:val="superscript"/>
        </w:rPr>
        <w:t>10-12</w:t>
      </w:r>
      <w:r w:rsidR="005D15E9">
        <w:fldChar w:fldCharType="end"/>
      </w:r>
      <w:r w:rsidR="00380FD8">
        <w:t>.</w:t>
      </w:r>
      <w:r w:rsidR="00ED3973">
        <w:t xml:space="preserve"> </w:t>
      </w:r>
      <w:r w:rsidR="00011834">
        <w:t>The</w:t>
      </w:r>
      <w:r w:rsidR="00ED3973">
        <w:t xml:space="preserve"> majority of </w:t>
      </w:r>
      <w:r w:rsidR="003D77D9">
        <w:t>FSW</w:t>
      </w:r>
      <w:r w:rsidR="00ED3973">
        <w:t xml:space="preserve"> were </w:t>
      </w:r>
      <w:r w:rsidR="00BE0FFF">
        <w:t>estimated</w:t>
      </w:r>
      <w:r w:rsidR="00ED3973">
        <w:t xml:space="preserve"> to be </w:t>
      </w:r>
      <w:r w:rsidR="003D77D9">
        <w:t xml:space="preserve">in a </w:t>
      </w:r>
      <w:r w:rsidR="00ED3973">
        <w:t>few large site</w:t>
      </w:r>
      <w:r>
        <w:t>s</w:t>
      </w:r>
      <w:r w:rsidR="00011834">
        <w:t>,</w:t>
      </w:r>
      <w:r w:rsidR="00BE0FFF">
        <w:t xml:space="preserve"> </w:t>
      </w:r>
      <w:r w:rsidR="00C01862">
        <w:t>though</w:t>
      </w:r>
      <w:r w:rsidR="00ED3973">
        <w:t xml:space="preserve"> the presence of FSW at sites across the country</w:t>
      </w:r>
      <w:r w:rsidR="00980662">
        <w:t xml:space="preserve">, </w:t>
      </w:r>
      <w:r w:rsidR="0078114E">
        <w:t>alongside</w:t>
      </w:r>
      <w:r w:rsidR="00BE0FFF">
        <w:t xml:space="preserve"> </w:t>
      </w:r>
      <w:r w:rsidR="00980662">
        <w:t>high incidence and prevalence of HIV</w:t>
      </w:r>
      <w:r w:rsidR="00F939DA">
        <w:t xml:space="preserve"> in this population</w:t>
      </w:r>
      <w:r w:rsidR="00980662">
        <w:fldChar w:fldCharType="begin">
          <w:fldData xml:space="preserve">PEVuZE5vdGU+PENpdGU+PEF1dGhvcj5IYXJncmVhdmVzPC9BdXRob3I+PFllYXI+MjAxNjwvWWVh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</w:fldData>
        </w:fldChar>
      </w:r>
      <w:r w:rsidR="005304C7">
        <w:instrText xml:space="preserve"> ADDIN EN.CITE </w:instrText>
      </w:r>
      <w:r w:rsidR="005304C7">
        <w:fldChar w:fldCharType="begin">
          <w:fldData xml:space="preserve">PEVuZE5vdGU+PENpdGU+PEF1dGhvcj5IYXJncmVhdmVzPC9BdXRob3I+PFllYXI+MjAxNjwvWWVh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</w:fldData>
        </w:fldChar>
      </w:r>
      <w:r w:rsidR="005304C7">
        <w:instrText xml:space="preserve"> ADDIN EN.CITE.DATA </w:instrText>
      </w:r>
      <w:r w:rsidR="005304C7">
        <w:fldChar w:fldCharType="end"/>
      </w:r>
      <w:r w:rsidR="00980662">
        <w:fldChar w:fldCharType="separate"/>
      </w:r>
      <w:r w:rsidR="005304C7" w:rsidRPr="005304C7">
        <w:rPr>
          <w:noProof/>
          <w:vertAlign w:val="superscript"/>
        </w:rPr>
        <w:t>20,35-37</w:t>
      </w:r>
      <w:r w:rsidR="00980662">
        <w:fldChar w:fldCharType="end"/>
      </w:r>
      <w:r w:rsidR="00980662">
        <w:t>,</w:t>
      </w:r>
      <w:r w:rsidR="00BE0FFF">
        <w:t xml:space="preserve"> indicate</w:t>
      </w:r>
      <w:r w:rsidR="00ED3973">
        <w:t>s the need for a na</w:t>
      </w:r>
      <w:r w:rsidR="00980662">
        <w:t xml:space="preserve">tional programme as well as </w:t>
      </w:r>
      <w:r w:rsidR="00ED3973">
        <w:t xml:space="preserve">service provision in Harare, Bulawayo and other urban areas. </w:t>
      </w:r>
      <w:r w:rsidR="00576161">
        <w:t xml:space="preserve"> </w:t>
      </w:r>
    </w:p>
    <w:p w14:paraId="52741B31" w14:textId="77777777" w:rsidR="00AF1DBD" w:rsidRDefault="00AF1DBD" w:rsidP="00C05E81"/>
    <w:p w14:paraId="4B4414B8" w14:textId="3DC63057" w:rsidR="00962664" w:rsidRDefault="00AA359E" w:rsidP="00C05E81">
      <w:r>
        <w:t>Defining the FSW population</w:t>
      </w:r>
      <w:r w:rsidR="003A54F2">
        <w:t xml:space="preserve"> is challenging</w:t>
      </w:r>
      <w:r w:rsidR="00E1183F">
        <w:t xml:space="preserve">: </w:t>
      </w:r>
      <w:r w:rsidR="003D77D9">
        <w:t>d</w:t>
      </w:r>
      <w:r w:rsidR="006B5221">
        <w:t>ifferent studies</w:t>
      </w:r>
      <w:r w:rsidR="005F4FAE">
        <w:t xml:space="preserve"> </w:t>
      </w:r>
      <w:r w:rsidR="006B5221">
        <w:t xml:space="preserve">and models define </w:t>
      </w:r>
      <w:r w:rsidR="0078114E">
        <w:t>FSW</w:t>
      </w:r>
      <w:r w:rsidR="006B5221">
        <w:t xml:space="preserve"> </w:t>
      </w:r>
      <w:proofErr w:type="gramStart"/>
      <w:r w:rsidR="00305A3E">
        <w:t>differently</w:t>
      </w:r>
      <w:r w:rsidR="00D55CB2">
        <w:t>,</w:t>
      </w:r>
      <w:r w:rsidR="006B5221">
        <w:t xml:space="preserve">  explicitly</w:t>
      </w:r>
      <w:proofErr w:type="gramEnd"/>
      <w:r w:rsidR="006B5221">
        <w:t xml:space="preserve"> or implicitly</w:t>
      </w:r>
      <w:r w:rsidR="00576161">
        <w:t>.</w:t>
      </w:r>
      <w:r w:rsidR="009965EB">
        <w:t xml:space="preserve"> </w:t>
      </w:r>
      <w:r w:rsidR="00E1183F">
        <w:t>T</w:t>
      </w:r>
      <w:r w:rsidR="006B5221">
        <w:t>ransmission modelling focuses on rates of partner chang</w:t>
      </w:r>
      <w:r w:rsidR="009965EB">
        <w:t>e</w:t>
      </w:r>
      <w:r w:rsidR="006B5221">
        <w:t xml:space="preserve"> </w:t>
      </w:r>
      <w:r w:rsidR="00420F23">
        <w:t>because</w:t>
      </w:r>
      <w:r w:rsidR="00E1183F">
        <w:t xml:space="preserve"> </w:t>
      </w:r>
      <w:r w:rsidR="006B5221">
        <w:t>this is what</w:t>
      </w:r>
      <w:r w:rsidR="00063356">
        <w:t xml:space="preserve"> drives</w:t>
      </w:r>
      <w:r w:rsidR="00CB2298">
        <w:t xml:space="preserve"> HIV</w:t>
      </w:r>
      <w:r w:rsidR="00063356">
        <w:t xml:space="preserve"> incidence</w:t>
      </w:r>
      <w:r w:rsidR="00576161">
        <w:t xml:space="preserve">; </w:t>
      </w:r>
      <w:r w:rsidR="00C85C66">
        <w:t>p</w:t>
      </w:r>
      <w:r w:rsidR="00063356">
        <w:t xml:space="preserve">rogrammes </w:t>
      </w:r>
      <w:r w:rsidR="006B5221">
        <w:t xml:space="preserve">might be most interested in the number of women who are likely to be served by a sex worker friendly clinic in a given area. </w:t>
      </w:r>
      <w:r w:rsidR="006D5FF0">
        <w:t>Women recruited into</w:t>
      </w:r>
      <w:r w:rsidR="008738B6">
        <w:t xml:space="preserve"> RDS</w:t>
      </w:r>
      <w:r w:rsidR="00962664">
        <w:t xml:space="preserve"> surveys</w:t>
      </w:r>
      <w:r w:rsidR="00964F60">
        <w:t xml:space="preserve"> and those attending Sisters </w:t>
      </w:r>
      <w:r w:rsidR="00962664">
        <w:t>are likely to be those who self-defin</w:t>
      </w:r>
      <w:r w:rsidR="003A54F2">
        <w:t>e</w:t>
      </w:r>
      <w:r w:rsidR="00964F60">
        <w:t xml:space="preserve"> </w:t>
      </w:r>
      <w:r w:rsidR="00962664">
        <w:t>and are defined by their peers as being sex w</w:t>
      </w:r>
      <w:r w:rsidR="00853695">
        <w:t>orkers</w:t>
      </w:r>
      <w:r w:rsidR="006D5FF0">
        <w:t>. There</w:t>
      </w:r>
      <w:r w:rsidR="00715AF2">
        <w:t xml:space="preserve"> are likely women who have high rates of partner change and </w:t>
      </w:r>
      <w:r w:rsidR="006D5FF0">
        <w:t>sexual exchange</w:t>
      </w:r>
      <w:r w:rsidR="00715AF2">
        <w:t xml:space="preserve">, but who would not </w:t>
      </w:r>
      <w:r w:rsidR="00AF2D28">
        <w:t xml:space="preserve">regard themselves or be regarded </w:t>
      </w:r>
      <w:r>
        <w:t xml:space="preserve">by peers </w:t>
      </w:r>
      <w:r w:rsidR="00AF2D28">
        <w:t xml:space="preserve">as </w:t>
      </w:r>
      <w:r w:rsidR="00420F23">
        <w:t>FSW</w:t>
      </w:r>
      <w:r w:rsidR="00487574">
        <w:t xml:space="preserve"> </w:t>
      </w:r>
      <w:r w:rsidR="006D5FF0">
        <w:t>and</w:t>
      </w:r>
      <w:r w:rsidR="00487574">
        <w:t xml:space="preserve"> would be</w:t>
      </w:r>
      <w:r w:rsidR="006D5FF0">
        <w:t xml:space="preserve"> </w:t>
      </w:r>
      <w:r w:rsidR="00715AF2">
        <w:t xml:space="preserve">less likely to be </w:t>
      </w:r>
      <w:r w:rsidR="006D5FF0">
        <w:t>included in our estimates</w:t>
      </w:r>
      <w:r w:rsidR="00962664">
        <w:t>.</w:t>
      </w:r>
      <w:r w:rsidR="006D5FF0">
        <w:t xml:space="preserve"> </w:t>
      </w:r>
      <w:r w:rsidR="00715AF2">
        <w:t>T</w:t>
      </w:r>
      <w:r w:rsidR="00962664">
        <w:t xml:space="preserve">he evaluation of Zimbabwe’s National Behaviour Change Programme survey in 2011/2012 found that 1.3% of </w:t>
      </w:r>
      <w:r w:rsidR="00962664">
        <w:lastRenderedPageBreak/>
        <w:t>women reported at least two transactional sex partners in the past six months</w:t>
      </w:r>
      <w:r w:rsidR="00895DEC">
        <w:fldChar w:fldCharType="begin"/>
      </w:r>
      <w:r w:rsidR="005304C7">
        <w:instrText xml:space="preserve"> ADDIN EN.CITE &lt;EndNote&gt;&lt;Cite&gt;&lt;Author&gt;Cowan&lt;/Author&gt;&lt;Year&gt;2013&lt;/Year&gt;&lt;RecNum&gt;513&lt;/RecNum&gt;&lt;DisplayText&gt;&lt;style face="superscript"&gt;38&lt;/style&gt;&lt;/DisplayText&gt;&lt;record&gt;&lt;rec-number&gt;513&lt;/rec-number&gt;&lt;foreign-keys&gt;&lt;key app="EN" db-id="zs0vaxtd4fr0s5evxamxvx52w5x2xzx5srf5" timestamp="1530537821"&gt;513&lt;/key&gt;&lt;/foreign-keys&gt;&lt;ref-type name="Conference Paper"&gt;47&lt;/ref-type&gt;&lt;contributors&gt;&lt;authors&gt;&lt;author&gt;Cowan, F.M. &lt;/author&gt;&lt;author&gt;Buzdugan, R.&lt;/author&gt;&lt;author&gt;Chidiya, S.&lt;/author&gt;&lt;author&gt;Mundida, O.&lt;/author&gt;&lt;author&gt;Mugurungi, O.&lt;/author&gt;&lt;author&gt;Nekkanti, M.&lt;/author&gt;&lt;author&gt;Mtetwa, S.&lt;/author&gt;&lt;author&gt;Watadzaushe, C.&lt;/author&gt;&lt;author&gt;Dirawo, J.&lt;/author&gt;&lt;author&gt;Tambashe, B.&lt;/author&gt;&lt;author&gt;Benedikt, C.&lt;/author&gt;&lt;/authors&gt;&lt;/contributors&gt;&lt;titles&gt;&lt;title&gt;The cycle of transactional sex, HIV, physical violence and poor mental health: results from a nationally representative survey from Zimbabwe&lt;/title&gt;&lt;secondary-title&gt;7th International AIDS Conference&lt;/secondary-title&gt;&lt;/titles&gt;&lt;dates&gt;&lt;year&gt;2013&lt;/year&gt;&lt;/dates&gt;&lt;pub-location&gt;Kuala Lumpur, Malaysia&lt;/pub-location&gt;&lt;urls&gt;&lt;/urls&gt;&lt;/record&gt;&lt;/Cite&gt;&lt;/EndNote&gt;</w:instrText>
      </w:r>
      <w:r w:rsidR="00895DEC">
        <w:fldChar w:fldCharType="separate"/>
      </w:r>
      <w:r w:rsidR="005304C7" w:rsidRPr="005304C7">
        <w:rPr>
          <w:noProof/>
          <w:vertAlign w:val="superscript"/>
        </w:rPr>
        <w:t>38</w:t>
      </w:r>
      <w:r w:rsidR="00895DEC">
        <w:fldChar w:fldCharType="end"/>
      </w:r>
      <w:r w:rsidR="00962664">
        <w:t xml:space="preserve">. A mathematical model of HIV in Zimbabwe </w:t>
      </w:r>
      <w:r w:rsidR="006D5FF0">
        <w:t>has</w:t>
      </w:r>
      <w:r w:rsidR="00962664">
        <w:t xml:space="preserve"> estimated that </w:t>
      </w:r>
      <w:r w:rsidR="00962664" w:rsidRPr="00842693">
        <w:t xml:space="preserve">there were </w:t>
      </w:r>
      <w:r w:rsidR="00962664" w:rsidRPr="00D53E92">
        <w:rPr>
          <w:rFonts w:cstheme="minorHAnsi"/>
        </w:rPr>
        <w:t>127,385 (</w:t>
      </w:r>
      <w:r w:rsidR="00BB58C7">
        <w:rPr>
          <w:rFonts w:cstheme="minorHAnsi"/>
        </w:rPr>
        <w:t>lower</w:t>
      </w:r>
      <w:r w:rsidR="00BB58C7" w:rsidRPr="00D53E92">
        <w:rPr>
          <w:rFonts w:cstheme="minorHAnsi"/>
        </w:rPr>
        <w:t xml:space="preserve"> </w:t>
      </w:r>
      <w:r w:rsidR="00962664" w:rsidRPr="00D53E92">
        <w:rPr>
          <w:rFonts w:cstheme="minorHAnsi"/>
        </w:rPr>
        <w:t xml:space="preserve">and </w:t>
      </w:r>
      <w:r w:rsidR="00BB58C7">
        <w:rPr>
          <w:rFonts w:cstheme="minorHAnsi"/>
        </w:rPr>
        <w:t>upper</w:t>
      </w:r>
      <w:r w:rsidR="00962664" w:rsidRPr="00D53E92">
        <w:rPr>
          <w:rFonts w:cstheme="minorHAnsi"/>
        </w:rPr>
        <w:t xml:space="preserve"> bounds 60,225 to 200,020)</w:t>
      </w:r>
      <w:r w:rsidR="00962664" w:rsidRPr="00842693">
        <w:t xml:space="preserve"> adult </w:t>
      </w:r>
      <w:r w:rsidR="00962664">
        <w:t>women in</w:t>
      </w:r>
      <w:r w:rsidR="00895DEC">
        <w:t xml:space="preserve"> Zimbabwe who had had at least three</w:t>
      </w:r>
      <w:r w:rsidR="00962664">
        <w:t xml:space="preserve"> </w:t>
      </w:r>
      <w:proofErr w:type="spellStart"/>
      <w:r w:rsidR="00962664">
        <w:t>condomless</w:t>
      </w:r>
      <w:proofErr w:type="spellEnd"/>
      <w:r w:rsidR="00962664">
        <w:t xml:space="preserve"> sex partners in any given three month period in the previous year</w:t>
      </w:r>
      <w:r w:rsidR="00962664">
        <w:fldChar w:fldCharType="begin"/>
      </w:r>
      <w:r w:rsidR="005304C7">
        <w:instrText xml:space="preserve"> ADDIN EN.CITE &lt;EndNote&gt;&lt;Cite&gt;&lt;Author&gt;Bansi-Matharu&lt;/Author&gt;&lt;RecNum&gt;465&lt;/RecNum&gt;&lt;DisplayText&gt;&lt;style face="superscript"&gt;39&lt;/style&gt;&lt;/DisplayText&gt;&lt;record&gt;&lt;rec-number&gt;465&lt;/rec-number&gt;&lt;foreign-keys&gt;&lt;key app="EN" db-id="zs0vaxtd4fr0s5evxamxvx52w5x2xzx5srf5" timestamp="1527234547"&gt;465&lt;/key&gt;&lt;/foreign-keys&gt;&lt;ref-type name="Journal Article"&gt;17&lt;/ref-type&gt;&lt;contributors&gt;&lt;authors&gt;&lt;author&gt;Bansi-Matharu, L.&lt;/author&gt;&lt;author&gt;Cambiano, V.&lt;/author&gt;&lt;author&gt;Apollo, T.&lt;/author&gt;&lt;author&gt;Yekeye, R.&lt;/author&gt;&lt;author&gt;Dirawo, J.&lt;/author&gt;&lt;author&gt;Musemburi, S.&lt;/author&gt;&lt;author&gt;Davey, C.&lt;/author&gt;&lt;author&gt;Napierala, S.&lt;/author&gt;&lt;author&gt;Fearon, E.&lt;/author&gt;&lt;author&gt;Mpofu, A.&lt;/author&gt;&lt;author&gt;Mugurungi, O.&lt;/author&gt;&lt;author&gt;Hargreaves, J. R.&lt;/author&gt;&lt;author&gt;Cowan, F.M.&lt;/author&gt;&lt;author&gt;Phillips, A.N.&lt;/author&gt;&lt;/authors&gt;&lt;/contributors&gt;&lt;titles&gt;&lt;title&gt;90-90-90 by 2020 ?  Estimation and Projection of the HIV epidemic and ART Programme in Zimbabwe - 2017-2020&lt;/title&gt;&lt;secondary-title&gt;Submitted.&lt;/secondary-title&gt;&lt;/titles&gt;&lt;periodical&gt;&lt;full-title&gt;Submitted.&lt;/full-title&gt;&lt;/periodical&gt;&lt;dates&gt;&lt;/dates&gt;&lt;urls&gt;&lt;/urls&gt;&lt;/record&gt;&lt;/Cite&gt;&lt;/EndNote&gt;</w:instrText>
      </w:r>
      <w:r w:rsidR="00962664">
        <w:fldChar w:fldCharType="separate"/>
      </w:r>
      <w:r w:rsidR="005304C7" w:rsidRPr="005304C7">
        <w:rPr>
          <w:noProof/>
          <w:vertAlign w:val="superscript"/>
        </w:rPr>
        <w:t>39</w:t>
      </w:r>
      <w:r w:rsidR="00962664">
        <w:fldChar w:fldCharType="end"/>
      </w:r>
      <w:r w:rsidR="00962664">
        <w:t xml:space="preserve">. It is plausible that the women who </w:t>
      </w:r>
      <w:r w:rsidR="006D5FF0">
        <w:t xml:space="preserve">were counted as </w:t>
      </w:r>
      <w:r w:rsidR="0078114E">
        <w:t>FSW</w:t>
      </w:r>
      <w:r w:rsidR="006D5FF0">
        <w:t xml:space="preserve"> </w:t>
      </w:r>
      <w:r w:rsidR="00962664">
        <w:t xml:space="preserve">in our study are a subset of </w:t>
      </w:r>
      <w:r w:rsidR="006579C5">
        <w:t>th</w:t>
      </w:r>
      <w:r w:rsidR="00CB2298">
        <w:t>e</w:t>
      </w:r>
      <w:r w:rsidR="006579C5">
        <w:t xml:space="preserve"> </w:t>
      </w:r>
      <w:r w:rsidR="00C70D14">
        <w:t>group estimated in the model</w:t>
      </w:r>
      <w:r w:rsidR="00FE5B89">
        <w:t>.</w:t>
      </w:r>
      <w:r w:rsidR="00C70D14">
        <w:t xml:space="preserve"> </w:t>
      </w:r>
      <w:r w:rsidR="00FE5B89">
        <w:t>E</w:t>
      </w:r>
      <w:r w:rsidR="006579C5">
        <w:t xml:space="preserve">xactly </w:t>
      </w:r>
      <w:r w:rsidR="00C70D14">
        <w:t>how these different populations relate to and</w:t>
      </w:r>
      <w:r w:rsidR="006579C5">
        <w:t xml:space="preserve"> </w:t>
      </w:r>
      <w:r w:rsidR="00C70D14">
        <w:t>overlap with each other</w:t>
      </w:r>
      <w:r w:rsidR="006579C5">
        <w:t>, what</w:t>
      </w:r>
      <w:r w:rsidR="00D05812">
        <w:t xml:space="preserve"> their</w:t>
      </w:r>
      <w:r w:rsidR="006579C5">
        <w:t xml:space="preserve"> varying service needs are</w:t>
      </w:r>
      <w:r w:rsidR="0078114E">
        <w:t xml:space="preserve"> and how services</w:t>
      </w:r>
      <w:r w:rsidR="00FE5B89">
        <w:t xml:space="preserve"> should be provided,</w:t>
      </w:r>
      <w:r w:rsidR="00C70D14">
        <w:t xml:space="preserve"> </w:t>
      </w:r>
      <w:r w:rsidR="00420F23">
        <w:t>requires further understanding</w:t>
      </w:r>
      <w:r w:rsidR="00C70D14">
        <w:t>.</w:t>
      </w:r>
      <w:r w:rsidR="00386859">
        <w:t xml:space="preserve"> </w:t>
      </w:r>
    </w:p>
    <w:p w14:paraId="0563AA78" w14:textId="77777777" w:rsidR="00717F6F" w:rsidRDefault="00717F6F" w:rsidP="00C05E81"/>
    <w:p w14:paraId="42C4FC56" w14:textId="4BC71165" w:rsidR="002E00F1" w:rsidRDefault="00D37779" w:rsidP="00C05E81">
      <w:r>
        <w:t>Our study contributes to evidence about biases of different size estimation methods.</w:t>
      </w:r>
      <w:r>
        <w:fldChar w:fldCharType="begin"/>
      </w:r>
      <w:r w:rsidR="00B9231B">
        <w:instrText xml:space="preserve"> ADDIN EN.CITE &lt;EndNote&gt;&lt;Cite&gt;&lt;Author&gt;Wesson&lt;/Author&gt;&lt;Year&gt;2017&lt;/Year&gt;&lt;RecNum&gt;1&lt;/RecNum&gt;&lt;DisplayText&gt;&lt;style face="superscript"&gt;5&lt;/style&gt;&lt;/DisplayText&gt;&lt;record&gt;&lt;rec-number&gt;1&lt;/rec-number&gt;&lt;foreign-keys&gt;&lt;key app="EN" db-id="rpsx20v57esadved0d7x2fvwxrz5tzv5advw" timestamp="1534781536"&gt;1&lt;/key&gt;&lt;/foreign-keys&gt;&lt;ref-type name="Journal Article"&gt;17&lt;/ref-type&gt;&lt;contributors&gt;&lt;authors&gt;&lt;author&gt;Wesson, P.&lt;/author&gt;&lt;author&gt;Reingold, A.&lt;/author&gt;&lt;author&gt;McFarland, W.&lt;/author&gt;&lt;/authors&gt;&lt;/contributors&gt;&lt;auth-address&gt;Center for AIDS Prevention Studies, TAPS Fellowship Program, University of California, San Francisco, Mission Hall, 550 16th Street, 3rd Floor, Mail Code 0886, San Francisco, CA, 94158, USA. paul.wesson@ucsf.edu.&amp;#xD;Department of Epidemiology, School of Public Health, University of California, Berkeley, Berkeley, CA, USA. paul.wesson@ucsf.edu.&amp;#xD;Department of Epidemiology, School of Public Health, University of California, Berkeley, Berkeley, CA, USA.&amp;#xD;Department of Epidemiology, University of California, San Francisco, San Francisco, CA, USA.&lt;/auth-address&gt;&lt;titles&gt;&lt;title&gt;Theoretical and Empirical Comparisons of Methods to Estimate the Size of Hard-to-Reach Populations: A Systematic Review&lt;/title&gt;&lt;secondary-title&gt;AIDS Behav&lt;/secondary-title&gt;&lt;/titles&gt;&lt;keywords&gt;&lt;keyword&gt;Hiv/aids&lt;/keyword&gt;&lt;keyword&gt;Hidden populations&lt;/keyword&gt;&lt;keyword&gt;Men who have sex with men&lt;/keyword&gt;&lt;keyword&gt;People who inject drugs&lt;/keyword&gt;&lt;keyword&gt;Population size estimation&lt;/keyword&gt;&lt;/keywords&gt;&lt;dates&gt;&lt;year&gt;2017&lt;/year&gt;&lt;pub-dates&gt;&lt;date&gt;Jan 11&lt;/date&gt;&lt;/pub-dates&gt;&lt;/dates&gt;&lt;isbn&gt;1573-3254 (Electronic)&amp;#xD;1090-7165 (Linking)&lt;/isbn&gt;&lt;accession-num&gt;28078496&lt;/accession-num&gt;&lt;urls&gt;&lt;related-urls&gt;&lt;url&gt;https://www.ncbi.nlm.nih.gov/pubmed/28078496&lt;/url&gt;&lt;/related-urls&gt;&lt;/urls&gt;&lt;electronic-resource-num&gt;10.1007/s10461-017-1678-9&lt;/electronic-resource-num&gt;&lt;/record&gt;&lt;/Cite&gt;&lt;/EndNote&gt;</w:instrText>
      </w:r>
      <w:r>
        <w:fldChar w:fldCharType="separate"/>
      </w:r>
      <w:r w:rsidR="00B9231B" w:rsidRPr="00B9231B">
        <w:rPr>
          <w:noProof/>
          <w:vertAlign w:val="superscript"/>
        </w:rPr>
        <w:t>5</w:t>
      </w:r>
      <w:r>
        <w:fldChar w:fldCharType="end"/>
      </w:r>
      <w:r>
        <w:t xml:space="preserve"> </w:t>
      </w:r>
      <w:r w:rsidR="000F716E">
        <w:t>We found that CC</w:t>
      </w:r>
      <w:r w:rsidR="00962664">
        <w:t xml:space="preserve"> and census methods </w:t>
      </w:r>
      <w:r w:rsidR="00C3028B">
        <w:t>gave</w:t>
      </w:r>
      <w:r w:rsidR="00962664">
        <w:t xml:space="preserve"> lower PSEs than the multiplier methods</w:t>
      </w:r>
      <w:r w:rsidR="00A52121">
        <w:t xml:space="preserve">, whereas </w:t>
      </w:r>
      <w:r w:rsidR="00D84F0C">
        <w:t xml:space="preserve">a review of </w:t>
      </w:r>
      <w:r w:rsidR="00A52121">
        <w:t>previous studies</w:t>
      </w:r>
      <w:r w:rsidR="00362733">
        <w:t xml:space="preserve"> </w:t>
      </w:r>
      <w:r w:rsidR="00D84F0C">
        <w:t xml:space="preserve">did </w:t>
      </w:r>
      <w:r w:rsidR="00362733">
        <w:t xml:space="preserve">not </w:t>
      </w:r>
      <w:r w:rsidR="00D438D4">
        <w:t xml:space="preserve">find </w:t>
      </w:r>
      <w:r w:rsidR="00362733">
        <w:t>multiplier estim</w:t>
      </w:r>
      <w:r w:rsidR="00D84F0C">
        <w:t>ates to be consistently high or</w:t>
      </w:r>
      <w:r w:rsidR="00A52121">
        <w:t xml:space="preserve"> low</w:t>
      </w:r>
      <w:r w:rsidR="00A52121">
        <w:fldChar w:fldCharType="begin"/>
      </w:r>
      <w:r w:rsidR="00B9231B">
        <w:instrText xml:space="preserve"> ADDIN EN.CITE &lt;EndNote&gt;&lt;Cite&gt;&lt;Author&gt;Wesson&lt;/Author&gt;&lt;Year&gt;2017&lt;/Year&gt;&lt;RecNum&gt;1&lt;/RecNum&gt;&lt;DisplayText&gt;&lt;style face="superscript"&gt;5&lt;/style&gt;&lt;/DisplayText&gt;&lt;record&gt;&lt;rec-number&gt;1&lt;/rec-number&gt;&lt;foreign-keys&gt;&lt;key app="EN" db-id="dr0xpfraued2pbeve0mpf22p5eatdvp20wwf" timestamp="1528387770"&gt;1&lt;/key&gt;&lt;/foreign-keys&gt;&lt;ref-type name="Journal Article"&gt;17&lt;/ref-type&gt;&lt;contributors&gt;&lt;authors&gt;&lt;author&gt;Wesson, P.&lt;/author&gt;&lt;author&gt;Reingold, A.&lt;/author&gt;&lt;author&gt;McFarland, W.&lt;/author&gt;&lt;/authors&gt;&lt;/contributors&gt;&lt;auth-address&gt;Center for AIDS Prevention Studies, TAPS Fellowship Program, University of California, San Francisco, Mission Hall, 550 16th Street, 3rd Floor, Mail Code 0886, San Francisco, CA, 94158, USA. paul.wesson@ucsf.edu.&amp;#xD;Department of Epidemiology, School of Public Health, University of California, Berkeley, Berkeley, CA, USA. paul.wesson@ucsf.edu.&amp;#xD;Department of Epidemiology, School of Public Health, University of California, Berkeley, Berkeley, CA, USA.&amp;#xD;Department of Epidemiology, University of California, San Francisco, San Francisco, CA, USA.&lt;/auth-address&gt;&lt;titles&gt;&lt;title&gt;Theoretical and Empirical Comparisons of Methods to Estimate the Size of Hard-to-Reach Populations: A Systematic Review&lt;/title&gt;&lt;secondary-title&gt;AIDS Behav&lt;/secondary-title&gt;&lt;/titles&gt;&lt;keywords&gt;&lt;keyword&gt;Hiv/aids&lt;/keyword&gt;&lt;keyword&gt;Hidden populations&lt;/keyword&gt;&lt;keyword&gt;Men who have sex with men&lt;/keyword&gt;&lt;keyword&gt;People who inject drugs&lt;/keyword&gt;&lt;keyword&gt;Population size estimation&lt;/keyword&gt;&lt;/keywords&gt;&lt;dates&gt;&lt;year&gt;2017&lt;/year&gt;&lt;pub-dates&gt;&lt;date&gt;Jan 11&lt;/date&gt;&lt;/pub-dates&gt;&lt;/dates&gt;&lt;isbn&gt;1573-3254 (Electronic)&amp;#xD;1090-7165 (Linking)&lt;/isbn&gt;&lt;accession-num&gt;28078496&lt;/accession-num&gt;&lt;urls&gt;&lt;related-urls&gt;&lt;url&gt;https://www.ncbi.nlm.nih.gov/pubmed/28078496&lt;/url&gt;&lt;/related-urls&gt;&lt;/urls&gt;&lt;electronic-resource-num&gt;10.1007/s10461-017-1678-9&lt;/electronic-resource-num&gt;&lt;/record&gt;&lt;/Cite&gt;&lt;/EndNote&gt;</w:instrText>
      </w:r>
      <w:r w:rsidR="00A52121">
        <w:fldChar w:fldCharType="separate"/>
      </w:r>
      <w:r w:rsidR="00B9231B" w:rsidRPr="00B9231B">
        <w:rPr>
          <w:noProof/>
          <w:vertAlign w:val="superscript"/>
        </w:rPr>
        <w:t>5</w:t>
      </w:r>
      <w:r w:rsidR="00A52121">
        <w:fldChar w:fldCharType="end"/>
      </w:r>
      <w:r w:rsidR="00962664">
        <w:t xml:space="preserve">. Both </w:t>
      </w:r>
      <w:r w:rsidR="00A52121">
        <w:t>CC and census</w:t>
      </w:r>
      <w:r w:rsidR="00962664">
        <w:t xml:space="preserve"> </w:t>
      </w:r>
      <w:r w:rsidR="00A52121">
        <w:t>could</w:t>
      </w:r>
      <w:r w:rsidR="00962664">
        <w:t xml:space="preserve"> miss women </w:t>
      </w:r>
      <w:proofErr w:type="gramStart"/>
      <w:r w:rsidR="00962664">
        <w:t>not</w:t>
      </w:r>
      <w:r w:rsidR="004B535C">
        <w:t xml:space="preserve"> present</w:t>
      </w:r>
      <w:proofErr w:type="gramEnd"/>
      <w:r w:rsidR="00962664">
        <w:t xml:space="preserve"> at the </w:t>
      </w:r>
      <w:r w:rsidR="000F716E">
        <w:t>area/venue</w:t>
      </w:r>
      <w:r w:rsidR="00962664">
        <w:t xml:space="preserve"> at the time of counting</w:t>
      </w:r>
      <w:r w:rsidR="000F716E">
        <w:t>.</w:t>
      </w:r>
      <w:r w:rsidR="00962664">
        <w:t xml:space="preserve"> The </w:t>
      </w:r>
      <w:r w:rsidR="00A52121">
        <w:t>SMM</w:t>
      </w:r>
      <w:r w:rsidR="00962664">
        <w:t xml:space="preserve"> assumes that the list of programme attendees is independent from the estimation of the proportion of women attending the programme. We did make efforts to ensure that this was the case</w:t>
      </w:r>
      <w:r w:rsidR="002A1365">
        <w:t>,</w:t>
      </w:r>
      <w:r w:rsidR="00962664">
        <w:t xml:space="preserve"> </w:t>
      </w:r>
      <w:r w:rsidR="0009471D">
        <w:t xml:space="preserve">but </w:t>
      </w:r>
      <w:r w:rsidR="00487574">
        <w:t>found</w:t>
      </w:r>
      <w:r w:rsidR="0009471D">
        <w:t xml:space="preserve"> evidence for non-convergence</w:t>
      </w:r>
      <w:r w:rsidR="0061604E">
        <w:t xml:space="preserve"> and possible seed dependence</w:t>
      </w:r>
      <w:r w:rsidR="0009471D">
        <w:t xml:space="preserve"> of programme attendance and wristband receipt in some sites</w:t>
      </w:r>
      <w:r w:rsidR="007F0212">
        <w:t xml:space="preserve"> (Appendix 1)</w:t>
      </w:r>
      <w:r w:rsidR="0009471D">
        <w:t xml:space="preserve">, </w:t>
      </w:r>
      <w:r w:rsidR="0061604E">
        <w:t xml:space="preserve">in all but one case likely over-estimating P, </w:t>
      </w:r>
      <w:r w:rsidR="00487574">
        <w:t>though this</w:t>
      </w:r>
      <w:r w:rsidR="0009471D">
        <w:t xml:space="preserve"> would have under-estimated population size, whereas we found the SMM and UOMM estimates to be highest. </w:t>
      </w:r>
    </w:p>
    <w:p w14:paraId="487E2AA8" w14:textId="77777777" w:rsidR="00717F6F" w:rsidRDefault="00717F6F" w:rsidP="00C05E81"/>
    <w:p w14:paraId="1A115526" w14:textId="77777777" w:rsidR="00962664" w:rsidRPr="0042363F" w:rsidRDefault="001B1FEE" w:rsidP="00CA6BBD">
      <w:pPr>
        <w:pStyle w:val="Heading2"/>
      </w:pPr>
      <w:r w:rsidRPr="0042363F">
        <w:t xml:space="preserve">Strengths and </w:t>
      </w:r>
      <w:r w:rsidR="00962664" w:rsidRPr="0042363F">
        <w:t>Limitations</w:t>
      </w:r>
    </w:p>
    <w:p w14:paraId="25FC477B" w14:textId="32950EA5" w:rsidR="006211A3" w:rsidRDefault="00F50CF2" w:rsidP="00C05E81">
      <w:r>
        <w:t xml:space="preserve">We used </w:t>
      </w:r>
      <w:r w:rsidR="004B535C">
        <w:t>many</w:t>
      </w:r>
      <w:r>
        <w:t xml:space="preserve"> site </w:t>
      </w:r>
      <w:r w:rsidR="00B1672F">
        <w:t>PSEs</w:t>
      </w:r>
      <w:r w:rsidR="0089542C">
        <w:t xml:space="preserve"> obtained using different methods to develop our national-</w:t>
      </w:r>
      <w:r>
        <w:t>level estimate</w:t>
      </w:r>
      <w:r w:rsidR="0089542C">
        <w:t>,</w:t>
      </w:r>
      <w:r>
        <w:t xml:space="preserve"> using a systematic approach in collaboration with programmers and </w:t>
      </w:r>
      <w:proofErr w:type="gramStart"/>
      <w:r>
        <w:t>policy-makers</w:t>
      </w:r>
      <w:proofErr w:type="gramEnd"/>
      <w:r>
        <w:t xml:space="preserve">. </w:t>
      </w:r>
      <w:r w:rsidR="00272FD5">
        <w:t xml:space="preserve">We </w:t>
      </w:r>
      <w:r w:rsidR="0089542C">
        <w:t>used</w:t>
      </w:r>
      <w:r w:rsidR="00272FD5">
        <w:t xml:space="preserve"> high</w:t>
      </w:r>
      <w:r w:rsidR="00D17F3B">
        <w:t>-</w:t>
      </w:r>
      <w:r w:rsidR="00272FD5">
        <w:t>quality survey and programme data sources</w:t>
      </w:r>
      <w:r w:rsidR="006211A3">
        <w:t>, the latter of which underwent a de-duplication exercise in 2017.</w:t>
      </w:r>
      <w:r w:rsidR="00A9122B">
        <w:t xml:space="preserve"> </w:t>
      </w:r>
      <w:r w:rsidR="006211A3">
        <w:t>We</w:t>
      </w:r>
      <w:r w:rsidR="00272FD5">
        <w:t xml:space="preserve"> investigated potential biases due t</w:t>
      </w:r>
      <w:r w:rsidR="0089542C">
        <w:t>o</w:t>
      </w:r>
      <w:r w:rsidR="00D55CB2">
        <w:t xml:space="preserve"> unmet RDS assumptions</w:t>
      </w:r>
      <w:r w:rsidR="00272FD5">
        <w:t xml:space="preserve">. </w:t>
      </w:r>
      <w:r w:rsidR="0089542C">
        <w:t>For Harare and Bulawayo</w:t>
      </w:r>
      <w:r w:rsidR="00D55CB2">
        <w:t>,</w:t>
      </w:r>
      <w:r w:rsidR="0089542C">
        <w:t xml:space="preserve"> we sought to limit random error by basing our RDS survey sample size calculations on size estimation requirements</w:t>
      </w:r>
      <w:r w:rsidR="0089542C">
        <w:fldChar w:fldCharType="begin"/>
      </w:r>
      <w:r w:rsidR="008B77BD">
        <w:instrText xml:space="preserve"> ADDIN EN.CITE &lt;EndNote&gt;&lt;Cite&gt;&lt;Author&gt;Fearon&lt;/Author&gt;&lt;Year&gt;2017&lt;/Year&gt;&lt;RecNum&gt;549&lt;/RecNum&gt;&lt;DisplayText&gt;&lt;style face="superscript"&gt;19&lt;/style&gt;&lt;/DisplayText&gt;&lt;record&gt;&lt;rec-number&gt;549&lt;/rec-number&gt;&lt;foreign-keys&gt;&lt;key app="EN" db-id="zs0vaxtd4fr0s5evxamxvx52w5x2xzx5srf5" timestamp="1533131922"&gt;549&lt;/key&gt;&lt;/foreign-keys&gt;&lt;ref-type name="Journal Article"&gt;17&lt;/ref-type&gt;&lt;contributors&gt;&lt;authors&gt;&lt;author&gt;Fearon, E.&lt;/author&gt;&lt;author&gt;Chabata, S. T.&lt;/author&gt;&lt;author&gt;Thompson, J. A.&lt;/author&gt;&lt;author&gt;Cowan, F. M.&lt;/author&gt;&lt;author&gt;Hargreaves, J. R.&lt;/author&gt;&lt;/authors&gt;&lt;/contributors&gt;&lt;auth-address&gt;Department of Social and Environmental Health Research, London School of Hygiene and Tropical Medicine, London, United Kingdom.&amp;#xD;Department of Infectious Disease Epidemiology, London School of Hygiene and Tropical Medicine, London, United Kingdom.&amp;#xD;Centre for Sexual Health and HIV/AIDS Research, Harare, Zimbabwe.&amp;#xD;Department of International Public Health, Liverpool School of Tropical Medicine, Liverpool, United Kingdom.&lt;/auth-address&gt;&lt;titles&gt;&lt;title&gt;Sample Size Calculations for Population Size Estimation Studies Using Multiplier Methods With Respondent-Driven Sampling Surveys&lt;/title&gt;&lt;secondary-title&gt;JMIR Public Health Surveill&lt;/secondary-title&gt;&lt;/titles&gt;&lt;periodical&gt;&lt;full-title&gt;JMIR Public Health Surveill&lt;/full-title&gt;&lt;/periodical&gt;&lt;pages&gt;e59&lt;/pages&gt;&lt;volume&gt;3&lt;/volume&gt;&lt;number&gt;3&lt;/number&gt;&lt;keywords&gt;&lt;keyword&gt;Hiv&lt;/keyword&gt;&lt;keyword&gt;data collection&lt;/keyword&gt;&lt;keyword&gt;population surveillance&lt;/keyword&gt;&lt;keyword&gt;research design&lt;/keyword&gt;&lt;keyword&gt;sample size&lt;/keyword&gt;&lt;keyword&gt;sampling studies&lt;/keyword&gt;&lt;keyword&gt;sex workers&lt;/keyword&gt;&lt;keyword&gt;surveys and questionnaires&lt;/keyword&gt;&lt;/keywords&gt;&lt;dates&gt;&lt;year&gt;2017&lt;/year&gt;&lt;pub-dates&gt;&lt;date&gt;Sep 14&lt;/date&gt;&lt;/pub-dates&gt;&lt;/dates&gt;&lt;isbn&gt;2369-2960 (Print)&amp;#xD;2369-2960 (Linking)&lt;/isbn&gt;&lt;accession-num&gt;28912117&lt;/accession-num&gt;&lt;urls&gt;&lt;related-urls&gt;&lt;url&gt;https://www.ncbi.nlm.nih.gov/pubmed/28912117&lt;/url&gt;&lt;/related-urls&gt;&lt;/urls&gt;&lt;custom2&gt;PMC5620454&lt;/custom2&gt;&lt;electronic-resource-num&gt;10.2196/publichealth.7909&lt;/electronic-resource-num&gt;&lt;/record&gt;&lt;/Cite&gt;&lt;/EndNote&gt;</w:instrText>
      </w:r>
      <w:r w:rsidR="0089542C">
        <w:fldChar w:fldCharType="separate"/>
      </w:r>
      <w:r w:rsidR="008B77BD" w:rsidRPr="008B77BD">
        <w:rPr>
          <w:noProof/>
          <w:vertAlign w:val="superscript"/>
        </w:rPr>
        <w:t>19</w:t>
      </w:r>
      <w:r w:rsidR="0089542C">
        <w:fldChar w:fldCharType="end"/>
      </w:r>
      <w:r w:rsidR="0089542C">
        <w:t>.</w:t>
      </w:r>
    </w:p>
    <w:p w14:paraId="046597D3" w14:textId="77777777" w:rsidR="00717F6F" w:rsidRDefault="00717F6F" w:rsidP="00C05E81"/>
    <w:p w14:paraId="5A4F07C2" w14:textId="5BFEB79F" w:rsidR="009D1D88" w:rsidRDefault="00535412" w:rsidP="00C05E81">
      <w:r>
        <w:lastRenderedPageBreak/>
        <w:t>M</w:t>
      </w:r>
      <w:r w:rsidR="006211A3">
        <w:t>ultiple methods ar</w:t>
      </w:r>
      <w:r w:rsidR="004543F7">
        <w:t>e recommended</w:t>
      </w:r>
      <w:r w:rsidR="006211A3">
        <w:t xml:space="preserve"> to mitigat</w:t>
      </w:r>
      <w:r w:rsidR="004B535C">
        <w:t>e</w:t>
      </w:r>
      <w:r w:rsidR="00E75017">
        <w:t xml:space="preserve"> </w:t>
      </w:r>
      <w:r w:rsidR="006211A3">
        <w:t>biases across methods, but o</w:t>
      </w:r>
      <w:r w:rsidR="004E36F9">
        <w:t>nly one method was</w:t>
      </w:r>
      <w:r w:rsidR="004543F7">
        <w:t xml:space="preserve"> </w:t>
      </w:r>
      <w:r w:rsidR="00E75017">
        <w:t xml:space="preserve">possible to </w:t>
      </w:r>
      <w:r w:rsidR="004E36F9">
        <w:t>implement</w:t>
      </w:r>
      <w:r w:rsidR="00E75017">
        <w:t xml:space="preserve"> </w:t>
      </w:r>
      <w:r w:rsidR="004E36F9">
        <w:t xml:space="preserve">in Harare, </w:t>
      </w:r>
      <w:r w:rsidR="00630B22">
        <w:t>the largest site</w:t>
      </w:r>
      <w:r w:rsidR="006211A3">
        <w:t xml:space="preserve">. </w:t>
      </w:r>
      <w:r w:rsidR="001901BB">
        <w:t>The age range did not match up exactly between our RDS surveys</w:t>
      </w:r>
      <w:r w:rsidR="00305A3E">
        <w:t xml:space="preserve"> (</w:t>
      </w:r>
      <w:r w:rsidR="00750795">
        <w:t>18+</w:t>
      </w:r>
      <w:r w:rsidR="00305A3E">
        <w:t xml:space="preserve"> years</w:t>
      </w:r>
      <w:r w:rsidR="00750795">
        <w:t>)</w:t>
      </w:r>
      <w:r w:rsidR="00E75017">
        <w:t xml:space="preserve">, </w:t>
      </w:r>
      <w:r w:rsidR="001901BB" w:rsidRPr="00E96CA7">
        <w:t>the</w:t>
      </w:r>
      <w:r w:rsidR="001901BB">
        <w:t xml:space="preserve"> Sisters services data </w:t>
      </w:r>
      <w:r w:rsidR="00305A3E">
        <w:t>(</w:t>
      </w:r>
      <w:r w:rsidR="001901BB">
        <w:t>no age criteria</w:t>
      </w:r>
      <w:r w:rsidR="00305A3E">
        <w:t>)</w:t>
      </w:r>
      <w:r w:rsidR="001901BB">
        <w:t xml:space="preserve">, and the census </w:t>
      </w:r>
      <w:r w:rsidR="00F93C1B">
        <w:t>population denominator of 15-49</w:t>
      </w:r>
      <w:r w:rsidR="00175A0C">
        <w:t xml:space="preserve"> years</w:t>
      </w:r>
      <w:r w:rsidR="001901BB">
        <w:t>.</w:t>
      </w:r>
      <w:r w:rsidR="00E75017">
        <w:t xml:space="preserve"> T</w:t>
      </w:r>
      <w:r w:rsidR="00454955">
        <w:t>he census was conducted in 2012 while site estima</w:t>
      </w:r>
      <w:r w:rsidR="00B75778">
        <w:t>t</w:t>
      </w:r>
      <w:r w:rsidR="00454955">
        <w:t>es date from 2015-2017</w:t>
      </w:r>
      <w:r w:rsidR="004543F7">
        <w:t xml:space="preserve"> and </w:t>
      </w:r>
      <w:r w:rsidR="00454955">
        <w:t xml:space="preserve">the </w:t>
      </w:r>
      <w:r w:rsidR="00E75017">
        <w:t xml:space="preserve">projections suggest that the </w:t>
      </w:r>
      <w:r w:rsidR="00454955">
        <w:t>15-49 population has grown by 3.27% annually (not gender-disaggregated</w:t>
      </w:r>
      <w:r w:rsidR="003941B9">
        <w:t xml:space="preserve"> or available by ward</w:t>
      </w:r>
      <w:r w:rsidR="00454955">
        <w:t>)</w:t>
      </w:r>
      <w:r w:rsidR="00A85A1F">
        <w:fldChar w:fldCharType="begin"/>
      </w:r>
      <w:r w:rsidR="005304C7">
        <w:instrText xml:space="preserve"> ADDIN EN.CITE &lt;EndNote&gt;&lt;Cite&gt;&lt;Author&gt;ZIMSTAT&lt;/Author&gt;&lt;Year&gt;2015&lt;/Year&gt;&lt;RecNum&gt;552&lt;/RecNum&gt;&lt;DisplayText&gt;&lt;style face="superscript"&gt;40&lt;/style&gt;&lt;/DisplayText&gt;&lt;record&gt;&lt;rec-number&gt;552&lt;/rec-number&gt;&lt;foreign-keys&gt;&lt;key app="EN" db-id="zs0vaxtd4fr0s5evxamxvx52w5x2xzx5srf5" timestamp="1534781437"&gt;552&lt;/key&gt;&lt;/foreign-keys&gt;&lt;ref-type name="Report"&gt;27&lt;/ref-type&gt;&lt;contributors&gt;&lt;authors&gt;&lt;author&gt;ZIMSTAT&lt;/author&gt;&lt;/authors&gt;&lt;/contributors&gt;&lt;titles&gt;&lt;title&gt;2012 Census Thematic Report on Population Projections&lt;/title&gt;&lt;/titles&gt;&lt;dates&gt;&lt;year&gt;2015&lt;/year&gt;&lt;/dates&gt;&lt;pub-location&gt;Harare&lt;/pub-location&gt;&lt;publisher&gt;ZIMSTAT&amp;#xD;UNFPA&lt;/publisher&gt;&lt;urls&gt;&lt;/urls&gt;&lt;/record&gt;&lt;/Cite&gt;&lt;/EndNote&gt;</w:instrText>
      </w:r>
      <w:r w:rsidR="00A85A1F">
        <w:fldChar w:fldCharType="separate"/>
      </w:r>
      <w:r w:rsidR="005304C7" w:rsidRPr="005304C7">
        <w:rPr>
          <w:noProof/>
          <w:vertAlign w:val="superscript"/>
        </w:rPr>
        <w:t>40</w:t>
      </w:r>
      <w:r w:rsidR="00A85A1F">
        <w:fldChar w:fldCharType="end"/>
      </w:r>
      <w:r w:rsidR="004543F7">
        <w:t xml:space="preserve">. It is also possible that </w:t>
      </w:r>
      <w:r w:rsidR="006C2797">
        <w:t xml:space="preserve">some </w:t>
      </w:r>
      <w:r w:rsidR="004543F7">
        <w:t>women could have migrated between sites</w:t>
      </w:r>
      <w:r w:rsidR="00305A3E">
        <w:t xml:space="preserve"> </w:t>
      </w:r>
      <w:r w:rsidR="00E75017">
        <w:t>and this</w:t>
      </w:r>
      <w:r w:rsidR="00593527">
        <w:t xml:space="preserve"> study does not account for </w:t>
      </w:r>
      <w:r w:rsidR="00175A0C">
        <w:t>movement in and out of</w:t>
      </w:r>
      <w:r w:rsidR="00593527">
        <w:t xml:space="preserve"> sex work</w:t>
      </w:r>
      <w:r w:rsidR="00593527">
        <w:fldChar w:fldCharType="begin"/>
      </w:r>
      <w:r w:rsidR="005304C7">
        <w:instrText xml:space="preserve"> ADDIN EN.CITE &lt;EndNote&gt;&lt;Cite&gt;&lt;Author&gt;Fazito&lt;/Author&gt;&lt;Year&gt;2012&lt;/Year&gt;&lt;RecNum&gt;557&lt;/RecNum&gt;&lt;DisplayText&gt;&lt;style face="superscript"&gt;41&lt;/style&gt;&lt;/DisplayText&gt;&lt;record&gt;&lt;rec-number&gt;557&lt;/rec-number&gt;&lt;foreign-keys&gt;&lt;key app="EN" db-id="zs0vaxtd4fr0s5evxamxvx52w5x2xzx5srf5" timestamp="1534865285"&gt;557&lt;/key&gt;&lt;/foreign-keys&gt;&lt;ref-type name="Journal Article"&gt;17&lt;/ref-type&gt;&lt;contributors&gt;&lt;authors&gt;&lt;author&gt;Fazito, E.&lt;/author&gt;&lt;author&gt;Cuchi, P.&lt;/author&gt;&lt;author&gt;Mahy, M.&lt;/author&gt;&lt;author&gt;Brown, T.&lt;/author&gt;&lt;/authors&gt;&lt;/contributors&gt;&lt;auth-address&gt;University of Brasilia, 26 Chemin Colladon, 1209 Geneve, Suisse, Brasilia, Brazil. erikafazito@gmail.com&lt;/auth-address&gt;&lt;titles&gt;&lt;title&gt;Analysis of duration of risk behaviour for key populations: a literature review&lt;/title&gt;&lt;secondary-title&gt;Sex Transm Infect&lt;/secondary-title&gt;&lt;/titles&gt;&lt;periodical&gt;&lt;full-title&gt;Sex Transm Infect&lt;/full-title&gt;&lt;/periodical&gt;&lt;pages&gt;i24-32&lt;/pages&gt;&lt;volume&gt;88 Suppl 2&lt;/volume&gt;&lt;keywords&gt;&lt;keyword&gt;Africa&lt;/keyword&gt;&lt;keyword&gt;Americas&lt;/keyword&gt;&lt;keyword&gt;Asia&lt;/keyword&gt;&lt;keyword&gt;Drug Users&lt;/keyword&gt;&lt;keyword&gt;Female&lt;/keyword&gt;&lt;keyword&gt;Humans&lt;/keyword&gt;&lt;keyword&gt;Male&lt;/keyword&gt;&lt;keyword&gt;*Risk-Taking&lt;/keyword&gt;&lt;keyword&gt;Sex Workers&lt;/keyword&gt;&lt;keyword&gt;Time Factors&lt;/keyword&gt;&lt;/keywords&gt;&lt;dates&gt;&lt;year&gt;2012&lt;/year&gt;&lt;pub-dates&gt;&lt;date&gt;Dec&lt;/date&gt;&lt;/pub-dates&gt;&lt;/dates&gt;&lt;isbn&gt;1472-3263 (Electronic)&amp;#xD;1368-4973 (Linking)&lt;/isbn&gt;&lt;accession-num&gt;23172343&lt;/accession-num&gt;&lt;urls&gt;&lt;related-urls&gt;&lt;url&gt;https://www.ncbi.nlm.nih.gov/pubmed/23172343&lt;/url&gt;&lt;/related-urls&gt;&lt;/urls&gt;&lt;custom2&gt;PMC3512397&lt;/custom2&gt;&lt;electronic-resource-num&gt;10.1136/sextrans-2012-050647&lt;/electronic-resource-num&gt;&lt;/record&gt;&lt;/Cite&gt;&lt;/EndNote&gt;</w:instrText>
      </w:r>
      <w:r w:rsidR="00593527">
        <w:fldChar w:fldCharType="separate"/>
      </w:r>
      <w:r w:rsidR="005304C7" w:rsidRPr="005304C7">
        <w:rPr>
          <w:noProof/>
          <w:vertAlign w:val="superscript"/>
        </w:rPr>
        <w:t>41</w:t>
      </w:r>
      <w:r w:rsidR="00593527">
        <w:fldChar w:fldCharType="end"/>
      </w:r>
      <w:r w:rsidR="00593527">
        <w:t>.</w:t>
      </w:r>
      <w:r w:rsidR="006E228A">
        <w:t xml:space="preserve"> While it is possible that we missed some hotspots from our list,</w:t>
      </w:r>
      <w:r w:rsidR="00175A0C">
        <w:t xml:space="preserve"> </w:t>
      </w:r>
      <w:r w:rsidR="00E75017">
        <w:t>given the distribution of site PSE</w:t>
      </w:r>
      <w:r w:rsidR="00175A0C">
        <w:t>s it is unlikely that they would have a large impact on the national estimate.</w:t>
      </w:r>
      <w:r w:rsidR="006E228A">
        <w:t xml:space="preserve"> We </w:t>
      </w:r>
      <w:r w:rsidR="00E75017">
        <w:t xml:space="preserve">also </w:t>
      </w:r>
      <w:r w:rsidR="006E228A">
        <w:t xml:space="preserve">caution that the prevalence of sex work estimates for each hotspot strata should not be interpreted to apply to all rural growth-points, or all farming communities, for example. </w:t>
      </w:r>
    </w:p>
    <w:p w14:paraId="24E981A8" w14:textId="77777777" w:rsidR="00535412" w:rsidRDefault="00535412" w:rsidP="00C05E81"/>
    <w:p w14:paraId="3A9E1D62" w14:textId="1BD5A240" w:rsidR="008559D0" w:rsidRDefault="004A78C9" w:rsidP="00C05E81">
      <w:r>
        <w:t xml:space="preserve">Our method of reaching a national-level estimate </w:t>
      </w:r>
      <w:r w:rsidR="006E228A">
        <w:t>relied</w:t>
      </w:r>
      <w:r>
        <w:t xml:space="preserve"> upon expert opinion</w:t>
      </w:r>
      <w:r w:rsidR="0010153E">
        <w:t xml:space="preserve"> for esti</w:t>
      </w:r>
      <w:r w:rsidR="00D05812">
        <w:t>mating total coverage of the</w:t>
      </w:r>
      <w:r w:rsidR="0098367C">
        <w:t xml:space="preserve"> FSW in hotpots and in matching sites</w:t>
      </w:r>
      <w:r w:rsidR="00134F65">
        <w:t xml:space="preserve"> into strata</w:t>
      </w:r>
      <w:r w:rsidR="0009353E">
        <w:t xml:space="preserve">, rather than other </w:t>
      </w:r>
      <w:r w:rsidR="00134F65">
        <w:t>Bayesian</w:t>
      </w:r>
      <w:r w:rsidR="00F0168A">
        <w:rPr>
          <w:noProof/>
          <w:vertAlign w:val="superscript"/>
        </w:rPr>
        <w:fldChar w:fldCharType="begin">
          <w:fldData xml:space="preserve">PEVuZE5vdGU+PENpdGU+PEF1dGhvcj5CYW88L0F1dGhvcj48WWVhcj4yMDE1PC9ZZWFyPjxSZWNO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</w:fldData>
        </w:fldChar>
      </w:r>
      <w:r w:rsidR="00522EA2">
        <w:rPr>
          <w:noProof/>
          <w:vertAlign w:val="superscript"/>
        </w:rPr>
        <w:instrText xml:space="preserve"> ADDIN EN.CITE </w:instrText>
      </w:r>
      <w:r w:rsidR="00522EA2">
        <w:rPr>
          <w:noProof/>
          <w:vertAlign w:val="superscript"/>
        </w:rPr>
        <w:fldChar w:fldCharType="begin">
          <w:fldData xml:space="preserve">PEVuZE5vdGU+PENpdGU+PEF1dGhvcj5CYW88L0F1dGhvcj48WWVhcj4yMDE1PC9ZZWFyPjxSZWNO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</w:fldData>
        </w:fldChar>
      </w:r>
      <w:r w:rsidR="00522EA2">
        <w:rPr>
          <w:noProof/>
          <w:vertAlign w:val="superscript"/>
        </w:rPr>
        <w:instrText xml:space="preserve"> ADDIN EN.CITE.DATA </w:instrText>
      </w:r>
      <w:r w:rsidR="00522EA2">
        <w:rPr>
          <w:noProof/>
          <w:vertAlign w:val="superscript"/>
        </w:rPr>
      </w:r>
      <w:r w:rsidR="00522EA2">
        <w:rPr>
          <w:noProof/>
          <w:vertAlign w:val="superscript"/>
        </w:rPr>
        <w:fldChar w:fldCharType="end"/>
      </w:r>
      <w:r w:rsidR="00F0168A">
        <w:rPr>
          <w:noProof/>
          <w:vertAlign w:val="superscript"/>
        </w:rPr>
      </w:r>
      <w:r w:rsidR="00F0168A">
        <w:rPr>
          <w:noProof/>
          <w:vertAlign w:val="superscript"/>
        </w:rPr>
        <w:fldChar w:fldCharType="separate"/>
      </w:r>
      <w:r w:rsidR="00522EA2">
        <w:rPr>
          <w:noProof/>
          <w:vertAlign w:val="superscript"/>
        </w:rPr>
        <w:t>42,43</w:t>
      </w:r>
      <w:r w:rsidR="00F0168A">
        <w:rPr>
          <w:noProof/>
          <w:vertAlign w:val="superscript"/>
        </w:rPr>
        <w:fldChar w:fldCharType="end"/>
      </w:r>
      <w:r w:rsidR="00522EA2">
        <w:t xml:space="preserve"> </w:t>
      </w:r>
      <w:r w:rsidR="00134F65">
        <w:t xml:space="preserve">, or missing data </w:t>
      </w:r>
      <w:r w:rsidR="0009353E">
        <w:t>based approaches</w:t>
      </w:r>
      <w:r w:rsidR="004160D5">
        <w:fldChar w:fldCharType="begin"/>
      </w:r>
      <w:r w:rsidR="00522EA2">
        <w:instrText xml:space="preserve"> ADDIN EN.CITE &lt;EndNote&gt;&lt;Cite&gt;&lt;Author&gt;Edwards&lt;/Author&gt;&lt;Year&gt;2018&lt;/Year&gt;&lt;RecNum&gt;481&lt;/RecNum&gt;&lt;DisplayText&gt;&lt;style face="superscript"&gt;44&lt;/style&gt;&lt;/DisplayText&gt;&lt;record&gt;&lt;rec-number&gt;481&lt;/rec-number&gt;&lt;foreign-keys&gt;&lt;key app="EN" db-id="zs0vaxtd4fr0s5evxamxvx52w5x2xzx5srf5" timestamp="1528899489"&gt;481&lt;/key&gt;&lt;/foreign-keys&gt;&lt;ref-type name="Journal Article"&gt;17&lt;/ref-type&gt;&lt;contributors&gt;&lt;authors&gt;&lt;author&gt;Edwards, J.K.&lt;/author&gt;&lt;author&gt;Hileman, S.&lt;/author&gt;&lt;author&gt;Donastorg, Y.&lt;/author&gt;&lt;author&gt;Zadrozny, S.&lt;/author&gt;&lt;author&gt;Baral, S.&lt;/author&gt;&lt;author&gt;Hargreaves, J. R.&lt;/author&gt;&lt;author&gt;Fearon, E.&lt;/author&gt;&lt;author&gt;Zhao, J.&lt;/author&gt;&lt;author&gt;Datta, A.&lt;/author&gt;&lt;author&gt;Weir, S. S.&lt;/author&gt;&lt;/authors&gt;&lt;/contributors&gt;&lt;titles&gt;&lt;title&gt;Estimating sizes of key populations at the national level: considerations for study design and analysis&lt;/title&gt;&lt;secondary-title&gt;Epidemiology&lt;/secondary-title&gt;&lt;/titles&gt;&lt;periodical&gt;&lt;full-title&gt;Epidemiology&lt;/full-title&gt;&lt;/periodical&gt;&lt;volume&gt;In press&lt;/volume&gt;&lt;dates&gt;&lt;year&gt;2018&lt;/year&gt;&lt;/dates&gt;&lt;urls&gt;&lt;/urls&gt;&lt;/record&gt;&lt;/Cite&gt;&lt;/EndNote&gt;</w:instrText>
      </w:r>
      <w:r w:rsidR="004160D5">
        <w:fldChar w:fldCharType="separate"/>
      </w:r>
      <w:r w:rsidR="00522EA2" w:rsidRPr="00522EA2">
        <w:rPr>
          <w:noProof/>
          <w:vertAlign w:val="superscript"/>
        </w:rPr>
        <w:t>44</w:t>
      </w:r>
      <w:r w:rsidR="004160D5">
        <w:fldChar w:fldCharType="end"/>
      </w:r>
      <w:r w:rsidR="00E22932">
        <w:t>. Our</w:t>
      </w:r>
      <w:r w:rsidR="0098367C">
        <w:t xml:space="preserve"> approach </w:t>
      </w:r>
      <w:r w:rsidR="00F0168A">
        <w:t xml:space="preserve">was chosen because of the large number of site </w:t>
      </w:r>
      <w:r w:rsidR="00B1672F">
        <w:t>PSEs</w:t>
      </w:r>
      <w:r w:rsidR="0089542C">
        <w:t xml:space="preserve">, </w:t>
      </w:r>
      <w:r w:rsidR="00611B27">
        <w:t xml:space="preserve">non-randomly selected and </w:t>
      </w:r>
      <w:r w:rsidR="00F0168A">
        <w:t xml:space="preserve">which did not map to administrative units with available contextual variables. It </w:t>
      </w:r>
      <w:r w:rsidR="0098367C">
        <w:t>utilises</w:t>
      </w:r>
      <w:r w:rsidR="00926E0D">
        <w:t xml:space="preserve"> </w:t>
      </w:r>
      <w:r w:rsidR="00611B27">
        <w:t>expert</w:t>
      </w:r>
      <w:r w:rsidR="0098367C">
        <w:t xml:space="preserve"> </w:t>
      </w:r>
      <w:proofErr w:type="gramStart"/>
      <w:r w:rsidR="0098367C">
        <w:t>experience</w:t>
      </w:r>
      <w:r w:rsidR="00F0168A">
        <w:t>,</w:t>
      </w:r>
      <w:r w:rsidR="0098367C">
        <w:t xml:space="preserve"> but</w:t>
      </w:r>
      <w:proofErr w:type="gramEnd"/>
      <w:r w:rsidR="00F0168A">
        <w:t xml:space="preserve"> is </w:t>
      </w:r>
      <w:r w:rsidR="00155A62">
        <w:t xml:space="preserve">consequently </w:t>
      </w:r>
      <w:r w:rsidR="00F0168A">
        <w:t>not</w:t>
      </w:r>
      <w:r w:rsidR="0049578A">
        <w:t xml:space="preserve"> completely</w:t>
      </w:r>
      <w:r w:rsidR="00F16D4F">
        <w:t xml:space="preserve"> transparent</w:t>
      </w:r>
      <w:r w:rsidR="00834577">
        <w:t xml:space="preserve"> and means that the statistical properties of the estimate are </w:t>
      </w:r>
      <w:r w:rsidR="00303836">
        <w:t>un</w:t>
      </w:r>
      <w:r w:rsidR="00834577">
        <w:t>known</w:t>
      </w:r>
      <w:r w:rsidR="0098367C">
        <w:t>.</w:t>
      </w:r>
      <w:r w:rsidR="00C34493">
        <w:t xml:space="preserve"> </w:t>
      </w:r>
    </w:p>
    <w:p w14:paraId="128B9C54" w14:textId="77777777" w:rsidR="007F0212" w:rsidRDefault="007F0212" w:rsidP="00C05E81"/>
    <w:p w14:paraId="5B8F6FA5" w14:textId="5B202F92" w:rsidR="00717F6F" w:rsidRPr="0042363F" w:rsidRDefault="000D0DD6" w:rsidP="00CA6BBD">
      <w:pPr>
        <w:pStyle w:val="Heading2"/>
      </w:pPr>
      <w:r w:rsidRPr="0042363F">
        <w:t xml:space="preserve">Conclusions and </w:t>
      </w:r>
      <w:r w:rsidR="00544DF8" w:rsidRPr="0042363F">
        <w:t>Re</w:t>
      </w:r>
      <w:bookmarkStart w:id="0" w:name="_GoBack"/>
      <w:bookmarkEnd w:id="0"/>
      <w:r w:rsidR="00544DF8" w:rsidRPr="0042363F">
        <w:t>commendations</w:t>
      </w:r>
    </w:p>
    <w:p w14:paraId="436EAECB" w14:textId="129E2591" w:rsidR="0061604E" w:rsidRPr="00CA6BBD" w:rsidRDefault="000F1DE2" w:rsidP="00C05E81">
      <w:pPr>
        <w:rPr>
          <w:rFonts w:ascii="Calibri" w:hAnsi="Calibri" w:cs="Times New Roman"/>
          <w:lang w:eastAsia="en-GB"/>
        </w:rPr>
      </w:pPr>
      <w:r>
        <w:rPr>
          <w:rFonts w:ascii="Calibri" w:hAnsi="Calibri" w:cs="Times New Roman"/>
          <w:color w:val="000000"/>
          <w:lang w:eastAsia="en-GB"/>
        </w:rPr>
        <w:t xml:space="preserve">We provide </w:t>
      </w:r>
      <w:r w:rsidR="00527C84">
        <w:rPr>
          <w:rFonts w:ascii="Calibri" w:hAnsi="Calibri" w:cs="Times New Roman"/>
          <w:color w:val="000000"/>
          <w:lang w:eastAsia="en-GB"/>
        </w:rPr>
        <w:t xml:space="preserve">further </w:t>
      </w:r>
      <w:r w:rsidR="00C34493" w:rsidRPr="00C34493">
        <w:rPr>
          <w:rFonts w:ascii="Calibri" w:hAnsi="Calibri" w:cs="Times New Roman"/>
          <w:color w:val="000000"/>
          <w:lang w:eastAsia="en-GB"/>
        </w:rPr>
        <w:t>e</w:t>
      </w:r>
      <w:r w:rsidR="005F7003">
        <w:rPr>
          <w:rFonts w:ascii="Calibri" w:hAnsi="Calibri" w:cs="Times New Roman"/>
          <w:color w:val="000000"/>
          <w:lang w:eastAsia="en-GB"/>
        </w:rPr>
        <w:t xml:space="preserve">vidence to support </w:t>
      </w:r>
      <w:r w:rsidR="00C34493">
        <w:rPr>
          <w:rFonts w:ascii="Calibri" w:hAnsi="Calibri" w:cs="Times New Roman"/>
          <w:color w:val="000000"/>
          <w:lang w:eastAsia="en-GB"/>
        </w:rPr>
        <w:t>the recommendation</w:t>
      </w:r>
      <w:r w:rsidR="00C34493" w:rsidRPr="00C34493">
        <w:rPr>
          <w:rFonts w:ascii="Calibri" w:hAnsi="Calibri" w:cs="Times New Roman"/>
          <w:color w:val="000000"/>
          <w:lang w:eastAsia="en-GB"/>
        </w:rPr>
        <w:t xml:space="preserve"> that </w:t>
      </w:r>
      <w:r w:rsidR="00303836">
        <w:rPr>
          <w:rFonts w:ascii="Calibri" w:hAnsi="Calibri" w:cs="Times New Roman"/>
          <w:color w:val="000000"/>
          <w:lang w:eastAsia="en-GB"/>
        </w:rPr>
        <w:t>multiple</w:t>
      </w:r>
      <w:r w:rsidR="00C34493" w:rsidRPr="00C34493">
        <w:rPr>
          <w:rFonts w:ascii="Calibri" w:hAnsi="Calibri" w:cs="Times New Roman"/>
          <w:color w:val="000000"/>
          <w:lang w:eastAsia="en-GB"/>
        </w:rPr>
        <w:t xml:space="preserve"> PSE method</w:t>
      </w:r>
      <w:r w:rsidR="00303836">
        <w:rPr>
          <w:rFonts w:ascii="Calibri" w:hAnsi="Calibri" w:cs="Times New Roman"/>
          <w:color w:val="000000"/>
          <w:lang w:eastAsia="en-GB"/>
        </w:rPr>
        <w:t>s</w:t>
      </w:r>
      <w:r w:rsidR="00C34493" w:rsidRPr="00C34493">
        <w:rPr>
          <w:rFonts w:ascii="Calibri" w:hAnsi="Calibri" w:cs="Times New Roman"/>
          <w:color w:val="000000"/>
          <w:lang w:eastAsia="en-GB"/>
        </w:rPr>
        <w:t xml:space="preserve"> </w:t>
      </w:r>
      <w:r w:rsidR="00303836">
        <w:rPr>
          <w:rFonts w:ascii="Calibri" w:hAnsi="Calibri" w:cs="Times New Roman"/>
          <w:color w:val="000000"/>
          <w:lang w:eastAsia="en-GB"/>
        </w:rPr>
        <w:t>are</w:t>
      </w:r>
      <w:r w:rsidR="00C34493" w:rsidRPr="00C34493">
        <w:rPr>
          <w:rFonts w:ascii="Calibri" w:hAnsi="Calibri" w:cs="Times New Roman"/>
          <w:color w:val="000000"/>
          <w:lang w:eastAsia="en-GB"/>
        </w:rPr>
        <w:t xml:space="preserve"> used </w:t>
      </w:r>
      <w:r w:rsidR="00527C84">
        <w:rPr>
          <w:rFonts w:ascii="Calibri" w:hAnsi="Calibri" w:cs="Times New Roman"/>
          <w:color w:val="000000"/>
          <w:lang w:eastAsia="en-GB"/>
        </w:rPr>
        <w:t>to obtain site-level PSEs</w:t>
      </w:r>
      <w:r w:rsidR="00684035">
        <w:rPr>
          <w:rFonts w:ascii="Calibri" w:hAnsi="Calibri" w:cs="Times New Roman"/>
          <w:color w:val="000000"/>
          <w:lang w:eastAsia="en-GB"/>
        </w:rPr>
        <w:t>, preferably those using different data sources and making different assumptions</w:t>
      </w:r>
      <w:r w:rsidR="00C34493">
        <w:rPr>
          <w:rFonts w:ascii="Calibri" w:hAnsi="Calibri" w:cs="Times New Roman"/>
          <w:color w:val="000000"/>
          <w:lang w:eastAsia="en-GB"/>
        </w:rPr>
        <w:t xml:space="preserve">. </w:t>
      </w:r>
      <w:r w:rsidR="00C34493" w:rsidRPr="00C34493">
        <w:rPr>
          <w:rFonts w:ascii="Calibri" w:hAnsi="Calibri" w:cs="Times New Roman"/>
          <w:color w:val="000000"/>
          <w:lang w:eastAsia="en-GB"/>
        </w:rPr>
        <w:t>We recommend that a transparent and documented</w:t>
      </w:r>
      <w:r w:rsidR="00380C84">
        <w:rPr>
          <w:rFonts w:ascii="Calibri" w:hAnsi="Calibri" w:cs="Times New Roman"/>
          <w:color w:val="000000"/>
          <w:lang w:eastAsia="en-GB"/>
        </w:rPr>
        <w:t> approach is used whenever site-</w:t>
      </w:r>
      <w:r w:rsidR="00C34493" w:rsidRPr="00C34493">
        <w:rPr>
          <w:rFonts w:ascii="Calibri" w:hAnsi="Calibri" w:cs="Times New Roman"/>
          <w:color w:val="000000"/>
          <w:lang w:eastAsia="en-GB"/>
        </w:rPr>
        <w:t xml:space="preserve">level </w:t>
      </w:r>
      <w:r w:rsidR="00C34493">
        <w:rPr>
          <w:rFonts w:ascii="Calibri" w:hAnsi="Calibri" w:cs="Times New Roman"/>
          <w:color w:val="000000"/>
          <w:lang w:eastAsia="en-GB"/>
        </w:rPr>
        <w:t>PSEs are used to inform national-level estimations</w:t>
      </w:r>
      <w:r w:rsidR="00C34493" w:rsidRPr="00C34493">
        <w:rPr>
          <w:rFonts w:ascii="Calibri" w:hAnsi="Calibri" w:cs="Times New Roman"/>
          <w:color w:val="000000"/>
          <w:lang w:eastAsia="en-GB"/>
        </w:rPr>
        <w:t>, and we recommend our method</w:t>
      </w:r>
      <w:r w:rsidR="00DF3D96">
        <w:rPr>
          <w:rFonts w:ascii="Calibri" w:hAnsi="Calibri" w:cs="Times New Roman"/>
          <w:color w:val="000000"/>
          <w:lang w:eastAsia="en-GB"/>
        </w:rPr>
        <w:t xml:space="preserve"> for obtaining a national level PSE</w:t>
      </w:r>
      <w:r w:rsidR="00C34493" w:rsidRPr="00C34493">
        <w:rPr>
          <w:rFonts w:ascii="Calibri" w:hAnsi="Calibri" w:cs="Times New Roman"/>
          <w:color w:val="000000"/>
          <w:lang w:eastAsia="en-GB"/>
        </w:rPr>
        <w:t xml:space="preserve"> </w:t>
      </w:r>
      <w:r w:rsidR="005F7003">
        <w:t>when there are</w:t>
      </w:r>
      <w:r w:rsidR="00527C84">
        <w:t>:</w:t>
      </w:r>
      <w:r w:rsidR="005F7003">
        <w:t xml:space="preserve"> a large number of high-quality PSEs across diverse sites; if these sites are ‘hotspots’ rather than randomly selected areas</w:t>
      </w:r>
      <w:r w:rsidR="00527C84">
        <w:t>, as estimates utilising programmatic often are</w:t>
      </w:r>
      <w:r w:rsidR="005F7003">
        <w:t xml:space="preserve">; and where the hotspot borders do not map </w:t>
      </w:r>
      <w:r w:rsidR="00DA75EE">
        <w:t xml:space="preserve">well </w:t>
      </w:r>
      <w:r w:rsidR="005F7003">
        <w:t xml:space="preserve">to </w:t>
      </w:r>
      <w:r w:rsidR="005F7003">
        <w:lastRenderedPageBreak/>
        <w:t>administrative units with contextual information</w:t>
      </w:r>
      <w:r w:rsidR="00DA75EE">
        <w:t xml:space="preserve"> that could be utilised in a fully statistical approach</w:t>
      </w:r>
      <w:r w:rsidR="005F7003">
        <w:rPr>
          <w:rFonts w:ascii="Calibri" w:hAnsi="Calibri" w:cs="Times New Roman"/>
          <w:color w:val="000000"/>
          <w:lang w:eastAsia="en-GB"/>
        </w:rPr>
        <w:t>. I</w:t>
      </w:r>
      <w:r w:rsidR="00C34493" w:rsidRPr="00C34493">
        <w:rPr>
          <w:rFonts w:ascii="Calibri" w:hAnsi="Calibri" w:cs="Times New Roman"/>
          <w:color w:val="000000"/>
          <w:lang w:eastAsia="en-GB"/>
        </w:rPr>
        <w:t xml:space="preserve">t is essential that uncertainty </w:t>
      </w:r>
      <w:r w:rsidR="00380C84">
        <w:rPr>
          <w:rFonts w:ascii="Calibri" w:hAnsi="Calibri" w:cs="Times New Roman"/>
          <w:color w:val="000000"/>
          <w:lang w:eastAsia="en-GB"/>
        </w:rPr>
        <w:t>of PSEs</w:t>
      </w:r>
      <w:r w:rsidR="0061604E">
        <w:rPr>
          <w:rFonts w:ascii="Calibri" w:hAnsi="Calibri" w:cs="Times New Roman"/>
          <w:color w:val="000000"/>
          <w:lang w:eastAsia="en-GB"/>
        </w:rPr>
        <w:t xml:space="preserve">, particularly when extrapolated to larger or smaller areas than </w:t>
      </w:r>
      <w:r w:rsidR="0061604E" w:rsidRPr="00CA6BBD">
        <w:rPr>
          <w:rFonts w:ascii="Calibri" w:hAnsi="Calibri" w:cs="Times New Roman"/>
          <w:lang w:eastAsia="en-GB"/>
        </w:rPr>
        <w:t>those in which estimation was originally conducted,</w:t>
      </w:r>
      <w:r w:rsidR="00380C84" w:rsidRPr="00CA6BBD">
        <w:rPr>
          <w:rFonts w:ascii="Calibri" w:hAnsi="Calibri" w:cs="Times New Roman"/>
          <w:lang w:eastAsia="en-GB"/>
        </w:rPr>
        <w:t xml:space="preserve"> is</w:t>
      </w:r>
      <w:r w:rsidR="00C34493" w:rsidRPr="00CA6BBD">
        <w:rPr>
          <w:rFonts w:ascii="Calibri" w:hAnsi="Calibri" w:cs="Times New Roman"/>
          <w:lang w:eastAsia="en-GB"/>
        </w:rPr>
        <w:t xml:space="preserve"> considered when policy, prog</w:t>
      </w:r>
      <w:r w:rsidR="00303836" w:rsidRPr="00CA6BBD">
        <w:rPr>
          <w:rFonts w:ascii="Calibri" w:hAnsi="Calibri" w:cs="Times New Roman"/>
          <w:lang w:eastAsia="en-GB"/>
        </w:rPr>
        <w:t>r</w:t>
      </w:r>
      <w:r w:rsidR="00C34493" w:rsidRPr="00CA6BBD">
        <w:rPr>
          <w:rFonts w:ascii="Calibri" w:hAnsi="Calibri" w:cs="Times New Roman"/>
          <w:lang w:eastAsia="en-GB"/>
        </w:rPr>
        <w:t>amming and resource allocation decisio</w:t>
      </w:r>
      <w:r w:rsidR="00BD44C7" w:rsidRPr="00CA6BBD">
        <w:rPr>
          <w:rFonts w:ascii="Calibri" w:hAnsi="Calibri" w:cs="Times New Roman"/>
          <w:lang w:eastAsia="en-GB"/>
        </w:rPr>
        <w:t>ns are based on these estimates</w:t>
      </w:r>
      <w:r w:rsidR="00C34493" w:rsidRPr="00CA6BBD">
        <w:rPr>
          <w:rFonts w:ascii="Calibri" w:hAnsi="Calibri" w:cs="Times New Roman"/>
          <w:lang w:eastAsia="en-GB"/>
        </w:rPr>
        <w:t xml:space="preserve">. </w:t>
      </w:r>
      <w:r w:rsidR="003C3246" w:rsidRPr="00CA6BBD">
        <w:rPr>
          <w:rFonts w:ascii="Calibri" w:hAnsi="Calibri" w:cs="Times New Roman"/>
          <w:lang w:eastAsia="en-GB"/>
        </w:rPr>
        <w:t>If programme targets and funding are tied to PSEs and those PSEs are in fact under-estimated, resources allocated to HIV prevention and treatment will be inadequate. Conversely, if the PSE has been over-estimated, HIV and sexual health programmes might be tasked with engaging FSW who do not exist.</w:t>
      </w:r>
    </w:p>
    <w:p w14:paraId="6286E35E" w14:textId="77777777" w:rsidR="0061604E" w:rsidRPr="00CA6BBD" w:rsidRDefault="0061604E" w:rsidP="00C05E81">
      <w:pPr>
        <w:rPr>
          <w:rFonts w:ascii="Calibri" w:hAnsi="Calibri" w:cs="Times New Roman"/>
          <w:lang w:eastAsia="en-GB"/>
        </w:rPr>
      </w:pPr>
    </w:p>
    <w:p w14:paraId="7BE4D1C2" w14:textId="7A84F161" w:rsidR="006859BD" w:rsidRPr="00CA6BBD" w:rsidRDefault="0061604E" w:rsidP="00C05E81">
      <w:pPr>
        <w:rPr>
          <w:rFonts w:ascii="Calibri" w:hAnsi="Calibri" w:cs="Times New Roman"/>
          <w:lang w:eastAsia="en-GB"/>
        </w:rPr>
      </w:pPr>
      <w:r w:rsidRPr="00CA6BBD">
        <w:rPr>
          <w:rFonts w:ascii="Calibri" w:hAnsi="Calibri" w:cs="Times New Roman"/>
          <w:lang w:eastAsia="en-GB"/>
        </w:rPr>
        <w:t xml:space="preserve">Our findings indicate that </w:t>
      </w:r>
      <w:r w:rsidR="005F7003" w:rsidRPr="00CA6BBD">
        <w:rPr>
          <w:rFonts w:ascii="Calibri" w:hAnsi="Calibri" w:cs="Times New Roman"/>
          <w:lang w:eastAsia="en-GB"/>
        </w:rPr>
        <w:t>FSW remain a high-</w:t>
      </w:r>
      <w:r w:rsidR="00C34493" w:rsidRPr="00CA6BBD">
        <w:rPr>
          <w:rFonts w:ascii="Calibri" w:hAnsi="Calibri" w:cs="Times New Roman"/>
          <w:lang w:eastAsia="en-GB"/>
        </w:rPr>
        <w:t xml:space="preserve">priority population for HIV programming efforts </w:t>
      </w:r>
      <w:r w:rsidRPr="00CA6BBD">
        <w:rPr>
          <w:rFonts w:ascii="Calibri" w:hAnsi="Calibri" w:cs="Times New Roman"/>
          <w:lang w:eastAsia="en-GB"/>
        </w:rPr>
        <w:t xml:space="preserve">in Zimbabwe, </w:t>
      </w:r>
      <w:r w:rsidR="00C34493" w:rsidRPr="00CA6BBD">
        <w:rPr>
          <w:rFonts w:ascii="Calibri" w:hAnsi="Calibri" w:cs="Times New Roman"/>
          <w:lang w:eastAsia="en-GB"/>
        </w:rPr>
        <w:t xml:space="preserve">given the large size of this population, </w:t>
      </w:r>
      <w:r w:rsidR="005F7003" w:rsidRPr="00CA6BBD">
        <w:t>their high HIV incidence and prevalence estimates</w:t>
      </w:r>
      <w:r w:rsidR="005F7003" w:rsidRPr="00CA6BBD">
        <w:fldChar w:fldCharType="begin">
          <w:fldData xml:space="preserve">PEVuZE5vdGU+PENpdGU+PEF1dGhvcj5IYXJncmVhdmVzPC9BdXRob3I+PFllYXI+MjAxNjwvWWVh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</w:fldData>
        </w:fldChar>
      </w:r>
      <w:r w:rsidR="005304C7" w:rsidRPr="00CA6BBD">
        <w:instrText xml:space="preserve"> ADDIN EN.CITE </w:instrText>
      </w:r>
      <w:r w:rsidR="005304C7" w:rsidRPr="00CA6BBD">
        <w:fldChar w:fldCharType="begin">
          <w:fldData xml:space="preserve">PEVuZE5vdGU+PENpdGU+PEF1dGhvcj5IYXJncmVhdmVzPC9BdXRob3I+PFllYXI+MjAxNjwvWWVh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</w:fldData>
        </w:fldChar>
      </w:r>
      <w:r w:rsidR="005304C7" w:rsidRPr="00CA6BBD">
        <w:instrText xml:space="preserve"> ADDIN EN.CITE.DATA </w:instrText>
      </w:r>
      <w:r w:rsidR="005304C7" w:rsidRPr="00CA6BBD">
        <w:fldChar w:fldCharType="end"/>
      </w:r>
      <w:r w:rsidR="005F7003" w:rsidRPr="00CA6BBD">
        <w:fldChar w:fldCharType="separate"/>
      </w:r>
      <w:r w:rsidR="005304C7" w:rsidRPr="00CA6BBD">
        <w:rPr>
          <w:noProof/>
          <w:vertAlign w:val="superscript"/>
        </w:rPr>
        <w:t>16,35,37</w:t>
      </w:r>
      <w:r w:rsidR="005F7003" w:rsidRPr="00CA6BBD">
        <w:fldChar w:fldCharType="end"/>
      </w:r>
      <w:r w:rsidR="005F7003" w:rsidRPr="00CA6BBD">
        <w:t>,</w:t>
      </w:r>
      <w:r w:rsidR="00C34493" w:rsidRPr="00CA6BBD">
        <w:rPr>
          <w:rFonts w:ascii="Calibri" w:hAnsi="Calibri" w:cs="Times New Roman"/>
          <w:lang w:eastAsia="en-GB"/>
        </w:rPr>
        <w:t xml:space="preserve"> and </w:t>
      </w:r>
      <w:r w:rsidR="00380C84" w:rsidRPr="00CA6BBD">
        <w:rPr>
          <w:rFonts w:ascii="Calibri" w:hAnsi="Calibri" w:cs="Times New Roman"/>
          <w:lang w:eastAsia="en-GB"/>
        </w:rPr>
        <w:t>involvement in</w:t>
      </w:r>
      <w:r w:rsidR="00C34493" w:rsidRPr="00CA6BBD">
        <w:rPr>
          <w:rFonts w:ascii="Calibri" w:hAnsi="Calibri" w:cs="Times New Roman"/>
          <w:lang w:eastAsia="en-GB"/>
        </w:rPr>
        <w:t xml:space="preserve"> HIV transmission</w:t>
      </w:r>
      <w:r w:rsidR="005F7003" w:rsidRPr="00CA6BBD">
        <w:rPr>
          <w:rFonts w:ascii="Calibri" w:hAnsi="Calibri" w:cs="Times New Roman"/>
          <w:lang w:eastAsia="en-GB"/>
        </w:rPr>
        <w:t>.</w:t>
      </w:r>
    </w:p>
    <w:p w14:paraId="592D17B7" w14:textId="77777777" w:rsidR="006859BD" w:rsidRPr="00CA6BBD" w:rsidRDefault="006859BD" w:rsidP="00C05E81">
      <w:pPr>
        <w:rPr>
          <w:rFonts w:ascii="Calibri" w:hAnsi="Calibri" w:cs="Times New Roman"/>
          <w:lang w:eastAsia="en-GB"/>
        </w:rPr>
      </w:pPr>
    </w:p>
    <w:p w14:paraId="4DACE8D5" w14:textId="77777777" w:rsidR="000D0DD6" w:rsidRDefault="000D0DD6" w:rsidP="00CA6BBD">
      <w:pPr>
        <w:pStyle w:val="Heading1"/>
      </w:pPr>
      <w:r>
        <w:t>Acknowledgements</w:t>
      </w:r>
    </w:p>
    <w:p w14:paraId="7D6D18E7" w14:textId="77777777" w:rsidR="00533E43" w:rsidRPr="0042363F" w:rsidRDefault="00533E43" w:rsidP="00CA6BBD">
      <w:pPr>
        <w:pStyle w:val="Heading2"/>
      </w:pPr>
      <w:r w:rsidRPr="0042363F">
        <w:t>Author Contributions</w:t>
      </w:r>
    </w:p>
    <w:p w14:paraId="5D615AD7" w14:textId="3F782CCA" w:rsidR="006B502F" w:rsidRDefault="006B502F" w:rsidP="00C05E81">
      <w:r>
        <w:t>EF wrote the first draft and edited the manuscri</w:t>
      </w:r>
      <w:r w:rsidR="00FE5400">
        <w:t>pt, designed</w:t>
      </w:r>
      <w:r>
        <w:t xml:space="preserve"> </w:t>
      </w:r>
      <w:r w:rsidR="00CD6DC7">
        <w:t xml:space="preserve">the national estimation and conducted the </w:t>
      </w:r>
      <w:r>
        <w:t>analyses</w:t>
      </w:r>
      <w:r w:rsidR="00CD6DC7">
        <w:t xml:space="preserve"> of the national estimation and some of the individual site studies</w:t>
      </w:r>
      <w:r w:rsidR="00FE5400">
        <w:t>; STC contributed to designing</w:t>
      </w:r>
      <w:r>
        <w:t xml:space="preserve"> analyses and conducted analyses of individual sites and </w:t>
      </w:r>
      <w:r w:rsidR="00FE5400">
        <w:t>contri</w:t>
      </w:r>
      <w:r w:rsidR="00CD6DC7">
        <w:t xml:space="preserve">buted to </w:t>
      </w:r>
      <w:r>
        <w:t xml:space="preserve">national estimation and </w:t>
      </w:r>
      <w:r w:rsidR="00CD6DC7">
        <w:t>edited</w:t>
      </w:r>
      <w:r>
        <w:t xml:space="preserve"> the manuscript; SM managed fieldwork for indi</w:t>
      </w:r>
      <w:r w:rsidR="00D6385C">
        <w:t>vidual site studies</w:t>
      </w:r>
      <w:r>
        <w:t xml:space="preserve">, contributed to design of the </w:t>
      </w:r>
      <w:proofErr w:type="spellStart"/>
      <w:r>
        <w:t>the</w:t>
      </w:r>
      <w:proofErr w:type="spellEnd"/>
      <w:r>
        <w:t xml:space="preserve"> national estimation and reviewed the manuscript</w:t>
      </w:r>
      <w:r w:rsidR="00DC5793">
        <w:t>;</w:t>
      </w:r>
      <w:r w:rsidR="004952D1">
        <w:t xml:space="preserve"> TNM managed</w:t>
      </w:r>
      <w:r>
        <w:t xml:space="preserve"> the FSW programme, contributed to design of the </w:t>
      </w:r>
      <w:proofErr w:type="spellStart"/>
      <w:r>
        <w:t>the</w:t>
      </w:r>
      <w:proofErr w:type="spellEnd"/>
      <w:r>
        <w:t xml:space="preserve"> national estimation and reviewed the manuscript; SM managed FSW programme and RDS survey data</w:t>
      </w:r>
      <w:r w:rsidR="00D6385C">
        <w:t xml:space="preserve"> and reviewed the manuscript</w:t>
      </w:r>
      <w:r w:rsidR="00A3587E">
        <w:t>; HC contributed to the design of individual site studies and reviewed the manuscript; AM contributed to the design of individual site studies, contributed to the national estimation and reviewed the manuscript; SN</w:t>
      </w:r>
      <w:r w:rsidR="00A3587E" w:rsidRPr="00A3587E">
        <w:t xml:space="preserve"> </w:t>
      </w:r>
      <w:r w:rsidR="00A3587E">
        <w:t xml:space="preserve">contributed to the design of individual site studies and commented on and edited the manuscript; </w:t>
      </w:r>
      <w:r w:rsidR="00613395">
        <w:t>EG</w:t>
      </w:r>
      <w:r w:rsidR="00613395" w:rsidRPr="00613395">
        <w:t xml:space="preserve"> </w:t>
      </w:r>
      <w:r w:rsidR="00613395">
        <w:t xml:space="preserve">contributed to the design of individual site studies, contributed to the national estimation and reviewed the manuscript; AHR contributed to the design of individual site studies and reviewed the manuscript; BATB contributed to the design of individual site studies and </w:t>
      </w:r>
      <w:r w:rsidR="00613395">
        <w:lastRenderedPageBreak/>
        <w:t>commented on and edited the manuscript; PHK contributed to the design of individual site studies and commented on and edited the manuscript;</w:t>
      </w:r>
      <w:r w:rsidR="00181E0C">
        <w:t xml:space="preserve"> SC contributed to the design of individual site studies, contributed to the national estimation</w:t>
      </w:r>
      <w:r w:rsidR="00D6385C">
        <w:t xml:space="preserve"> and reviewed the manuscript; MM</w:t>
      </w:r>
      <w:r w:rsidR="00181E0C" w:rsidRPr="00181E0C">
        <w:t xml:space="preserve"> </w:t>
      </w:r>
      <w:r w:rsidR="00181E0C">
        <w:t xml:space="preserve">contributed to the national estimation and reviewed the manuscript; DH contributed to the design of individual site studies and reviewed the manuscript; </w:t>
      </w:r>
      <w:r w:rsidR="00463FFC">
        <w:t>JKE commented on national estimation methods and commented and on edited the manuscript; BR commented on national estimation methods and commented and on edited the manuscript;</w:t>
      </w:r>
      <w:r w:rsidR="00C71584">
        <w:t xml:space="preserve"> IT contributed to the national estimation and reviewed the manuscript; TM contributed to the national estimation and reviewed the manuscript; TM contributed to the national estimation and reviewed the manuscript; PM contributed to the design of individual sit</w:t>
      </w:r>
      <w:r w:rsidR="00BE3082">
        <w:t xml:space="preserve">e studies </w:t>
      </w:r>
      <w:r w:rsidR="00C71584">
        <w:t>and contributed to the national estimation and reviewed the manuscript; OM contributed to the de</w:t>
      </w:r>
      <w:r w:rsidR="00ED5FF3">
        <w:t>sign of individual site studies</w:t>
      </w:r>
      <w:r w:rsidR="00C71584">
        <w:t xml:space="preserve"> and contributed to the national estimation and reviewed the manuscript;</w:t>
      </w:r>
      <w:r>
        <w:t xml:space="preserve"> JRH contributed to conceiving the individual site and national estimation studies, commented on and edited the manuscript; FMC conceived the individual site and national estimation studies, commented on and edited the manuscript</w:t>
      </w:r>
      <w:r w:rsidR="00C71584">
        <w:t>.</w:t>
      </w:r>
    </w:p>
    <w:p w14:paraId="7AE6CCEF" w14:textId="77777777" w:rsidR="00533E43" w:rsidRDefault="00533E43" w:rsidP="00405912">
      <w:pPr>
        <w:spacing w:line="480" w:lineRule="auto"/>
      </w:pPr>
    </w:p>
    <w:p w14:paraId="0350DD12" w14:textId="77777777" w:rsidR="00533E43" w:rsidRPr="0042363F" w:rsidRDefault="00533E43" w:rsidP="00CA6BBD">
      <w:pPr>
        <w:pStyle w:val="Heading2"/>
      </w:pPr>
      <w:r w:rsidRPr="0042363F">
        <w:t>Funding</w:t>
      </w:r>
    </w:p>
    <w:p w14:paraId="503DB2E9" w14:textId="77777777" w:rsidR="00533E43" w:rsidRDefault="00533E43" w:rsidP="00C05E81">
      <w:pPr>
        <w:rPr>
          <w:lang w:eastAsia="en-GB"/>
        </w:rPr>
      </w:pPr>
      <w:r>
        <w:rPr>
          <w:lang w:eastAsia="en-GB"/>
        </w:rPr>
        <w:t xml:space="preserve">The national population size estimation was made possible through the </w:t>
      </w:r>
      <w:proofErr w:type="spellStart"/>
      <w:r>
        <w:rPr>
          <w:lang w:eastAsia="en-GB"/>
        </w:rPr>
        <w:t>MeSH</w:t>
      </w:r>
      <w:proofErr w:type="spellEnd"/>
      <w:r>
        <w:rPr>
          <w:lang w:eastAsia="en-GB"/>
        </w:rPr>
        <w:t xml:space="preserve"> Consortium funded by the Bill and Melinda Gates Foundation (BMGF OPP1120138). Size estimation in individual sites and/or the data collection was funded by PEPFAR’s Key Population Challenge Fund through CDC, RTI, and UNFPA and through Zimbabwe’s Integrated Support Fund (DFID/SIDA/Irish Aid) and Deutsche Gesellschaft </w:t>
      </w:r>
      <w:proofErr w:type="spellStart"/>
      <w:r>
        <w:rPr>
          <w:lang w:eastAsia="en-GB"/>
        </w:rPr>
        <w:t>für</w:t>
      </w:r>
      <w:proofErr w:type="spellEnd"/>
      <w:r>
        <w:rPr>
          <w:lang w:eastAsia="en-GB"/>
        </w:rPr>
        <w:t xml:space="preserve"> Internationale </w:t>
      </w:r>
      <w:proofErr w:type="spellStart"/>
      <w:r>
        <w:rPr>
          <w:lang w:eastAsia="en-GB"/>
        </w:rPr>
        <w:t>Zusammenarbeit</w:t>
      </w:r>
      <w:proofErr w:type="spellEnd"/>
      <w:r>
        <w:rPr>
          <w:lang w:eastAsia="en-GB"/>
        </w:rPr>
        <w:t xml:space="preserve"> (GIZ). Further funding for methods comparison came from an EDTCP Masters Fellowship in Biostatistics for Sungai T </w:t>
      </w:r>
      <w:proofErr w:type="spellStart"/>
      <w:r>
        <w:rPr>
          <w:lang w:eastAsia="en-GB"/>
        </w:rPr>
        <w:t>Chabata</w:t>
      </w:r>
      <w:proofErr w:type="spellEnd"/>
      <w:r>
        <w:rPr>
          <w:lang w:eastAsia="en-GB"/>
        </w:rPr>
        <w:t xml:space="preserve"> (MF.2013.40205.014).</w:t>
      </w:r>
    </w:p>
    <w:p w14:paraId="2450189C" w14:textId="77777777" w:rsidR="00327906" w:rsidRDefault="00327906" w:rsidP="00C05E81">
      <w:pPr>
        <w:rPr>
          <w:lang w:eastAsia="en-GB"/>
        </w:rPr>
      </w:pPr>
    </w:p>
    <w:p w14:paraId="0ED93085" w14:textId="2A36195D" w:rsidR="00327906" w:rsidRPr="003026E4" w:rsidRDefault="00327906" w:rsidP="00C05E81">
      <w:pPr>
        <w:rPr>
          <w:rFonts w:ascii="Calibri" w:eastAsia="Calibri" w:hAnsi="Calibri" w:cs="Calibri"/>
          <w:bCs/>
        </w:rPr>
      </w:pPr>
      <w:r w:rsidRPr="00C05E81">
        <w:t xml:space="preserve">This </w:t>
      </w:r>
      <w:r w:rsidR="002B0BF6" w:rsidRPr="00C05E81">
        <w:t>research has been supported in part</w:t>
      </w:r>
      <w:r w:rsidRPr="00C05E81">
        <w:t xml:space="preserve"> by the President’s Emergency Plan for AIDS Relief (PEPFAR) through the </w:t>
      </w:r>
      <w:proofErr w:type="spellStart"/>
      <w:r w:rsidRPr="00C05E81">
        <w:t>Centers</w:t>
      </w:r>
      <w:proofErr w:type="spellEnd"/>
      <w:r w:rsidRPr="00C05E81">
        <w:t xml:space="preserve"> for Disease Control and Prevention (CDC) under the terms of </w:t>
      </w:r>
      <w:r w:rsidR="00643ECA" w:rsidRPr="00C05E81">
        <w:t>Grant No. 1U2GPS003118-05-03</w:t>
      </w:r>
      <w:r w:rsidR="00D03912" w:rsidRPr="00C05E81">
        <w:t xml:space="preserve"> between the </w:t>
      </w:r>
      <w:proofErr w:type="spellStart"/>
      <w:r w:rsidR="00D03912" w:rsidRPr="00C05E81">
        <w:t>Centers</w:t>
      </w:r>
      <w:proofErr w:type="spellEnd"/>
      <w:r w:rsidR="00D03912" w:rsidRPr="00C05E81">
        <w:t xml:space="preserve"> for D</w:t>
      </w:r>
      <w:r w:rsidR="00643ECA" w:rsidRPr="00C05E81">
        <w:t>isease Control</w:t>
      </w:r>
      <w:r w:rsidR="00D03912" w:rsidRPr="00C05E81">
        <w:t xml:space="preserve"> (CDC)</w:t>
      </w:r>
      <w:r w:rsidR="00643ECA" w:rsidRPr="00C05E81">
        <w:t xml:space="preserve"> and RTI to support implementation of the Building Health Data Dissemination </w:t>
      </w:r>
      <w:r w:rsidR="00643ECA" w:rsidRPr="00C05E81">
        <w:lastRenderedPageBreak/>
        <w:t xml:space="preserve">and Information Use Systems in the Republic of Zimbabwe Under the President’s Emergency Place for AIDS Relief Activities. </w:t>
      </w:r>
      <w:r w:rsidRPr="00C05E81">
        <w:t>The findings and conclusions in this report are those of the author(s) and do not necessarily represent the official position of the funding agencies</w:t>
      </w:r>
      <w:r w:rsidRPr="00F525DF">
        <w:rPr>
          <w:i/>
          <w:iCs/>
        </w:rPr>
        <w:t>.</w:t>
      </w:r>
    </w:p>
    <w:p w14:paraId="6EC28454" w14:textId="77777777" w:rsidR="0016198A" w:rsidRPr="00AD689F" w:rsidRDefault="0016198A" w:rsidP="00405912">
      <w:pPr>
        <w:spacing w:line="480" w:lineRule="auto"/>
        <w:sectPr w:rsidR="0016198A" w:rsidRPr="00AD689F" w:rsidSect="00877B1B">
          <w:pgSz w:w="11900" w:h="16840"/>
          <w:pgMar w:top="1440" w:right="1699" w:bottom="1440" w:left="1699" w:header="720" w:footer="720" w:gutter="0"/>
          <w:cols w:space="720"/>
          <w:docGrid w:linePitch="360"/>
        </w:sectPr>
      </w:pPr>
    </w:p>
    <w:p w14:paraId="3F15723A" w14:textId="41CC28A4" w:rsidR="00877B1B" w:rsidRPr="00877B1B" w:rsidRDefault="00A66088" w:rsidP="00CA6BBD">
      <w:pPr>
        <w:pStyle w:val="Heading1"/>
      </w:pPr>
      <w:r>
        <w:lastRenderedPageBreak/>
        <w:t>References</w:t>
      </w:r>
    </w:p>
    <w:p w14:paraId="7CE1B71B" w14:textId="77777777" w:rsidR="00522EA2" w:rsidRPr="00522EA2" w:rsidRDefault="00C652FC" w:rsidP="00522EA2">
      <w:pPr>
        <w:pStyle w:val="EndNoteBibliography"/>
        <w:ind w:left="720" w:hanging="720"/>
        <w:rPr>
          <w:noProof/>
        </w:rPr>
      </w:pPr>
      <w:r>
        <w:fldChar w:fldCharType="begin"/>
      </w:r>
      <w:r>
        <w:instrText xml:space="preserve"> ADDIN EN.REFLIST </w:instrText>
      </w:r>
      <w:r>
        <w:fldChar w:fldCharType="separate"/>
      </w:r>
      <w:r w:rsidR="00522EA2" w:rsidRPr="00522EA2">
        <w:rPr>
          <w:noProof/>
        </w:rPr>
        <w:t>1.</w:t>
      </w:r>
      <w:r w:rsidR="00522EA2" w:rsidRPr="00522EA2">
        <w:rPr>
          <w:noProof/>
        </w:rPr>
        <w:tab/>
        <w:t xml:space="preserve">Baral S, Beyrer C, Muessig K, et al. Burden of HIV among female sex workers in low-income and middle-income countries: a systematic review and meta-analysis. </w:t>
      </w:r>
      <w:r w:rsidR="00522EA2" w:rsidRPr="00522EA2">
        <w:rPr>
          <w:i/>
          <w:noProof/>
        </w:rPr>
        <w:t xml:space="preserve">Lancet Infect Dis. </w:t>
      </w:r>
      <w:r w:rsidR="00522EA2" w:rsidRPr="00522EA2">
        <w:rPr>
          <w:noProof/>
        </w:rPr>
        <w:t>2012;12(7):538-549.</w:t>
      </w:r>
    </w:p>
    <w:p w14:paraId="06911287" w14:textId="77777777" w:rsidR="00522EA2" w:rsidRPr="00522EA2" w:rsidRDefault="00522EA2" w:rsidP="00522EA2">
      <w:pPr>
        <w:pStyle w:val="EndNoteBibliography"/>
        <w:ind w:left="720" w:hanging="720"/>
        <w:rPr>
          <w:noProof/>
        </w:rPr>
      </w:pPr>
      <w:r w:rsidRPr="00522EA2">
        <w:rPr>
          <w:noProof/>
        </w:rPr>
        <w:t>2.</w:t>
      </w:r>
      <w:r w:rsidRPr="00522EA2">
        <w:rPr>
          <w:noProof/>
        </w:rPr>
        <w:tab/>
        <w:t xml:space="preserve">Pruss-Ustun A, Wolf J, Driscoll T, Degenhardt L, Neira M, Calleja JM. HIV due to female sex work: regional and global estimates. </w:t>
      </w:r>
      <w:r w:rsidRPr="00522EA2">
        <w:rPr>
          <w:i/>
          <w:noProof/>
        </w:rPr>
        <w:t xml:space="preserve">PLoS One. </w:t>
      </w:r>
      <w:r w:rsidRPr="00522EA2">
        <w:rPr>
          <w:noProof/>
        </w:rPr>
        <w:t>2013;8(5):e63476.</w:t>
      </w:r>
    </w:p>
    <w:p w14:paraId="772F53D0" w14:textId="77777777" w:rsidR="00522EA2" w:rsidRPr="00522EA2" w:rsidRDefault="00522EA2" w:rsidP="00522EA2">
      <w:pPr>
        <w:pStyle w:val="EndNoteBibliography"/>
        <w:ind w:left="720" w:hanging="720"/>
        <w:rPr>
          <w:noProof/>
        </w:rPr>
      </w:pPr>
      <w:r w:rsidRPr="00522EA2">
        <w:rPr>
          <w:noProof/>
        </w:rPr>
        <w:t>3.</w:t>
      </w:r>
      <w:r w:rsidRPr="00522EA2">
        <w:rPr>
          <w:noProof/>
        </w:rPr>
        <w:tab/>
        <w:t xml:space="preserve">Prudden HJ, Watts CH, Vickerman P, et al. Can the UNAIDS modes of transmission model be improved? A comparison of the original and revised model projections using data from a setting in west Africa. </w:t>
      </w:r>
      <w:r w:rsidRPr="00522EA2">
        <w:rPr>
          <w:i/>
          <w:noProof/>
        </w:rPr>
        <w:t xml:space="preserve">AIDS. </w:t>
      </w:r>
      <w:r w:rsidRPr="00522EA2">
        <w:rPr>
          <w:noProof/>
        </w:rPr>
        <w:t>2013;27(16):2623-2635.</w:t>
      </w:r>
    </w:p>
    <w:p w14:paraId="7A96B47B" w14:textId="77777777" w:rsidR="00522EA2" w:rsidRPr="00522EA2" w:rsidRDefault="00522EA2" w:rsidP="00522EA2">
      <w:pPr>
        <w:pStyle w:val="EndNoteBibliography"/>
        <w:ind w:left="720" w:hanging="720"/>
        <w:rPr>
          <w:noProof/>
        </w:rPr>
      </w:pPr>
      <w:r w:rsidRPr="00522EA2">
        <w:rPr>
          <w:noProof/>
        </w:rPr>
        <w:t>4.</w:t>
      </w:r>
      <w:r w:rsidRPr="00522EA2">
        <w:rPr>
          <w:noProof/>
        </w:rPr>
        <w:tab/>
      </w:r>
      <w:r w:rsidRPr="00522EA2">
        <w:rPr>
          <w:i/>
          <w:noProof/>
        </w:rPr>
        <w:t xml:space="preserve">Guidelines on Estimating the Size of Populations Most at Risk to HIV. </w:t>
      </w:r>
      <w:r w:rsidRPr="00522EA2">
        <w:rPr>
          <w:noProof/>
        </w:rPr>
        <w:t>Geneva: World Health Organisation and UNAIDS;2010.</w:t>
      </w:r>
    </w:p>
    <w:p w14:paraId="0E436722" w14:textId="77777777" w:rsidR="00522EA2" w:rsidRPr="00522EA2" w:rsidRDefault="00522EA2" w:rsidP="00522EA2">
      <w:pPr>
        <w:pStyle w:val="EndNoteBibliography"/>
        <w:ind w:left="720" w:hanging="720"/>
        <w:rPr>
          <w:noProof/>
        </w:rPr>
      </w:pPr>
      <w:r w:rsidRPr="00522EA2">
        <w:rPr>
          <w:noProof/>
        </w:rPr>
        <w:t>5.</w:t>
      </w:r>
      <w:r w:rsidRPr="00522EA2">
        <w:rPr>
          <w:noProof/>
        </w:rPr>
        <w:tab/>
        <w:t xml:space="preserve">Wesson P, Reingold A, McFarland W. Theoretical and Empirical Comparisons of Methods to Estimate the Size of Hard-to-Reach Populations: A Systematic Review. </w:t>
      </w:r>
      <w:r w:rsidRPr="00522EA2">
        <w:rPr>
          <w:i/>
          <w:noProof/>
        </w:rPr>
        <w:t xml:space="preserve">AIDS Behav. </w:t>
      </w:r>
      <w:r w:rsidRPr="00522EA2">
        <w:rPr>
          <w:noProof/>
        </w:rPr>
        <w:t>2017.</w:t>
      </w:r>
    </w:p>
    <w:p w14:paraId="59BF7A64" w14:textId="77777777" w:rsidR="00522EA2" w:rsidRPr="00522EA2" w:rsidRDefault="00522EA2" w:rsidP="00522EA2">
      <w:pPr>
        <w:pStyle w:val="EndNoteBibliography"/>
        <w:ind w:left="720" w:hanging="720"/>
        <w:rPr>
          <w:noProof/>
        </w:rPr>
      </w:pPr>
      <w:r w:rsidRPr="00522EA2">
        <w:rPr>
          <w:noProof/>
        </w:rPr>
        <w:t>6.</w:t>
      </w:r>
      <w:r w:rsidRPr="00522EA2">
        <w:rPr>
          <w:noProof/>
        </w:rPr>
        <w:tab/>
        <w:t xml:space="preserve">Mishra S, Boily MC, Schwartz S, et al. Data and methods to characterize the role of sex work and to inform sex work programs in generalized HIV epidemics: evidence to challenge assumptions. </w:t>
      </w:r>
      <w:r w:rsidRPr="00522EA2">
        <w:rPr>
          <w:i/>
          <w:noProof/>
        </w:rPr>
        <w:t xml:space="preserve">Ann Epidemiol. </w:t>
      </w:r>
      <w:r w:rsidRPr="00522EA2">
        <w:rPr>
          <w:noProof/>
        </w:rPr>
        <w:t>2016;26(8):557-569.</w:t>
      </w:r>
    </w:p>
    <w:p w14:paraId="4FD489EA" w14:textId="77777777" w:rsidR="00522EA2" w:rsidRPr="00522EA2" w:rsidRDefault="00522EA2" w:rsidP="00522EA2">
      <w:pPr>
        <w:pStyle w:val="EndNoteBibliography"/>
        <w:ind w:left="720" w:hanging="720"/>
        <w:rPr>
          <w:noProof/>
        </w:rPr>
      </w:pPr>
      <w:r w:rsidRPr="00522EA2">
        <w:rPr>
          <w:noProof/>
        </w:rPr>
        <w:t>7.</w:t>
      </w:r>
      <w:r w:rsidRPr="00522EA2">
        <w:rPr>
          <w:noProof/>
        </w:rPr>
        <w:tab/>
        <w:t xml:space="preserve">Yu D, Calleja JM, Zhao J, Reddy A, Seguy N. Estimating the size of key populations at higher risk of HIV infection: a summary of experiences and lessons presented during a technical meeting on size estimation among key populations in Asian countries. </w:t>
      </w:r>
      <w:r w:rsidRPr="00522EA2">
        <w:rPr>
          <w:i/>
          <w:noProof/>
        </w:rPr>
        <w:t xml:space="preserve">Western Pac Surveill Response J. </w:t>
      </w:r>
      <w:r w:rsidRPr="00522EA2">
        <w:rPr>
          <w:noProof/>
        </w:rPr>
        <w:t>2014;5(3):43-49.</w:t>
      </w:r>
    </w:p>
    <w:p w14:paraId="0AD2B752" w14:textId="77777777" w:rsidR="00522EA2" w:rsidRPr="00522EA2" w:rsidRDefault="00522EA2" w:rsidP="00522EA2">
      <w:pPr>
        <w:pStyle w:val="EndNoteBibliography"/>
        <w:ind w:left="720" w:hanging="720"/>
        <w:rPr>
          <w:noProof/>
        </w:rPr>
      </w:pPr>
      <w:r w:rsidRPr="00522EA2">
        <w:rPr>
          <w:noProof/>
        </w:rPr>
        <w:t>8.</w:t>
      </w:r>
      <w:r w:rsidRPr="00522EA2">
        <w:rPr>
          <w:noProof/>
        </w:rPr>
        <w:tab/>
        <w:t xml:space="preserve">Sabin K, Zhao J, Garcia Calleja JM, et al. Availability and Quality of Size Estimations of Female Sex Workers, Men Who Have Sex with Men, People Who Inject Drugs and Transgender Women in Low- and Middle-Income Countries. </w:t>
      </w:r>
      <w:r w:rsidRPr="00522EA2">
        <w:rPr>
          <w:i/>
          <w:noProof/>
        </w:rPr>
        <w:t xml:space="preserve">PLoS One. </w:t>
      </w:r>
      <w:r w:rsidRPr="00522EA2">
        <w:rPr>
          <w:noProof/>
        </w:rPr>
        <w:t>2016;11(5):e0155150.</w:t>
      </w:r>
    </w:p>
    <w:p w14:paraId="48208588" w14:textId="77777777" w:rsidR="00522EA2" w:rsidRPr="00522EA2" w:rsidRDefault="00522EA2" w:rsidP="00522EA2">
      <w:pPr>
        <w:pStyle w:val="EndNoteBibliography"/>
        <w:ind w:left="720" w:hanging="720"/>
        <w:rPr>
          <w:noProof/>
        </w:rPr>
      </w:pPr>
      <w:r w:rsidRPr="00522EA2">
        <w:rPr>
          <w:noProof/>
        </w:rPr>
        <w:t>9.</w:t>
      </w:r>
      <w:r w:rsidRPr="00522EA2">
        <w:rPr>
          <w:noProof/>
        </w:rPr>
        <w:tab/>
        <w:t xml:space="preserve">Konstant TL, Rangasami J, Stacey MJ, Stewart ML, Nogoduka C. Estimating the number of sex workers in South Africa: rapid population size estimation. </w:t>
      </w:r>
      <w:r w:rsidRPr="00522EA2">
        <w:rPr>
          <w:i/>
          <w:noProof/>
        </w:rPr>
        <w:t xml:space="preserve">AIDS Behav. </w:t>
      </w:r>
      <w:r w:rsidRPr="00522EA2">
        <w:rPr>
          <w:noProof/>
        </w:rPr>
        <w:t>2015;19 Suppl 1:S3-15.</w:t>
      </w:r>
    </w:p>
    <w:p w14:paraId="1DF4C49F" w14:textId="7B9B2655" w:rsidR="00522EA2" w:rsidRPr="00522EA2" w:rsidRDefault="00522EA2" w:rsidP="00522EA2">
      <w:pPr>
        <w:pStyle w:val="EndNoteBibliography"/>
        <w:ind w:left="720" w:hanging="720"/>
        <w:rPr>
          <w:noProof/>
        </w:rPr>
      </w:pPr>
      <w:r w:rsidRPr="00522EA2">
        <w:rPr>
          <w:noProof/>
        </w:rPr>
        <w:t>10.</w:t>
      </w:r>
      <w:r w:rsidRPr="00522EA2">
        <w:rPr>
          <w:noProof/>
        </w:rPr>
        <w:tab/>
        <w:t>N</w:t>
      </w:r>
      <w:r w:rsidR="00DF73BD">
        <w:rPr>
          <w:noProof/>
        </w:rPr>
        <w:t xml:space="preserve">ational </w:t>
      </w:r>
      <w:r w:rsidRPr="00522EA2">
        <w:rPr>
          <w:noProof/>
        </w:rPr>
        <w:t>A</w:t>
      </w:r>
      <w:r w:rsidR="00DF73BD">
        <w:rPr>
          <w:noProof/>
        </w:rPr>
        <w:t xml:space="preserve">IDS </w:t>
      </w:r>
      <w:r w:rsidRPr="00522EA2">
        <w:rPr>
          <w:noProof/>
        </w:rPr>
        <w:t>C</w:t>
      </w:r>
      <w:r w:rsidR="00DF73BD">
        <w:rPr>
          <w:noProof/>
        </w:rPr>
        <w:t xml:space="preserve">ontol </w:t>
      </w:r>
      <w:r w:rsidRPr="00522EA2">
        <w:rPr>
          <w:noProof/>
        </w:rPr>
        <w:t>C</w:t>
      </w:r>
      <w:r w:rsidR="00DF73BD">
        <w:rPr>
          <w:noProof/>
        </w:rPr>
        <w:t>ouncil</w:t>
      </w:r>
      <w:r w:rsidRPr="00522EA2">
        <w:rPr>
          <w:noProof/>
        </w:rPr>
        <w:t xml:space="preserve"> Cameroon</w:t>
      </w:r>
      <w:r w:rsidR="00DF73BD">
        <w:rPr>
          <w:noProof/>
        </w:rPr>
        <w:t>,</w:t>
      </w:r>
      <w:r w:rsidRPr="00522EA2">
        <w:rPr>
          <w:noProof/>
        </w:rPr>
        <w:t xml:space="preserve"> W</w:t>
      </w:r>
      <w:r w:rsidR="00DF73BD">
        <w:rPr>
          <w:noProof/>
        </w:rPr>
        <w:t xml:space="preserve">orld </w:t>
      </w:r>
      <w:r w:rsidRPr="00522EA2">
        <w:rPr>
          <w:noProof/>
        </w:rPr>
        <w:t>B</w:t>
      </w:r>
      <w:r w:rsidR="00DF73BD">
        <w:rPr>
          <w:noProof/>
        </w:rPr>
        <w:t>ank</w:t>
      </w:r>
      <w:r w:rsidRPr="00522EA2">
        <w:rPr>
          <w:noProof/>
        </w:rPr>
        <w:t xml:space="preserve">, Afrique en Marche, Centre for Global Public Health, University of Manitoba. </w:t>
      </w:r>
      <w:r w:rsidRPr="00522EA2">
        <w:rPr>
          <w:i/>
          <w:noProof/>
        </w:rPr>
        <w:t xml:space="preserve">Mapping and size estimation of female sex workers in Cameroon. </w:t>
      </w:r>
      <w:r w:rsidRPr="00522EA2">
        <w:rPr>
          <w:noProof/>
        </w:rPr>
        <w:t>Yaounde, Cameroon2016.</w:t>
      </w:r>
    </w:p>
    <w:p w14:paraId="5B99EA0F" w14:textId="77777777" w:rsidR="00522EA2" w:rsidRPr="00522EA2" w:rsidRDefault="00522EA2" w:rsidP="00522EA2">
      <w:pPr>
        <w:pStyle w:val="EndNoteBibliography"/>
        <w:ind w:left="720" w:hanging="720"/>
        <w:rPr>
          <w:noProof/>
        </w:rPr>
      </w:pPr>
      <w:r w:rsidRPr="00522EA2">
        <w:rPr>
          <w:noProof/>
        </w:rPr>
        <w:t>11.</w:t>
      </w:r>
      <w:r w:rsidRPr="00522EA2">
        <w:rPr>
          <w:noProof/>
        </w:rPr>
        <w:tab/>
        <w:t xml:space="preserve">Odek WO GG, Avery L, Njoroge PK, Kasonde L, et al. Estimating the Size of the Female Sex Worker Population in Kenya to Inform HIV Prevention Programming. </w:t>
      </w:r>
      <w:r w:rsidRPr="00522EA2">
        <w:rPr>
          <w:i/>
          <w:noProof/>
        </w:rPr>
        <w:t xml:space="preserve">PLoS ONE. </w:t>
      </w:r>
      <w:r w:rsidRPr="00522EA2">
        <w:rPr>
          <w:noProof/>
        </w:rPr>
        <w:t>2014;9(3).</w:t>
      </w:r>
    </w:p>
    <w:p w14:paraId="4947DBE1" w14:textId="77777777" w:rsidR="00522EA2" w:rsidRPr="00522EA2" w:rsidRDefault="00522EA2" w:rsidP="00522EA2">
      <w:pPr>
        <w:pStyle w:val="EndNoteBibliography"/>
        <w:ind w:left="720" w:hanging="720"/>
        <w:rPr>
          <w:noProof/>
        </w:rPr>
      </w:pPr>
      <w:r w:rsidRPr="00522EA2">
        <w:rPr>
          <w:noProof/>
        </w:rPr>
        <w:t>12.</w:t>
      </w:r>
      <w:r w:rsidRPr="00522EA2">
        <w:rPr>
          <w:noProof/>
        </w:rPr>
        <w:tab/>
        <w:t xml:space="preserve">Vandepitte J, Lyerla R, Dallabetta G, Crabbe F, Alary M, Buve A. Estimates of the number of female sex workers in different regions of the world. </w:t>
      </w:r>
      <w:r w:rsidRPr="00522EA2">
        <w:rPr>
          <w:i/>
          <w:noProof/>
        </w:rPr>
        <w:t xml:space="preserve">Sex Transm Infect. </w:t>
      </w:r>
      <w:r w:rsidRPr="00522EA2">
        <w:rPr>
          <w:noProof/>
        </w:rPr>
        <w:t>2006;82 Suppl 3:iii18-25.</w:t>
      </w:r>
    </w:p>
    <w:p w14:paraId="6F272F7D" w14:textId="77777777" w:rsidR="00522EA2" w:rsidRPr="00522EA2" w:rsidRDefault="00522EA2" w:rsidP="00522EA2">
      <w:pPr>
        <w:pStyle w:val="EndNoteBibliography"/>
        <w:ind w:left="720" w:hanging="720"/>
        <w:rPr>
          <w:noProof/>
        </w:rPr>
      </w:pPr>
      <w:r w:rsidRPr="00522EA2">
        <w:rPr>
          <w:noProof/>
        </w:rPr>
        <w:t>13.</w:t>
      </w:r>
      <w:r w:rsidRPr="00522EA2">
        <w:rPr>
          <w:noProof/>
        </w:rPr>
        <w:tab/>
        <w:t xml:space="preserve">Sabin KM, Johnston LG. Epidemiological challenges to the assessment of HIV burdens among key populations: respondent-driven sampling, time-location sampling and demographic and health surveys. </w:t>
      </w:r>
      <w:r w:rsidRPr="00522EA2">
        <w:rPr>
          <w:i/>
          <w:noProof/>
        </w:rPr>
        <w:t xml:space="preserve">Curr Opin HIV AIDS. </w:t>
      </w:r>
      <w:r w:rsidRPr="00522EA2">
        <w:rPr>
          <w:noProof/>
        </w:rPr>
        <w:t>2014;9(2):101-106.</w:t>
      </w:r>
    </w:p>
    <w:p w14:paraId="6FCA5005" w14:textId="77777777" w:rsidR="00522EA2" w:rsidRPr="00522EA2" w:rsidRDefault="00522EA2" w:rsidP="00522EA2">
      <w:pPr>
        <w:pStyle w:val="EndNoteBibliography"/>
        <w:ind w:left="720" w:hanging="720"/>
        <w:rPr>
          <w:noProof/>
        </w:rPr>
      </w:pPr>
      <w:r w:rsidRPr="00522EA2">
        <w:rPr>
          <w:noProof/>
        </w:rPr>
        <w:t>14.</w:t>
      </w:r>
      <w:r w:rsidRPr="00522EA2">
        <w:rPr>
          <w:noProof/>
        </w:rPr>
        <w:tab/>
        <w:t xml:space="preserve">Volz E, Heckathorn DD. Probability Based Estimation Theory for Respondent Driven Sampling. </w:t>
      </w:r>
      <w:r w:rsidRPr="00522EA2">
        <w:rPr>
          <w:i/>
          <w:noProof/>
        </w:rPr>
        <w:t xml:space="preserve">Journal of Official Statistics. </w:t>
      </w:r>
      <w:r w:rsidRPr="00522EA2">
        <w:rPr>
          <w:noProof/>
        </w:rPr>
        <w:t>2008;24(1):79-97.</w:t>
      </w:r>
    </w:p>
    <w:p w14:paraId="4889EEC6" w14:textId="5813F70D" w:rsidR="00522EA2" w:rsidRPr="00522EA2" w:rsidRDefault="00522EA2" w:rsidP="00522EA2">
      <w:pPr>
        <w:pStyle w:val="EndNoteBibliography"/>
        <w:ind w:left="720" w:hanging="720"/>
        <w:rPr>
          <w:noProof/>
        </w:rPr>
      </w:pPr>
      <w:r w:rsidRPr="00522EA2">
        <w:rPr>
          <w:noProof/>
        </w:rPr>
        <w:lastRenderedPageBreak/>
        <w:t>15.</w:t>
      </w:r>
      <w:r w:rsidRPr="00522EA2">
        <w:rPr>
          <w:noProof/>
        </w:rPr>
        <w:tab/>
        <w:t xml:space="preserve">WHO, CDC, UNAIDS, </w:t>
      </w:r>
      <w:r w:rsidR="00DF73BD">
        <w:rPr>
          <w:noProof/>
        </w:rPr>
        <w:t xml:space="preserve">FHI </w:t>
      </w:r>
      <w:r w:rsidRPr="00522EA2">
        <w:rPr>
          <w:noProof/>
        </w:rPr>
        <w:t xml:space="preserve">360. </w:t>
      </w:r>
      <w:r w:rsidRPr="00522EA2">
        <w:rPr>
          <w:i/>
          <w:noProof/>
        </w:rPr>
        <w:t xml:space="preserve">Biobehavioral survey guidelines for populations at risk of HIV. </w:t>
      </w:r>
      <w:r w:rsidRPr="00522EA2">
        <w:rPr>
          <w:noProof/>
        </w:rPr>
        <w:t>2017.</w:t>
      </w:r>
    </w:p>
    <w:p w14:paraId="284F2A7C" w14:textId="77777777" w:rsidR="00522EA2" w:rsidRPr="00522EA2" w:rsidRDefault="00522EA2" w:rsidP="00522EA2">
      <w:pPr>
        <w:pStyle w:val="EndNoteBibliography"/>
        <w:ind w:left="720" w:hanging="720"/>
        <w:rPr>
          <w:noProof/>
        </w:rPr>
      </w:pPr>
      <w:r w:rsidRPr="00522EA2">
        <w:rPr>
          <w:noProof/>
        </w:rPr>
        <w:t>16.</w:t>
      </w:r>
      <w:r w:rsidRPr="00522EA2">
        <w:rPr>
          <w:noProof/>
        </w:rPr>
        <w:tab/>
        <w:t xml:space="preserve">Cowan FM, Davey C, Fearon E, et al. Targeted combination prevention to support female sex workers in Zimbabwe accessing and adhering to antiretrovirals for treatment and prevention of HIV (SAPPH-IRe): a cluster-randomised trial. </w:t>
      </w:r>
      <w:r w:rsidRPr="00522EA2">
        <w:rPr>
          <w:i/>
          <w:noProof/>
        </w:rPr>
        <w:t xml:space="preserve">Lancet HIV. </w:t>
      </w:r>
      <w:r w:rsidRPr="00522EA2">
        <w:rPr>
          <w:noProof/>
        </w:rPr>
        <w:t>2018;5(8):e417-e426.</w:t>
      </w:r>
    </w:p>
    <w:p w14:paraId="16A5DB2B" w14:textId="77777777" w:rsidR="00522EA2" w:rsidRPr="00522EA2" w:rsidRDefault="00522EA2" w:rsidP="00522EA2">
      <w:pPr>
        <w:pStyle w:val="EndNoteBibliography"/>
        <w:ind w:left="720" w:hanging="720"/>
        <w:rPr>
          <w:noProof/>
        </w:rPr>
      </w:pPr>
      <w:r w:rsidRPr="00522EA2">
        <w:rPr>
          <w:noProof/>
        </w:rPr>
        <w:t>17.</w:t>
      </w:r>
      <w:r w:rsidRPr="00522EA2">
        <w:rPr>
          <w:noProof/>
        </w:rPr>
        <w:tab/>
        <w:t xml:space="preserve">Ndori-Mharadze T, Fearon E, Busza J, et al. Changes in engagement in HIV prevention and care services among female sex workers during intensified community mobilization in 3 sites in Zimbabwe, 2011 to 2015. </w:t>
      </w:r>
      <w:r w:rsidRPr="00522EA2">
        <w:rPr>
          <w:i/>
          <w:noProof/>
        </w:rPr>
        <w:t xml:space="preserve">J Int AIDS Soc. </w:t>
      </w:r>
      <w:r w:rsidRPr="00522EA2">
        <w:rPr>
          <w:noProof/>
        </w:rPr>
        <w:t>2018;21 Suppl 5:e25138.</w:t>
      </w:r>
    </w:p>
    <w:p w14:paraId="388457B8" w14:textId="77777777" w:rsidR="00522EA2" w:rsidRPr="00522EA2" w:rsidRDefault="00522EA2" w:rsidP="00522EA2">
      <w:pPr>
        <w:pStyle w:val="EndNoteBibliography"/>
        <w:ind w:left="720" w:hanging="720"/>
        <w:rPr>
          <w:noProof/>
        </w:rPr>
      </w:pPr>
      <w:r w:rsidRPr="00522EA2">
        <w:rPr>
          <w:noProof/>
        </w:rPr>
        <w:t>18.</w:t>
      </w:r>
      <w:r w:rsidRPr="00522EA2">
        <w:rPr>
          <w:noProof/>
        </w:rPr>
        <w:tab/>
        <w:t xml:space="preserve">Hargreaves JR, Fearon E, Davey C, Phillips A, Cambiano V, Cowan FM. Statistical design and analysis plan for an impact evaluation of an HIV treatment and prevention intervention for female sex workers in Zimbabwe: a study protocol for a cluster randomised controlled trial. </w:t>
      </w:r>
      <w:r w:rsidRPr="00522EA2">
        <w:rPr>
          <w:i/>
          <w:noProof/>
        </w:rPr>
        <w:t xml:space="preserve">Trials. </w:t>
      </w:r>
      <w:r w:rsidRPr="00522EA2">
        <w:rPr>
          <w:noProof/>
        </w:rPr>
        <w:t>2016;17:6.</w:t>
      </w:r>
    </w:p>
    <w:p w14:paraId="501CBA63" w14:textId="77777777" w:rsidR="00522EA2" w:rsidRPr="00522EA2" w:rsidRDefault="00522EA2" w:rsidP="00522EA2">
      <w:pPr>
        <w:pStyle w:val="EndNoteBibliography"/>
        <w:ind w:left="720" w:hanging="720"/>
        <w:rPr>
          <w:noProof/>
        </w:rPr>
      </w:pPr>
      <w:r w:rsidRPr="00522EA2">
        <w:rPr>
          <w:noProof/>
        </w:rPr>
        <w:t>19.</w:t>
      </w:r>
      <w:r w:rsidRPr="00522EA2">
        <w:rPr>
          <w:noProof/>
        </w:rPr>
        <w:tab/>
        <w:t xml:space="preserve">Fearon E, Chabata ST, Thompson JA, Cowan FM, Hargreaves JR. Sample Size Calculations for Population Size Estimation Studies Using Multiplier Methods With Respondent-Driven Sampling Surveys. </w:t>
      </w:r>
      <w:r w:rsidRPr="00522EA2">
        <w:rPr>
          <w:i/>
          <w:noProof/>
        </w:rPr>
        <w:t xml:space="preserve">JMIR Public Health Surveill. </w:t>
      </w:r>
      <w:r w:rsidRPr="00522EA2">
        <w:rPr>
          <w:noProof/>
        </w:rPr>
        <w:t>2017;3(3):e59.</w:t>
      </w:r>
    </w:p>
    <w:p w14:paraId="6FCC7518" w14:textId="77777777" w:rsidR="00522EA2" w:rsidRPr="00522EA2" w:rsidRDefault="00522EA2" w:rsidP="00522EA2">
      <w:pPr>
        <w:pStyle w:val="EndNoteBibliography"/>
        <w:ind w:left="720" w:hanging="720"/>
        <w:rPr>
          <w:noProof/>
        </w:rPr>
      </w:pPr>
      <w:r w:rsidRPr="00522EA2">
        <w:rPr>
          <w:noProof/>
        </w:rPr>
        <w:t>20.</w:t>
      </w:r>
      <w:r w:rsidRPr="00522EA2">
        <w:rPr>
          <w:noProof/>
        </w:rPr>
        <w:tab/>
        <w:t xml:space="preserve">Cowan FM, Davey C, Fearon E, et al. Targeted combination prevention to support female sex workers in Zimbabwe accessing and adhering to antiretrovirals for treatment and prevention of HIV (SAPPH-IRe): a cluster-randomised trial. </w:t>
      </w:r>
      <w:r w:rsidRPr="00522EA2">
        <w:rPr>
          <w:i/>
          <w:noProof/>
        </w:rPr>
        <w:t xml:space="preserve">Lancet HIV. </w:t>
      </w:r>
      <w:r w:rsidRPr="00522EA2">
        <w:rPr>
          <w:noProof/>
        </w:rPr>
        <w:t>2018.</w:t>
      </w:r>
    </w:p>
    <w:p w14:paraId="46BFBD3A" w14:textId="77777777" w:rsidR="00522EA2" w:rsidRPr="00522EA2" w:rsidRDefault="00522EA2" w:rsidP="00522EA2">
      <w:pPr>
        <w:pStyle w:val="EndNoteBibliography"/>
        <w:ind w:left="720" w:hanging="720"/>
        <w:rPr>
          <w:noProof/>
        </w:rPr>
      </w:pPr>
      <w:r w:rsidRPr="00522EA2">
        <w:rPr>
          <w:noProof/>
        </w:rPr>
        <w:t>21.</w:t>
      </w:r>
      <w:r w:rsidRPr="00522EA2">
        <w:rPr>
          <w:noProof/>
        </w:rPr>
        <w:tab/>
        <w:t xml:space="preserve">Gile KJ, Johnston LG, Salganik MJ. Diagnostics for Respondent-driven Sampling. </w:t>
      </w:r>
      <w:r w:rsidRPr="00522EA2">
        <w:rPr>
          <w:i/>
          <w:noProof/>
        </w:rPr>
        <w:t xml:space="preserve">J R Stat Soc Ser A Stat Soc. </w:t>
      </w:r>
      <w:r w:rsidRPr="00522EA2">
        <w:rPr>
          <w:noProof/>
        </w:rPr>
        <w:t>2015;178(1):241-269.</w:t>
      </w:r>
    </w:p>
    <w:p w14:paraId="44DDA8EF" w14:textId="77777777" w:rsidR="00522EA2" w:rsidRPr="00522EA2" w:rsidRDefault="00522EA2" w:rsidP="00522EA2">
      <w:pPr>
        <w:pStyle w:val="EndNoteBibliography"/>
        <w:ind w:left="720" w:hanging="720"/>
        <w:rPr>
          <w:noProof/>
        </w:rPr>
      </w:pPr>
      <w:r w:rsidRPr="00522EA2">
        <w:rPr>
          <w:noProof/>
        </w:rPr>
        <w:t>22.</w:t>
      </w:r>
      <w:r w:rsidRPr="00522EA2">
        <w:rPr>
          <w:noProof/>
        </w:rPr>
        <w:tab/>
      </w:r>
      <w:r w:rsidRPr="00522EA2">
        <w:rPr>
          <w:i/>
          <w:noProof/>
        </w:rPr>
        <w:t>RDS: respondent-driven sampling, Version 0.7-8</w:t>
      </w:r>
      <w:r w:rsidRPr="00522EA2">
        <w:rPr>
          <w:noProof/>
        </w:rPr>
        <w:t xml:space="preserve"> [computer program]. 2016.</w:t>
      </w:r>
    </w:p>
    <w:p w14:paraId="448E3084" w14:textId="77777777" w:rsidR="00522EA2" w:rsidRPr="00522EA2" w:rsidRDefault="00522EA2" w:rsidP="00522EA2">
      <w:pPr>
        <w:pStyle w:val="EndNoteBibliography"/>
        <w:ind w:left="720" w:hanging="720"/>
        <w:rPr>
          <w:noProof/>
        </w:rPr>
      </w:pPr>
      <w:r w:rsidRPr="00522EA2">
        <w:rPr>
          <w:noProof/>
        </w:rPr>
        <w:t>23.</w:t>
      </w:r>
      <w:r w:rsidRPr="00522EA2">
        <w:rPr>
          <w:noProof/>
        </w:rPr>
        <w:tab/>
      </w:r>
      <w:r w:rsidRPr="00522EA2">
        <w:rPr>
          <w:i/>
          <w:noProof/>
        </w:rPr>
        <w:t>R: A language and environment for statistical computing</w:t>
      </w:r>
      <w:r w:rsidRPr="00522EA2">
        <w:rPr>
          <w:noProof/>
        </w:rPr>
        <w:t xml:space="preserve"> [computer program]. Version 3.3.2. Vienna, Austria: R Foundation for Statistical Computing; 2016.</w:t>
      </w:r>
    </w:p>
    <w:p w14:paraId="366E8982" w14:textId="77777777" w:rsidR="00522EA2" w:rsidRPr="00522EA2" w:rsidRDefault="00522EA2" w:rsidP="00522EA2">
      <w:pPr>
        <w:pStyle w:val="EndNoteBibliography"/>
        <w:ind w:left="720" w:hanging="720"/>
        <w:rPr>
          <w:noProof/>
        </w:rPr>
      </w:pPr>
      <w:r w:rsidRPr="00522EA2">
        <w:rPr>
          <w:noProof/>
        </w:rPr>
        <w:t>24.</w:t>
      </w:r>
      <w:r w:rsidRPr="00522EA2">
        <w:rPr>
          <w:noProof/>
        </w:rPr>
        <w:tab/>
        <w:t xml:space="preserve">Chiyaka T, Mushati P, Hensen B, et al. Reaching young women who sell sex: Methods and results of social mapping to describe and identify young women for DREAMS impact evaluation in Zimbabwe. </w:t>
      </w:r>
      <w:r w:rsidRPr="00522EA2">
        <w:rPr>
          <w:i/>
          <w:noProof/>
        </w:rPr>
        <w:t xml:space="preserve">PLoS One. </w:t>
      </w:r>
      <w:r w:rsidRPr="00522EA2">
        <w:rPr>
          <w:noProof/>
        </w:rPr>
        <w:t>2018;13(3):e0194301.</w:t>
      </w:r>
    </w:p>
    <w:p w14:paraId="0A12F66F" w14:textId="77777777" w:rsidR="00522EA2" w:rsidRPr="00522EA2" w:rsidRDefault="00522EA2" w:rsidP="00522EA2">
      <w:pPr>
        <w:pStyle w:val="EndNoteBibliography"/>
        <w:ind w:left="720" w:hanging="720"/>
        <w:rPr>
          <w:noProof/>
        </w:rPr>
      </w:pPr>
      <w:r w:rsidRPr="00522EA2">
        <w:rPr>
          <w:noProof/>
        </w:rPr>
        <w:t>25.</w:t>
      </w:r>
      <w:r w:rsidRPr="00522EA2">
        <w:rPr>
          <w:noProof/>
        </w:rPr>
        <w:tab/>
        <w:t xml:space="preserve">Hargreaves JR, Busza J, Mushati P, Fearon E, Cowan FM. Overlapping HIV and sex-work stigma among female sex workers recruited to 14 respondent-driven sampling surveys across Zimbabwe, 2013. </w:t>
      </w:r>
      <w:r w:rsidRPr="00522EA2">
        <w:rPr>
          <w:i/>
          <w:noProof/>
        </w:rPr>
        <w:t xml:space="preserve">AIDS Care. </w:t>
      </w:r>
      <w:r w:rsidRPr="00522EA2">
        <w:rPr>
          <w:noProof/>
        </w:rPr>
        <w:t>2017;29(6):675-685.</w:t>
      </w:r>
    </w:p>
    <w:p w14:paraId="3F2926CC" w14:textId="77777777" w:rsidR="00522EA2" w:rsidRPr="00522EA2" w:rsidRDefault="00522EA2" w:rsidP="00522EA2">
      <w:pPr>
        <w:pStyle w:val="EndNoteBibliography"/>
        <w:ind w:left="720" w:hanging="720"/>
        <w:rPr>
          <w:noProof/>
        </w:rPr>
      </w:pPr>
      <w:r w:rsidRPr="00522EA2">
        <w:rPr>
          <w:noProof/>
        </w:rPr>
        <w:t>26.</w:t>
      </w:r>
      <w:r w:rsidRPr="00522EA2">
        <w:rPr>
          <w:noProof/>
        </w:rPr>
        <w:tab/>
      </w:r>
      <w:r w:rsidRPr="00522EA2">
        <w:rPr>
          <w:i/>
          <w:noProof/>
        </w:rPr>
        <w:t xml:space="preserve">Zimbabwe Population Census 2012. </w:t>
      </w:r>
      <w:r w:rsidRPr="00522EA2">
        <w:rPr>
          <w:noProof/>
        </w:rPr>
        <w:t>Harare: Zimbabwe National Statistics Agency;2012.</w:t>
      </w:r>
    </w:p>
    <w:p w14:paraId="61D58776" w14:textId="77777777" w:rsidR="00522EA2" w:rsidRPr="00522EA2" w:rsidRDefault="00522EA2" w:rsidP="00522EA2">
      <w:pPr>
        <w:pStyle w:val="EndNoteBibliography"/>
        <w:ind w:left="720" w:hanging="720"/>
        <w:rPr>
          <w:noProof/>
        </w:rPr>
      </w:pPr>
      <w:r w:rsidRPr="00522EA2">
        <w:rPr>
          <w:noProof/>
        </w:rPr>
        <w:t>27.</w:t>
      </w:r>
      <w:r w:rsidRPr="00522EA2">
        <w:rPr>
          <w:noProof/>
        </w:rPr>
        <w:tab/>
        <w:t xml:space="preserve">Johnston LG, Prybylski D, Fisher Raymond H, Mirzazadeh A, Manopaiboon C, McFarland W. Incorporating the Service Multiplier Method in Respondent-Driven Sampling Surveys to Estimate the Size of Hidden and Hard-to-Reach Populations: Case Studies From Around the World. </w:t>
      </w:r>
      <w:r w:rsidRPr="00522EA2">
        <w:rPr>
          <w:i/>
          <w:noProof/>
        </w:rPr>
        <w:t xml:space="preserve">Sexually Transmitted Diseases. </w:t>
      </w:r>
      <w:r w:rsidRPr="00522EA2">
        <w:rPr>
          <w:noProof/>
        </w:rPr>
        <w:t>2014;40(4):304-310.</w:t>
      </w:r>
    </w:p>
    <w:p w14:paraId="54B834ED" w14:textId="77777777" w:rsidR="00522EA2" w:rsidRPr="00522EA2" w:rsidRDefault="00522EA2" w:rsidP="00522EA2">
      <w:pPr>
        <w:pStyle w:val="EndNoteBibliography"/>
        <w:ind w:left="720" w:hanging="720"/>
        <w:rPr>
          <w:noProof/>
        </w:rPr>
      </w:pPr>
      <w:r w:rsidRPr="00522EA2">
        <w:rPr>
          <w:noProof/>
        </w:rPr>
        <w:t>28.</w:t>
      </w:r>
      <w:r w:rsidRPr="00522EA2">
        <w:rPr>
          <w:noProof/>
        </w:rPr>
        <w:tab/>
        <w:t xml:space="preserve">Grasso MA, Manyuchi AE, Sibanyoni M, et al. Estimating the Population Size of Female Sex Workers in Three South African Cities: Results and Recommendations From the 2013-2014 South Africa Health Monitoring Survey and Stakeholder Consensus. </w:t>
      </w:r>
      <w:r w:rsidRPr="00522EA2">
        <w:rPr>
          <w:i/>
          <w:noProof/>
        </w:rPr>
        <w:t xml:space="preserve">JMIR Public Health Surveill. </w:t>
      </w:r>
      <w:r w:rsidRPr="00522EA2">
        <w:rPr>
          <w:noProof/>
        </w:rPr>
        <w:t>2018;4(3):e10188.</w:t>
      </w:r>
    </w:p>
    <w:p w14:paraId="7855AAF6" w14:textId="77777777" w:rsidR="00522EA2" w:rsidRPr="00522EA2" w:rsidRDefault="00522EA2" w:rsidP="00522EA2">
      <w:pPr>
        <w:pStyle w:val="EndNoteBibliography"/>
        <w:ind w:left="720" w:hanging="720"/>
        <w:rPr>
          <w:noProof/>
        </w:rPr>
      </w:pPr>
      <w:r w:rsidRPr="00522EA2">
        <w:rPr>
          <w:noProof/>
        </w:rPr>
        <w:t>29.</w:t>
      </w:r>
      <w:r w:rsidRPr="00522EA2">
        <w:rPr>
          <w:noProof/>
        </w:rPr>
        <w:tab/>
        <w:t xml:space="preserve">Sharifi H, Karamouzian M, Baneshi MR, et al. Population size estimation of female sex workers in Iran: Synthesis of methods and results. </w:t>
      </w:r>
      <w:r w:rsidRPr="00522EA2">
        <w:rPr>
          <w:i/>
          <w:noProof/>
        </w:rPr>
        <w:t xml:space="preserve">PLoS One. </w:t>
      </w:r>
      <w:r w:rsidRPr="00522EA2">
        <w:rPr>
          <w:noProof/>
        </w:rPr>
        <w:t>2017;12(8):e0182755.</w:t>
      </w:r>
    </w:p>
    <w:p w14:paraId="70FB0AFE" w14:textId="77777777" w:rsidR="00522EA2" w:rsidRPr="00522EA2" w:rsidRDefault="00522EA2" w:rsidP="00522EA2">
      <w:pPr>
        <w:pStyle w:val="EndNoteBibliography"/>
        <w:ind w:left="720" w:hanging="720"/>
        <w:rPr>
          <w:noProof/>
        </w:rPr>
      </w:pPr>
      <w:r w:rsidRPr="00522EA2">
        <w:rPr>
          <w:noProof/>
        </w:rPr>
        <w:lastRenderedPageBreak/>
        <w:t>30.</w:t>
      </w:r>
      <w:r w:rsidRPr="00522EA2">
        <w:rPr>
          <w:noProof/>
        </w:rPr>
        <w:tab/>
        <w:t xml:space="preserve">Kimani J, McKinnon LR, Wachihi C, et al. Enumeration of sex workers in the central business district of Nairobi, Kenya. </w:t>
      </w:r>
      <w:r w:rsidRPr="00522EA2">
        <w:rPr>
          <w:i/>
          <w:noProof/>
        </w:rPr>
        <w:t xml:space="preserve">PLoS One. </w:t>
      </w:r>
      <w:r w:rsidRPr="00522EA2">
        <w:rPr>
          <w:noProof/>
        </w:rPr>
        <w:t>2013;8(1):e54354.</w:t>
      </w:r>
    </w:p>
    <w:p w14:paraId="2FDE6A53" w14:textId="77777777" w:rsidR="00522EA2" w:rsidRPr="00522EA2" w:rsidRDefault="00522EA2" w:rsidP="00522EA2">
      <w:pPr>
        <w:pStyle w:val="EndNoteBibliography"/>
        <w:ind w:left="720" w:hanging="720"/>
        <w:rPr>
          <w:noProof/>
        </w:rPr>
      </w:pPr>
      <w:r w:rsidRPr="00522EA2">
        <w:rPr>
          <w:noProof/>
        </w:rPr>
        <w:t>31.</w:t>
      </w:r>
      <w:r w:rsidRPr="00522EA2">
        <w:rPr>
          <w:noProof/>
        </w:rPr>
        <w:tab/>
        <w:t xml:space="preserve">Nhede N. The Zimbabwe growth point phenomenon: impact and implications on public service delivery. </w:t>
      </w:r>
      <w:r w:rsidRPr="00522EA2">
        <w:rPr>
          <w:i/>
          <w:noProof/>
        </w:rPr>
        <w:t xml:space="preserve">Administratio Publica. </w:t>
      </w:r>
      <w:r w:rsidRPr="00522EA2">
        <w:rPr>
          <w:noProof/>
        </w:rPr>
        <w:t>2013;21(4).</w:t>
      </w:r>
    </w:p>
    <w:p w14:paraId="2502F9E4" w14:textId="77777777" w:rsidR="00522EA2" w:rsidRPr="00522EA2" w:rsidRDefault="00522EA2" w:rsidP="00522EA2">
      <w:pPr>
        <w:pStyle w:val="EndNoteBibliography"/>
        <w:ind w:left="720" w:hanging="720"/>
        <w:rPr>
          <w:noProof/>
        </w:rPr>
      </w:pPr>
      <w:r w:rsidRPr="00522EA2">
        <w:rPr>
          <w:noProof/>
        </w:rPr>
        <w:t>32.</w:t>
      </w:r>
      <w:r w:rsidRPr="00522EA2">
        <w:rPr>
          <w:noProof/>
        </w:rPr>
        <w:tab/>
        <w:t xml:space="preserve">Okal J, Geibel S, Muraguri N, et al. Estimates of the size of key populations at risk for HIV infection: men who have sex with men, female sex workers and injecting drug users in Nairobi, Kenya. </w:t>
      </w:r>
      <w:r w:rsidRPr="00522EA2">
        <w:rPr>
          <w:i/>
          <w:noProof/>
        </w:rPr>
        <w:t xml:space="preserve">Sex Transm Infect. </w:t>
      </w:r>
      <w:r w:rsidRPr="00522EA2">
        <w:rPr>
          <w:noProof/>
        </w:rPr>
        <w:t>2013;89(5):366-371.</w:t>
      </w:r>
    </w:p>
    <w:p w14:paraId="3AFF7178" w14:textId="77777777" w:rsidR="00522EA2" w:rsidRPr="00522EA2" w:rsidRDefault="00522EA2" w:rsidP="00522EA2">
      <w:pPr>
        <w:pStyle w:val="EndNoteBibliography"/>
        <w:ind w:left="720" w:hanging="720"/>
        <w:rPr>
          <w:noProof/>
        </w:rPr>
      </w:pPr>
      <w:r w:rsidRPr="00522EA2">
        <w:rPr>
          <w:noProof/>
        </w:rPr>
        <w:t>33.</w:t>
      </w:r>
      <w:r w:rsidRPr="00522EA2">
        <w:rPr>
          <w:noProof/>
        </w:rPr>
        <w:tab/>
        <w:t xml:space="preserve">Quaye S, Fisher Raymond H, Atuahene K, et al. Critique and Lessons Learned from using Multiple Methods to Estimate Population Size of Men who have Sex with Men in Ghana. </w:t>
      </w:r>
      <w:r w:rsidRPr="00522EA2">
        <w:rPr>
          <w:i/>
          <w:noProof/>
        </w:rPr>
        <w:t xml:space="preserve">AIDS and Behavior. </w:t>
      </w:r>
      <w:r w:rsidRPr="00522EA2">
        <w:rPr>
          <w:noProof/>
        </w:rPr>
        <w:t>2015;February(19 Suppl 1):S16-23.</w:t>
      </w:r>
    </w:p>
    <w:p w14:paraId="3ECF264F" w14:textId="77777777" w:rsidR="00522EA2" w:rsidRPr="00522EA2" w:rsidRDefault="00522EA2" w:rsidP="00522EA2">
      <w:pPr>
        <w:pStyle w:val="EndNoteBibliography"/>
        <w:ind w:left="720" w:hanging="720"/>
        <w:rPr>
          <w:noProof/>
        </w:rPr>
      </w:pPr>
      <w:r w:rsidRPr="00522EA2">
        <w:rPr>
          <w:noProof/>
        </w:rPr>
        <w:t>34.</w:t>
      </w:r>
      <w:r w:rsidRPr="00522EA2">
        <w:rPr>
          <w:noProof/>
        </w:rPr>
        <w:tab/>
        <w:t>PEPFAR 2018 Country Operational Plan Guidance for Standard Process Countries. US President’s Emergency Plan for AIDS Relief; 2018.</w:t>
      </w:r>
    </w:p>
    <w:p w14:paraId="7BA67EBA" w14:textId="77777777" w:rsidR="00522EA2" w:rsidRPr="00522EA2" w:rsidRDefault="00522EA2" w:rsidP="00522EA2">
      <w:pPr>
        <w:pStyle w:val="EndNoteBibliography"/>
        <w:ind w:left="720" w:hanging="720"/>
        <w:rPr>
          <w:noProof/>
        </w:rPr>
      </w:pPr>
      <w:r w:rsidRPr="00522EA2">
        <w:rPr>
          <w:noProof/>
        </w:rPr>
        <w:t>35.</w:t>
      </w:r>
      <w:r w:rsidRPr="00522EA2">
        <w:rPr>
          <w:noProof/>
        </w:rPr>
        <w:tab/>
        <w:t xml:space="preserve">Hargreaves JR, Mtetwa S, Davey C, et al. Implementation and Operational Research: Cohort Analysis of Program Data to Estimate HIV Incidence and Uptake of HIV-Related Services Among Female Sex Workers in Zimbabwe, 2009-2014. </w:t>
      </w:r>
      <w:r w:rsidRPr="00522EA2">
        <w:rPr>
          <w:i/>
          <w:noProof/>
        </w:rPr>
        <w:t xml:space="preserve">J Acquir Immune Defic Syndr. </w:t>
      </w:r>
      <w:r w:rsidRPr="00522EA2">
        <w:rPr>
          <w:noProof/>
        </w:rPr>
        <w:t>2016;72(1):e1-8.</w:t>
      </w:r>
    </w:p>
    <w:p w14:paraId="721C89C7" w14:textId="77777777" w:rsidR="00522EA2" w:rsidRPr="00522EA2" w:rsidRDefault="00522EA2" w:rsidP="00522EA2">
      <w:pPr>
        <w:pStyle w:val="EndNoteBibliography"/>
        <w:ind w:left="720" w:hanging="720"/>
        <w:rPr>
          <w:noProof/>
        </w:rPr>
      </w:pPr>
      <w:r w:rsidRPr="00522EA2">
        <w:rPr>
          <w:noProof/>
        </w:rPr>
        <w:t>36.</w:t>
      </w:r>
      <w:r w:rsidRPr="00522EA2">
        <w:rPr>
          <w:noProof/>
        </w:rPr>
        <w:tab/>
        <w:t xml:space="preserve">Cowan FM, Davey CB, Fearon E, et al. The HIV Care Cascade Among Female Sex Workers in Zimbabwe: Results of a Population-Based Survey From the Sisters Antiretroviral Therapy Programme for Prevention of HIV, an Integrated Response (SAPPH-IRe) Trial. </w:t>
      </w:r>
      <w:r w:rsidRPr="00522EA2">
        <w:rPr>
          <w:i/>
          <w:noProof/>
        </w:rPr>
        <w:t xml:space="preserve">J Acquir Immune Defic Syndr. </w:t>
      </w:r>
      <w:r w:rsidRPr="00522EA2">
        <w:rPr>
          <w:noProof/>
        </w:rPr>
        <w:t>2017;74(4):375-382.</w:t>
      </w:r>
    </w:p>
    <w:p w14:paraId="520ED5AD" w14:textId="77777777" w:rsidR="00522EA2" w:rsidRPr="00522EA2" w:rsidRDefault="00522EA2" w:rsidP="00522EA2">
      <w:pPr>
        <w:pStyle w:val="EndNoteBibliography"/>
        <w:ind w:left="720" w:hanging="720"/>
        <w:rPr>
          <w:noProof/>
        </w:rPr>
      </w:pPr>
      <w:r w:rsidRPr="00522EA2">
        <w:rPr>
          <w:noProof/>
        </w:rPr>
        <w:t>37.</w:t>
      </w:r>
      <w:r w:rsidRPr="00522EA2">
        <w:rPr>
          <w:noProof/>
        </w:rPr>
        <w:tab/>
        <w:t xml:space="preserve">Ndori-Mharadze T, Fearon E, Busza J, et al. Changes in engagement in HIV prevention and care services among female sex workers during intensified community mobilisation in 3 sites in Zimbabwe, 2011-2015. </w:t>
      </w:r>
      <w:r w:rsidRPr="00522EA2">
        <w:rPr>
          <w:i/>
          <w:noProof/>
        </w:rPr>
        <w:t xml:space="preserve">JIAS (Accepted). </w:t>
      </w:r>
      <w:r w:rsidRPr="00522EA2">
        <w:rPr>
          <w:noProof/>
        </w:rPr>
        <w:t>2018.</w:t>
      </w:r>
    </w:p>
    <w:p w14:paraId="25451120" w14:textId="77777777" w:rsidR="00522EA2" w:rsidRPr="00522EA2" w:rsidRDefault="00522EA2" w:rsidP="00522EA2">
      <w:pPr>
        <w:pStyle w:val="EndNoteBibliography"/>
        <w:ind w:left="720" w:hanging="720"/>
        <w:rPr>
          <w:noProof/>
        </w:rPr>
      </w:pPr>
      <w:r w:rsidRPr="00522EA2">
        <w:rPr>
          <w:noProof/>
        </w:rPr>
        <w:t>38.</w:t>
      </w:r>
      <w:r w:rsidRPr="00522EA2">
        <w:rPr>
          <w:noProof/>
        </w:rPr>
        <w:tab/>
        <w:t>Cowan FM, Buzdugan R, Chidiya S, et al. The cycle of transactional sex, HIV, physical violence and poor mental health: results from a nationally representative survey from Zimbabwe. 7th International AIDS Conference; 2013; Kuala Lumpur, Malaysia.</w:t>
      </w:r>
    </w:p>
    <w:p w14:paraId="041EA191" w14:textId="77777777" w:rsidR="00522EA2" w:rsidRPr="00522EA2" w:rsidRDefault="00522EA2" w:rsidP="00522EA2">
      <w:pPr>
        <w:pStyle w:val="EndNoteBibliography"/>
        <w:ind w:left="720" w:hanging="720"/>
        <w:rPr>
          <w:i/>
          <w:noProof/>
        </w:rPr>
      </w:pPr>
      <w:r w:rsidRPr="00522EA2">
        <w:rPr>
          <w:noProof/>
        </w:rPr>
        <w:t>39.</w:t>
      </w:r>
      <w:r w:rsidRPr="00522EA2">
        <w:rPr>
          <w:noProof/>
        </w:rPr>
        <w:tab/>
        <w:t xml:space="preserve">Bansi-Matharu L, Cambiano V, Apollo T, et al. 90-90-90 by 2020 ?  Estimation and Projection of the HIV epidemic and ART Programme in Zimbabwe - 2017-2020. </w:t>
      </w:r>
      <w:r w:rsidRPr="00522EA2">
        <w:rPr>
          <w:i/>
          <w:noProof/>
        </w:rPr>
        <w:t>Submitted.</w:t>
      </w:r>
    </w:p>
    <w:p w14:paraId="026878B6" w14:textId="10F9A397" w:rsidR="00522EA2" w:rsidRPr="00522EA2" w:rsidRDefault="00522EA2" w:rsidP="00B444C8">
      <w:pPr>
        <w:pStyle w:val="EndNoteBibliography"/>
        <w:ind w:left="720" w:hanging="720"/>
        <w:rPr>
          <w:noProof/>
        </w:rPr>
      </w:pPr>
      <w:r w:rsidRPr="00522EA2">
        <w:rPr>
          <w:noProof/>
        </w:rPr>
        <w:t>40.</w:t>
      </w:r>
      <w:r w:rsidRPr="00522EA2">
        <w:rPr>
          <w:noProof/>
        </w:rPr>
        <w:tab/>
        <w:t xml:space="preserve">ZIMSTAT. </w:t>
      </w:r>
      <w:r w:rsidRPr="00522EA2">
        <w:rPr>
          <w:i/>
          <w:noProof/>
        </w:rPr>
        <w:t xml:space="preserve">2012 Census Thematic Report on Population Projections. </w:t>
      </w:r>
      <w:r w:rsidRPr="00522EA2">
        <w:rPr>
          <w:noProof/>
        </w:rPr>
        <w:t>Harare: ZIMSTAT</w:t>
      </w:r>
      <w:r w:rsidR="00B444C8">
        <w:rPr>
          <w:noProof/>
        </w:rPr>
        <w:t xml:space="preserve">, </w:t>
      </w:r>
      <w:r w:rsidRPr="00522EA2">
        <w:rPr>
          <w:noProof/>
        </w:rPr>
        <w:t>UNFPA;2015.</w:t>
      </w:r>
    </w:p>
    <w:p w14:paraId="28AFB7EC" w14:textId="77777777" w:rsidR="00522EA2" w:rsidRPr="00522EA2" w:rsidRDefault="00522EA2" w:rsidP="00522EA2">
      <w:pPr>
        <w:pStyle w:val="EndNoteBibliography"/>
        <w:ind w:left="720" w:hanging="720"/>
        <w:rPr>
          <w:noProof/>
        </w:rPr>
      </w:pPr>
      <w:r w:rsidRPr="00522EA2">
        <w:rPr>
          <w:noProof/>
        </w:rPr>
        <w:t>41.</w:t>
      </w:r>
      <w:r w:rsidRPr="00522EA2">
        <w:rPr>
          <w:noProof/>
        </w:rPr>
        <w:tab/>
        <w:t xml:space="preserve">Fazito E, Cuchi P, Mahy M, Brown T. Analysis of duration of risk behaviour for key populations: a literature review. </w:t>
      </w:r>
      <w:r w:rsidRPr="00522EA2">
        <w:rPr>
          <w:i/>
          <w:noProof/>
        </w:rPr>
        <w:t xml:space="preserve">Sex Transm Infect. </w:t>
      </w:r>
      <w:r w:rsidRPr="00522EA2">
        <w:rPr>
          <w:noProof/>
        </w:rPr>
        <w:t>2012;88 Suppl 2:i24-32.</w:t>
      </w:r>
    </w:p>
    <w:p w14:paraId="45BEBB53" w14:textId="77777777" w:rsidR="00522EA2" w:rsidRPr="00522EA2" w:rsidRDefault="00522EA2" w:rsidP="00522EA2">
      <w:pPr>
        <w:pStyle w:val="EndNoteBibliography"/>
        <w:ind w:left="720" w:hanging="720"/>
        <w:rPr>
          <w:noProof/>
        </w:rPr>
      </w:pPr>
      <w:r w:rsidRPr="00522EA2">
        <w:rPr>
          <w:noProof/>
        </w:rPr>
        <w:t>42.</w:t>
      </w:r>
      <w:r w:rsidRPr="00522EA2">
        <w:rPr>
          <w:noProof/>
        </w:rPr>
        <w:tab/>
        <w:t xml:space="preserve">Bao L, Raftery AE, Reddy A. Estimating the Sizes of Populations At Risk of HIV Infection From Multiple Data Sources Using a Bayesian Hierarchical Model. </w:t>
      </w:r>
      <w:r w:rsidRPr="00522EA2">
        <w:rPr>
          <w:i/>
          <w:noProof/>
        </w:rPr>
        <w:t xml:space="preserve">Stat Interface. </w:t>
      </w:r>
      <w:r w:rsidRPr="00522EA2">
        <w:rPr>
          <w:noProof/>
        </w:rPr>
        <w:t>2015;8(2):125-136.</w:t>
      </w:r>
    </w:p>
    <w:p w14:paraId="4B4D625A" w14:textId="77777777" w:rsidR="00522EA2" w:rsidRPr="00522EA2" w:rsidRDefault="00522EA2" w:rsidP="00522EA2">
      <w:pPr>
        <w:pStyle w:val="EndNoteBibliography"/>
        <w:ind w:left="720" w:hanging="720"/>
        <w:rPr>
          <w:noProof/>
        </w:rPr>
      </w:pPr>
      <w:r w:rsidRPr="00522EA2">
        <w:rPr>
          <w:noProof/>
        </w:rPr>
        <w:t>43.</w:t>
      </w:r>
      <w:r w:rsidRPr="00522EA2">
        <w:rPr>
          <w:noProof/>
        </w:rPr>
        <w:tab/>
        <w:t xml:space="preserve">Datta A, Lin W, Rao A, et al. Bayesian Estimation of MSM Population Size in Côte d’Ivoire. </w:t>
      </w:r>
      <w:r w:rsidRPr="00522EA2">
        <w:rPr>
          <w:i/>
          <w:noProof/>
        </w:rPr>
        <w:t xml:space="preserve">Statistics and Public Policy. </w:t>
      </w:r>
      <w:r w:rsidRPr="00522EA2">
        <w:rPr>
          <w:noProof/>
        </w:rPr>
        <w:t>2019;6(1).</w:t>
      </w:r>
    </w:p>
    <w:p w14:paraId="098F5929" w14:textId="77777777" w:rsidR="00522EA2" w:rsidRPr="00522EA2" w:rsidRDefault="00522EA2" w:rsidP="00522EA2">
      <w:pPr>
        <w:pStyle w:val="EndNoteBibliography"/>
        <w:ind w:left="720" w:hanging="720"/>
        <w:rPr>
          <w:noProof/>
        </w:rPr>
      </w:pPr>
      <w:r w:rsidRPr="00522EA2">
        <w:rPr>
          <w:noProof/>
        </w:rPr>
        <w:t>44.</w:t>
      </w:r>
      <w:r w:rsidRPr="00522EA2">
        <w:rPr>
          <w:noProof/>
        </w:rPr>
        <w:tab/>
        <w:t xml:space="preserve">Edwards JK, Hileman S, Donastorg Y, et al. Estimating sizes of key populations at the national level: considerations for study design and analysis. </w:t>
      </w:r>
      <w:r w:rsidRPr="00522EA2">
        <w:rPr>
          <w:i/>
          <w:noProof/>
        </w:rPr>
        <w:t xml:space="preserve">Epidemiology. </w:t>
      </w:r>
      <w:r w:rsidRPr="00522EA2">
        <w:rPr>
          <w:noProof/>
        </w:rPr>
        <w:t>2018;In press.</w:t>
      </w:r>
    </w:p>
    <w:p w14:paraId="55E7DAC1" w14:textId="3B676B62" w:rsidR="007A6A30" w:rsidRDefault="00C652FC" w:rsidP="00233006">
      <w:pPr>
        <w:spacing w:line="480" w:lineRule="auto"/>
      </w:pPr>
      <w:r>
        <w:fldChar w:fldCharType="end"/>
      </w:r>
    </w:p>
    <w:p w14:paraId="19D957CB" w14:textId="77777777" w:rsidR="00233006" w:rsidRDefault="00233006" w:rsidP="007A6A30">
      <w:pPr>
        <w:pStyle w:val="BodyText"/>
        <w:rPr>
          <w:b/>
        </w:rPr>
        <w:sectPr w:rsidR="00233006" w:rsidSect="00877B1B">
          <w:pgSz w:w="11900" w:h="16840"/>
          <w:pgMar w:top="1440" w:right="1699" w:bottom="1440" w:left="1699" w:header="720" w:footer="720" w:gutter="0"/>
          <w:cols w:space="720"/>
          <w:docGrid w:linePitch="360"/>
        </w:sectPr>
      </w:pPr>
    </w:p>
    <w:p w14:paraId="4209CE87" w14:textId="551E0B6B" w:rsidR="00233006" w:rsidRDefault="00233006" w:rsidP="00233006">
      <w:pPr>
        <w:pStyle w:val="Heading1"/>
      </w:pPr>
      <w:r>
        <w:lastRenderedPageBreak/>
        <w:t>Figure Captions</w:t>
      </w:r>
    </w:p>
    <w:p w14:paraId="0D44EB56" w14:textId="77777777" w:rsidR="00233006" w:rsidRDefault="00233006" w:rsidP="007A6A30">
      <w:pPr>
        <w:pStyle w:val="BodyText"/>
        <w:rPr>
          <w:b/>
        </w:rPr>
      </w:pPr>
    </w:p>
    <w:p w14:paraId="194C7396" w14:textId="138AE014" w:rsidR="007A6A30" w:rsidRDefault="007A6A30" w:rsidP="007A6A30">
      <w:pPr>
        <w:pStyle w:val="BodyText"/>
      </w:pPr>
      <w:r w:rsidRPr="009411A0">
        <w:rPr>
          <w:b/>
        </w:rPr>
        <w:t>Figure</w:t>
      </w:r>
      <w:r>
        <w:rPr>
          <w:b/>
        </w:rPr>
        <w:t xml:space="preserve"> 1</w:t>
      </w:r>
      <w:r w:rsidRPr="009411A0">
        <w:rPr>
          <w:b/>
        </w:rPr>
        <w:t xml:space="preserve">: </w:t>
      </w:r>
      <w:r>
        <w:rPr>
          <w:b/>
        </w:rPr>
        <w:t>Log P</w:t>
      </w:r>
      <w:r w:rsidR="00A47654">
        <w:rPr>
          <w:b/>
        </w:rPr>
        <w:t xml:space="preserve">opulation </w:t>
      </w:r>
      <w:r>
        <w:rPr>
          <w:b/>
        </w:rPr>
        <w:t>S</w:t>
      </w:r>
      <w:r w:rsidR="00A47654">
        <w:rPr>
          <w:b/>
        </w:rPr>
        <w:t xml:space="preserve">ize </w:t>
      </w:r>
      <w:r>
        <w:rPr>
          <w:b/>
        </w:rPr>
        <w:t>E</w:t>
      </w:r>
      <w:r w:rsidR="00A47654">
        <w:rPr>
          <w:b/>
        </w:rPr>
        <w:t>stimate</w:t>
      </w:r>
      <w:r>
        <w:rPr>
          <w:b/>
        </w:rPr>
        <w:t>s and 95% confidence intervals</w:t>
      </w:r>
      <w:r w:rsidRPr="009411A0">
        <w:rPr>
          <w:b/>
        </w:rPr>
        <w:t xml:space="preserve"> for each of the 20 sites</w:t>
      </w:r>
      <w:r>
        <w:rPr>
          <w:b/>
        </w:rPr>
        <w:t xml:space="preserve"> by method</w:t>
      </w:r>
    </w:p>
    <w:p w14:paraId="2CDEEFF7" w14:textId="77777777" w:rsidR="00D17A50" w:rsidRDefault="007A6A30" w:rsidP="007A6A30">
      <w:pPr>
        <w:rPr>
          <w:b/>
        </w:rPr>
        <w:sectPr w:rsidR="00D17A50" w:rsidSect="00877B1B">
          <w:pgSz w:w="11900" w:h="16840"/>
          <w:pgMar w:top="1440" w:right="1699" w:bottom="1440" w:left="1699" w:header="720" w:footer="720" w:gutter="0"/>
          <w:cols w:space="720"/>
          <w:docGrid w:linePitch="360"/>
        </w:sectPr>
      </w:pPr>
      <w:r w:rsidRPr="00BA619B">
        <w:rPr>
          <w:b/>
        </w:rPr>
        <w:t>Figure</w:t>
      </w:r>
      <w:r>
        <w:rPr>
          <w:b/>
        </w:rPr>
        <w:t xml:space="preserve"> 2: Distribution of the estimated (directly estimated and extrapolated) size of the female sex worker population at 55 hotspot sites</w:t>
      </w:r>
    </w:p>
    <w:p w14:paraId="0275D6DD" w14:textId="7FA8AF24" w:rsidR="007A6A30" w:rsidRPr="00D17A50" w:rsidRDefault="00D17A50" w:rsidP="00D17A50">
      <w:pPr>
        <w:pStyle w:val="Heading1"/>
      </w:pPr>
      <w:r w:rsidRPr="00D17A50">
        <w:lastRenderedPageBreak/>
        <w:t>Supplemental Digital Content</w:t>
      </w:r>
    </w:p>
    <w:p w14:paraId="0554052C" w14:textId="77777777" w:rsidR="00D17A50" w:rsidRDefault="00D17A50" w:rsidP="00DC6ACE"/>
    <w:p w14:paraId="186E68C5" w14:textId="77777777" w:rsidR="0065146F" w:rsidRDefault="0065146F" w:rsidP="00DC6ACE">
      <w:r w:rsidRPr="0065146F">
        <w:t>Appendix1_Diagnostics_site_final_8nov.docx</w:t>
      </w:r>
    </w:p>
    <w:p w14:paraId="1A122103" w14:textId="77777777" w:rsidR="0065146F" w:rsidRDefault="0065146F" w:rsidP="00DC6ACE">
      <w:r w:rsidRPr="0065146F">
        <w:t>Appendix 2_data_collection_ques_8nov.docx</w:t>
      </w:r>
    </w:p>
    <w:p w14:paraId="260C3132" w14:textId="77777777" w:rsidR="0065146F" w:rsidRDefault="0065146F" w:rsidP="00DC6ACE">
      <w:r w:rsidRPr="0065146F">
        <w:t>Appendix3_PSE_workshop_8nov.docx</w:t>
      </w:r>
    </w:p>
    <w:p w14:paraId="1DC9A3F1" w14:textId="496F18F3" w:rsidR="004273A1" w:rsidRPr="00DC6ACE" w:rsidRDefault="0065146F" w:rsidP="00DC6ACE">
      <w:r w:rsidRPr="0065146F">
        <w:t>Appendix4_PSE_workshop_slides_compiled_8nov.pdf</w:t>
      </w:r>
      <w:r w:rsidR="00E72E63">
        <w:fldChar w:fldCharType="begin"/>
      </w:r>
      <w:r w:rsidR="00E72E63">
        <w:instrText xml:space="preserve"> ADDIN </w:instrText>
      </w:r>
      <w:r w:rsidR="00E72E63">
        <w:fldChar w:fldCharType="end"/>
      </w:r>
    </w:p>
    <w:sectPr w:rsidR="004273A1" w:rsidRPr="00DC6ACE" w:rsidSect="00877B1B">
      <w:pgSz w:w="11900" w:h="16840"/>
      <w:pgMar w:top="1440" w:right="1699" w:bottom="144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698BA" w14:textId="77777777" w:rsidR="00BC5B63" w:rsidRDefault="00BC5B63" w:rsidP="000B7691">
      <w:r>
        <w:separator/>
      </w:r>
    </w:p>
  </w:endnote>
  <w:endnote w:type="continuationSeparator" w:id="0">
    <w:p w14:paraId="294E0D5E" w14:textId="77777777" w:rsidR="00BC5B63" w:rsidRDefault="00BC5B63" w:rsidP="000B7691">
      <w:r>
        <w:continuationSeparator/>
      </w:r>
    </w:p>
  </w:endnote>
  <w:endnote w:type="continuationNotice" w:id="1">
    <w:p w14:paraId="33488FBD" w14:textId="77777777" w:rsidR="00BC5B63" w:rsidRDefault="00BC5B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4B366" w14:textId="77777777" w:rsidR="00360F3A" w:rsidRDefault="00360F3A" w:rsidP="00B468B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C0525F" w14:textId="77777777" w:rsidR="00360F3A" w:rsidRDefault="00360F3A" w:rsidP="00CC69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86A29" w14:textId="77777777" w:rsidR="00360F3A" w:rsidRDefault="00360F3A" w:rsidP="00CC69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C459B" w14:textId="77777777" w:rsidR="00BC5B63" w:rsidRDefault="00BC5B63" w:rsidP="000B7691">
      <w:r>
        <w:separator/>
      </w:r>
    </w:p>
  </w:footnote>
  <w:footnote w:type="continuationSeparator" w:id="0">
    <w:p w14:paraId="4413C1AB" w14:textId="77777777" w:rsidR="00BC5B63" w:rsidRDefault="00BC5B63" w:rsidP="000B7691">
      <w:r>
        <w:continuationSeparator/>
      </w:r>
    </w:p>
  </w:footnote>
  <w:footnote w:type="continuationNotice" w:id="1">
    <w:p w14:paraId="35D0B0A9" w14:textId="77777777" w:rsidR="00BC5B63" w:rsidRDefault="00BC5B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CB2AD" w14:textId="77777777" w:rsidR="00360F3A" w:rsidRDefault="00360F3A" w:rsidP="00BB16D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3763CE" w14:textId="77777777" w:rsidR="00360F3A" w:rsidRDefault="00360F3A" w:rsidP="00BB16D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F5A16" w14:textId="77777777" w:rsidR="00360F3A" w:rsidRDefault="00360F3A" w:rsidP="00BB16D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1D2B">
      <w:rPr>
        <w:rStyle w:val="PageNumber"/>
        <w:noProof/>
      </w:rPr>
      <w:t>14</w:t>
    </w:r>
    <w:r>
      <w:rPr>
        <w:rStyle w:val="PageNumber"/>
      </w:rPr>
      <w:fldChar w:fldCharType="end"/>
    </w:r>
  </w:p>
  <w:p w14:paraId="7700C054" w14:textId="77777777" w:rsidR="00360F3A" w:rsidRDefault="00360F3A" w:rsidP="00BB16D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0B1965"/>
    <w:multiLevelType w:val="hybridMultilevel"/>
    <w:tmpl w:val="27A07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B932FA"/>
    <w:multiLevelType w:val="hybridMultilevel"/>
    <w:tmpl w:val="0D7222AE"/>
    <w:lvl w:ilvl="0" w:tplc="5D40C83A">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1C10C1"/>
    <w:multiLevelType w:val="hybridMultilevel"/>
    <w:tmpl w:val="77EC28D0"/>
    <w:lvl w:ilvl="0" w:tplc="157C9780">
      <w:start w:val="1"/>
      <w:numFmt w:val="decimal"/>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9D59F4"/>
    <w:multiLevelType w:val="hybridMultilevel"/>
    <w:tmpl w:val="3B9A06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25582A"/>
    <w:multiLevelType w:val="hybridMultilevel"/>
    <w:tmpl w:val="3B9A06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A14C88"/>
    <w:multiLevelType w:val="hybridMultilevel"/>
    <w:tmpl w:val="3B9A06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vaxtd4fr0s5evxamxvx52w5x2xzx5srf5&quot;&gt;RDS_FSW_Zim2&lt;record-ids&gt;&lt;item&gt;103&lt;/item&gt;&lt;item&gt;131&lt;/item&gt;&lt;item&gt;139&lt;/item&gt;&lt;item&gt;146&lt;/item&gt;&lt;item&gt;148&lt;/item&gt;&lt;item&gt;151&lt;/item&gt;&lt;item&gt;199&lt;/item&gt;&lt;item&gt;236&lt;/item&gt;&lt;item&gt;239&lt;/item&gt;&lt;item&gt;259&lt;/item&gt;&lt;item&gt;302&lt;/item&gt;&lt;item&gt;333&lt;/item&gt;&lt;item&gt;335&lt;/item&gt;&lt;item&gt;336&lt;/item&gt;&lt;item&gt;337&lt;/item&gt;&lt;item&gt;338&lt;/item&gt;&lt;item&gt;339&lt;/item&gt;&lt;item&gt;383&lt;/item&gt;&lt;item&gt;445&lt;/item&gt;&lt;item&gt;447&lt;/item&gt;&lt;item&gt;452&lt;/item&gt;&lt;item&gt;465&lt;/item&gt;&lt;item&gt;479&lt;/item&gt;&lt;item&gt;480&lt;/item&gt;&lt;item&gt;481&lt;/item&gt;&lt;item&gt;482&lt;/item&gt;&lt;item&gt;513&lt;/item&gt;&lt;item&gt;548&lt;/item&gt;&lt;item&gt;549&lt;/item&gt;&lt;item&gt;552&lt;/item&gt;&lt;item&gt;554&lt;/item&gt;&lt;item&gt;557&lt;/item&gt;&lt;item&gt;559&lt;/item&gt;&lt;item&gt;561&lt;/item&gt;&lt;item&gt;583&lt;/item&gt;&lt;item&gt;631&lt;/item&gt;&lt;item&gt;696&lt;/item&gt;&lt;item&gt;819&lt;/item&gt;&lt;item&gt;820&lt;/item&gt;&lt;item&gt;822&lt;/item&gt;&lt;/record-ids&gt;&lt;/item&gt;&lt;/Libraries&gt;"/>
  </w:docVars>
  <w:rsids>
    <w:rsidRoot w:val="004E54B1"/>
    <w:rsid w:val="00000340"/>
    <w:rsid w:val="000005A2"/>
    <w:rsid w:val="00000F36"/>
    <w:rsid w:val="00001410"/>
    <w:rsid w:val="00004515"/>
    <w:rsid w:val="00004573"/>
    <w:rsid w:val="00004624"/>
    <w:rsid w:val="00005478"/>
    <w:rsid w:val="000058C7"/>
    <w:rsid w:val="0001080B"/>
    <w:rsid w:val="000114BB"/>
    <w:rsid w:val="00011834"/>
    <w:rsid w:val="00011BA2"/>
    <w:rsid w:val="00011CE9"/>
    <w:rsid w:val="00011F90"/>
    <w:rsid w:val="000137C0"/>
    <w:rsid w:val="00014D13"/>
    <w:rsid w:val="00015804"/>
    <w:rsid w:val="00016094"/>
    <w:rsid w:val="00016795"/>
    <w:rsid w:val="00016E26"/>
    <w:rsid w:val="000202A0"/>
    <w:rsid w:val="000205A0"/>
    <w:rsid w:val="00020F82"/>
    <w:rsid w:val="0002156D"/>
    <w:rsid w:val="000224B9"/>
    <w:rsid w:val="0002288F"/>
    <w:rsid w:val="00022A0E"/>
    <w:rsid w:val="0002319E"/>
    <w:rsid w:val="00024223"/>
    <w:rsid w:val="000254E5"/>
    <w:rsid w:val="0002560A"/>
    <w:rsid w:val="00025F70"/>
    <w:rsid w:val="00026389"/>
    <w:rsid w:val="00027A48"/>
    <w:rsid w:val="00030797"/>
    <w:rsid w:val="000311AF"/>
    <w:rsid w:val="00032388"/>
    <w:rsid w:val="00032E18"/>
    <w:rsid w:val="00033920"/>
    <w:rsid w:val="000339B3"/>
    <w:rsid w:val="00034195"/>
    <w:rsid w:val="00035428"/>
    <w:rsid w:val="00036102"/>
    <w:rsid w:val="00036E39"/>
    <w:rsid w:val="00040868"/>
    <w:rsid w:val="0004119C"/>
    <w:rsid w:val="00042686"/>
    <w:rsid w:val="00042F5C"/>
    <w:rsid w:val="000431DF"/>
    <w:rsid w:val="000439A9"/>
    <w:rsid w:val="00044721"/>
    <w:rsid w:val="00044E7C"/>
    <w:rsid w:val="00045063"/>
    <w:rsid w:val="0004734E"/>
    <w:rsid w:val="00054DF5"/>
    <w:rsid w:val="0005589F"/>
    <w:rsid w:val="00055EFA"/>
    <w:rsid w:val="00057306"/>
    <w:rsid w:val="00060FEA"/>
    <w:rsid w:val="00061B22"/>
    <w:rsid w:val="00061CB3"/>
    <w:rsid w:val="0006280F"/>
    <w:rsid w:val="00062D96"/>
    <w:rsid w:val="00063356"/>
    <w:rsid w:val="00063B75"/>
    <w:rsid w:val="000640F4"/>
    <w:rsid w:val="000646B5"/>
    <w:rsid w:val="00064EDA"/>
    <w:rsid w:val="0006522D"/>
    <w:rsid w:val="000659D6"/>
    <w:rsid w:val="00066F0C"/>
    <w:rsid w:val="00067742"/>
    <w:rsid w:val="00067A0A"/>
    <w:rsid w:val="00067CCF"/>
    <w:rsid w:val="000708EE"/>
    <w:rsid w:val="00071005"/>
    <w:rsid w:val="00071421"/>
    <w:rsid w:val="0007236E"/>
    <w:rsid w:val="000742FE"/>
    <w:rsid w:val="0007537C"/>
    <w:rsid w:val="00075858"/>
    <w:rsid w:val="00075D2F"/>
    <w:rsid w:val="00076317"/>
    <w:rsid w:val="0007644D"/>
    <w:rsid w:val="000772B6"/>
    <w:rsid w:val="00077D72"/>
    <w:rsid w:val="000805F5"/>
    <w:rsid w:val="00080F82"/>
    <w:rsid w:val="000813F1"/>
    <w:rsid w:val="00081991"/>
    <w:rsid w:val="00081DB4"/>
    <w:rsid w:val="00083019"/>
    <w:rsid w:val="000830B8"/>
    <w:rsid w:val="000838EA"/>
    <w:rsid w:val="000855F5"/>
    <w:rsid w:val="000863C7"/>
    <w:rsid w:val="0008653D"/>
    <w:rsid w:val="000926EC"/>
    <w:rsid w:val="0009353E"/>
    <w:rsid w:val="00094138"/>
    <w:rsid w:val="0009471D"/>
    <w:rsid w:val="0009477D"/>
    <w:rsid w:val="00095AD6"/>
    <w:rsid w:val="00097AE2"/>
    <w:rsid w:val="000A0114"/>
    <w:rsid w:val="000A017C"/>
    <w:rsid w:val="000A0F52"/>
    <w:rsid w:val="000A14D6"/>
    <w:rsid w:val="000A2DA9"/>
    <w:rsid w:val="000A344B"/>
    <w:rsid w:val="000A34C7"/>
    <w:rsid w:val="000A3564"/>
    <w:rsid w:val="000A3F2F"/>
    <w:rsid w:val="000A42CE"/>
    <w:rsid w:val="000A43E2"/>
    <w:rsid w:val="000A6843"/>
    <w:rsid w:val="000A6B12"/>
    <w:rsid w:val="000A754F"/>
    <w:rsid w:val="000B11D2"/>
    <w:rsid w:val="000B1649"/>
    <w:rsid w:val="000B25E3"/>
    <w:rsid w:val="000B303D"/>
    <w:rsid w:val="000B44A5"/>
    <w:rsid w:val="000B49A9"/>
    <w:rsid w:val="000B54A2"/>
    <w:rsid w:val="000B5B96"/>
    <w:rsid w:val="000B5C42"/>
    <w:rsid w:val="000B6734"/>
    <w:rsid w:val="000B7691"/>
    <w:rsid w:val="000C14FB"/>
    <w:rsid w:val="000C1760"/>
    <w:rsid w:val="000C23B9"/>
    <w:rsid w:val="000C24DB"/>
    <w:rsid w:val="000C3266"/>
    <w:rsid w:val="000C490A"/>
    <w:rsid w:val="000C497F"/>
    <w:rsid w:val="000C4A6D"/>
    <w:rsid w:val="000C54EA"/>
    <w:rsid w:val="000D04E6"/>
    <w:rsid w:val="000D0DD6"/>
    <w:rsid w:val="000D15DB"/>
    <w:rsid w:val="000D177E"/>
    <w:rsid w:val="000D5DFF"/>
    <w:rsid w:val="000D6A75"/>
    <w:rsid w:val="000D7123"/>
    <w:rsid w:val="000E01CE"/>
    <w:rsid w:val="000E100D"/>
    <w:rsid w:val="000E20DA"/>
    <w:rsid w:val="000E3087"/>
    <w:rsid w:val="000E3F6D"/>
    <w:rsid w:val="000E5009"/>
    <w:rsid w:val="000E5CB3"/>
    <w:rsid w:val="000E6731"/>
    <w:rsid w:val="000E6B64"/>
    <w:rsid w:val="000F0040"/>
    <w:rsid w:val="000F1DE2"/>
    <w:rsid w:val="000F2A62"/>
    <w:rsid w:val="000F2DE2"/>
    <w:rsid w:val="000F4CE4"/>
    <w:rsid w:val="000F4D94"/>
    <w:rsid w:val="000F531B"/>
    <w:rsid w:val="000F648A"/>
    <w:rsid w:val="000F716E"/>
    <w:rsid w:val="000F789E"/>
    <w:rsid w:val="00100700"/>
    <w:rsid w:val="0010153E"/>
    <w:rsid w:val="001019E3"/>
    <w:rsid w:val="00101FE9"/>
    <w:rsid w:val="001024AC"/>
    <w:rsid w:val="001030F9"/>
    <w:rsid w:val="00103436"/>
    <w:rsid w:val="00103653"/>
    <w:rsid w:val="00104208"/>
    <w:rsid w:val="00104D1A"/>
    <w:rsid w:val="00104DA1"/>
    <w:rsid w:val="00105468"/>
    <w:rsid w:val="00105DB8"/>
    <w:rsid w:val="00106F61"/>
    <w:rsid w:val="00111934"/>
    <w:rsid w:val="001122D2"/>
    <w:rsid w:val="001126A2"/>
    <w:rsid w:val="001126E9"/>
    <w:rsid w:val="00112CED"/>
    <w:rsid w:val="00113557"/>
    <w:rsid w:val="00113727"/>
    <w:rsid w:val="00114260"/>
    <w:rsid w:val="00115A36"/>
    <w:rsid w:val="00117F3A"/>
    <w:rsid w:val="0012146D"/>
    <w:rsid w:val="00122E5B"/>
    <w:rsid w:val="00124679"/>
    <w:rsid w:val="001247BC"/>
    <w:rsid w:val="00124C93"/>
    <w:rsid w:val="00125107"/>
    <w:rsid w:val="00125AAF"/>
    <w:rsid w:val="00126DD6"/>
    <w:rsid w:val="00126EA4"/>
    <w:rsid w:val="0013042B"/>
    <w:rsid w:val="00130920"/>
    <w:rsid w:val="00130B1C"/>
    <w:rsid w:val="00131015"/>
    <w:rsid w:val="00131E95"/>
    <w:rsid w:val="001322FC"/>
    <w:rsid w:val="00133C04"/>
    <w:rsid w:val="00134243"/>
    <w:rsid w:val="001345BA"/>
    <w:rsid w:val="00134F65"/>
    <w:rsid w:val="0013585A"/>
    <w:rsid w:val="0013650E"/>
    <w:rsid w:val="001365D9"/>
    <w:rsid w:val="00136CB3"/>
    <w:rsid w:val="0014055A"/>
    <w:rsid w:val="00140E34"/>
    <w:rsid w:val="00141C51"/>
    <w:rsid w:val="00143379"/>
    <w:rsid w:val="0014500C"/>
    <w:rsid w:val="00145898"/>
    <w:rsid w:val="00145EEB"/>
    <w:rsid w:val="00146116"/>
    <w:rsid w:val="00147BFE"/>
    <w:rsid w:val="00150386"/>
    <w:rsid w:val="0015049D"/>
    <w:rsid w:val="001515A1"/>
    <w:rsid w:val="001536EC"/>
    <w:rsid w:val="001548DB"/>
    <w:rsid w:val="00155A62"/>
    <w:rsid w:val="0015604F"/>
    <w:rsid w:val="00157F2A"/>
    <w:rsid w:val="001607C7"/>
    <w:rsid w:val="0016198A"/>
    <w:rsid w:val="00162563"/>
    <w:rsid w:val="001629B5"/>
    <w:rsid w:val="00162A8D"/>
    <w:rsid w:val="001633AA"/>
    <w:rsid w:val="001650EF"/>
    <w:rsid w:val="00165167"/>
    <w:rsid w:val="00165FA2"/>
    <w:rsid w:val="00166597"/>
    <w:rsid w:val="001667C2"/>
    <w:rsid w:val="001706C0"/>
    <w:rsid w:val="00170C70"/>
    <w:rsid w:val="00171872"/>
    <w:rsid w:val="00171EF4"/>
    <w:rsid w:val="0017246A"/>
    <w:rsid w:val="00172615"/>
    <w:rsid w:val="00172A9A"/>
    <w:rsid w:val="001743C2"/>
    <w:rsid w:val="001744C4"/>
    <w:rsid w:val="001747E4"/>
    <w:rsid w:val="00174C33"/>
    <w:rsid w:val="00174E76"/>
    <w:rsid w:val="00174ED6"/>
    <w:rsid w:val="00175A0C"/>
    <w:rsid w:val="00176222"/>
    <w:rsid w:val="00177AF2"/>
    <w:rsid w:val="00177D21"/>
    <w:rsid w:val="00180E0B"/>
    <w:rsid w:val="00181511"/>
    <w:rsid w:val="00181E0C"/>
    <w:rsid w:val="001829F2"/>
    <w:rsid w:val="00182D74"/>
    <w:rsid w:val="0018419D"/>
    <w:rsid w:val="001846EA"/>
    <w:rsid w:val="001852AE"/>
    <w:rsid w:val="00185C69"/>
    <w:rsid w:val="0018635E"/>
    <w:rsid w:val="0018669A"/>
    <w:rsid w:val="00186BF8"/>
    <w:rsid w:val="00190035"/>
    <w:rsid w:val="001901BB"/>
    <w:rsid w:val="00191039"/>
    <w:rsid w:val="00191F7B"/>
    <w:rsid w:val="00195C7F"/>
    <w:rsid w:val="00196913"/>
    <w:rsid w:val="00196D43"/>
    <w:rsid w:val="001A1929"/>
    <w:rsid w:val="001A2329"/>
    <w:rsid w:val="001A234E"/>
    <w:rsid w:val="001A2841"/>
    <w:rsid w:val="001A29A2"/>
    <w:rsid w:val="001A3FA7"/>
    <w:rsid w:val="001A42B1"/>
    <w:rsid w:val="001A45DF"/>
    <w:rsid w:val="001A4A17"/>
    <w:rsid w:val="001A5449"/>
    <w:rsid w:val="001A652E"/>
    <w:rsid w:val="001A7C85"/>
    <w:rsid w:val="001B00CC"/>
    <w:rsid w:val="001B05D7"/>
    <w:rsid w:val="001B0FB5"/>
    <w:rsid w:val="001B1FEE"/>
    <w:rsid w:val="001B2C34"/>
    <w:rsid w:val="001B34D7"/>
    <w:rsid w:val="001B4004"/>
    <w:rsid w:val="001B4B58"/>
    <w:rsid w:val="001B4E36"/>
    <w:rsid w:val="001B4F7C"/>
    <w:rsid w:val="001B539A"/>
    <w:rsid w:val="001B5F96"/>
    <w:rsid w:val="001B6AAB"/>
    <w:rsid w:val="001B6B08"/>
    <w:rsid w:val="001B738A"/>
    <w:rsid w:val="001B755D"/>
    <w:rsid w:val="001B7A16"/>
    <w:rsid w:val="001B7AF4"/>
    <w:rsid w:val="001C018A"/>
    <w:rsid w:val="001C0596"/>
    <w:rsid w:val="001C13C4"/>
    <w:rsid w:val="001C2685"/>
    <w:rsid w:val="001C30C9"/>
    <w:rsid w:val="001C35CE"/>
    <w:rsid w:val="001C5255"/>
    <w:rsid w:val="001C5AF2"/>
    <w:rsid w:val="001C607E"/>
    <w:rsid w:val="001C61EB"/>
    <w:rsid w:val="001C66D7"/>
    <w:rsid w:val="001C69BD"/>
    <w:rsid w:val="001C75B2"/>
    <w:rsid w:val="001C7D92"/>
    <w:rsid w:val="001D0A93"/>
    <w:rsid w:val="001D0B13"/>
    <w:rsid w:val="001D0DBB"/>
    <w:rsid w:val="001D199E"/>
    <w:rsid w:val="001D32B5"/>
    <w:rsid w:val="001D486E"/>
    <w:rsid w:val="001D4882"/>
    <w:rsid w:val="001D5205"/>
    <w:rsid w:val="001D5398"/>
    <w:rsid w:val="001D7DC2"/>
    <w:rsid w:val="001E06BD"/>
    <w:rsid w:val="001E07B4"/>
    <w:rsid w:val="001E289A"/>
    <w:rsid w:val="001E39A4"/>
    <w:rsid w:val="001E39D3"/>
    <w:rsid w:val="001E40D7"/>
    <w:rsid w:val="001E52EC"/>
    <w:rsid w:val="001E55CF"/>
    <w:rsid w:val="001E5F8F"/>
    <w:rsid w:val="001E6B4B"/>
    <w:rsid w:val="001E7128"/>
    <w:rsid w:val="001E757F"/>
    <w:rsid w:val="001F0139"/>
    <w:rsid w:val="001F079B"/>
    <w:rsid w:val="001F07B6"/>
    <w:rsid w:val="001F0854"/>
    <w:rsid w:val="001F10D3"/>
    <w:rsid w:val="001F18D5"/>
    <w:rsid w:val="001F25C2"/>
    <w:rsid w:val="001F33CD"/>
    <w:rsid w:val="001F52F1"/>
    <w:rsid w:val="001F5B74"/>
    <w:rsid w:val="001F74AC"/>
    <w:rsid w:val="001F7D46"/>
    <w:rsid w:val="001F7FD4"/>
    <w:rsid w:val="00201463"/>
    <w:rsid w:val="00202C7E"/>
    <w:rsid w:val="00202D91"/>
    <w:rsid w:val="002034E8"/>
    <w:rsid w:val="00203925"/>
    <w:rsid w:val="00204159"/>
    <w:rsid w:val="0020428D"/>
    <w:rsid w:val="00204CEF"/>
    <w:rsid w:val="002050D5"/>
    <w:rsid w:val="002069A1"/>
    <w:rsid w:val="002074AE"/>
    <w:rsid w:val="002125B6"/>
    <w:rsid w:val="00214C68"/>
    <w:rsid w:val="002151FF"/>
    <w:rsid w:val="00215DF5"/>
    <w:rsid w:val="00216057"/>
    <w:rsid w:val="0021640E"/>
    <w:rsid w:val="00216B0C"/>
    <w:rsid w:val="002170DC"/>
    <w:rsid w:val="00221458"/>
    <w:rsid w:val="002216FD"/>
    <w:rsid w:val="00221E14"/>
    <w:rsid w:val="00223CEC"/>
    <w:rsid w:val="002245E5"/>
    <w:rsid w:val="0022511B"/>
    <w:rsid w:val="00225CFC"/>
    <w:rsid w:val="002266E9"/>
    <w:rsid w:val="0022712C"/>
    <w:rsid w:val="00227D84"/>
    <w:rsid w:val="0023121A"/>
    <w:rsid w:val="00231357"/>
    <w:rsid w:val="00233006"/>
    <w:rsid w:val="002346A1"/>
    <w:rsid w:val="00234AB6"/>
    <w:rsid w:val="00234E25"/>
    <w:rsid w:val="00235004"/>
    <w:rsid w:val="00235079"/>
    <w:rsid w:val="00235F37"/>
    <w:rsid w:val="0023670D"/>
    <w:rsid w:val="00236EAE"/>
    <w:rsid w:val="00237FB3"/>
    <w:rsid w:val="00242BC9"/>
    <w:rsid w:val="00242EE4"/>
    <w:rsid w:val="0024384F"/>
    <w:rsid w:val="002445FF"/>
    <w:rsid w:val="0024559C"/>
    <w:rsid w:val="00247D03"/>
    <w:rsid w:val="0025058E"/>
    <w:rsid w:val="002529AD"/>
    <w:rsid w:val="002535DA"/>
    <w:rsid w:val="002535FA"/>
    <w:rsid w:val="00254A6B"/>
    <w:rsid w:val="00256829"/>
    <w:rsid w:val="00261486"/>
    <w:rsid w:val="00263022"/>
    <w:rsid w:val="0026418B"/>
    <w:rsid w:val="002660CB"/>
    <w:rsid w:val="0026688E"/>
    <w:rsid w:val="0026756F"/>
    <w:rsid w:val="00267F50"/>
    <w:rsid w:val="00270149"/>
    <w:rsid w:val="0027074C"/>
    <w:rsid w:val="00271530"/>
    <w:rsid w:val="002724CD"/>
    <w:rsid w:val="00272FD5"/>
    <w:rsid w:val="00273479"/>
    <w:rsid w:val="00274CB6"/>
    <w:rsid w:val="002758E9"/>
    <w:rsid w:val="00275F20"/>
    <w:rsid w:val="00276970"/>
    <w:rsid w:val="0028005D"/>
    <w:rsid w:val="0028258D"/>
    <w:rsid w:val="00283086"/>
    <w:rsid w:val="0028433D"/>
    <w:rsid w:val="00284D10"/>
    <w:rsid w:val="00285801"/>
    <w:rsid w:val="00285924"/>
    <w:rsid w:val="00285932"/>
    <w:rsid w:val="00285FEA"/>
    <w:rsid w:val="00286856"/>
    <w:rsid w:val="0029107E"/>
    <w:rsid w:val="00291AE4"/>
    <w:rsid w:val="00295A58"/>
    <w:rsid w:val="00296697"/>
    <w:rsid w:val="00296A1F"/>
    <w:rsid w:val="00297637"/>
    <w:rsid w:val="00297919"/>
    <w:rsid w:val="002A00B8"/>
    <w:rsid w:val="002A0BB8"/>
    <w:rsid w:val="002A0E96"/>
    <w:rsid w:val="002A1365"/>
    <w:rsid w:val="002A18C1"/>
    <w:rsid w:val="002A36BE"/>
    <w:rsid w:val="002A3FA6"/>
    <w:rsid w:val="002A60C4"/>
    <w:rsid w:val="002A670F"/>
    <w:rsid w:val="002A71B2"/>
    <w:rsid w:val="002A7ECF"/>
    <w:rsid w:val="002B0BF6"/>
    <w:rsid w:val="002B25ED"/>
    <w:rsid w:val="002B281B"/>
    <w:rsid w:val="002B337F"/>
    <w:rsid w:val="002B3997"/>
    <w:rsid w:val="002B4784"/>
    <w:rsid w:val="002B4826"/>
    <w:rsid w:val="002C0D85"/>
    <w:rsid w:val="002C0E7F"/>
    <w:rsid w:val="002C17B8"/>
    <w:rsid w:val="002C1BE6"/>
    <w:rsid w:val="002C2ABC"/>
    <w:rsid w:val="002C2DB3"/>
    <w:rsid w:val="002C316F"/>
    <w:rsid w:val="002C3E34"/>
    <w:rsid w:val="002C4892"/>
    <w:rsid w:val="002C4F4C"/>
    <w:rsid w:val="002C568B"/>
    <w:rsid w:val="002C60BD"/>
    <w:rsid w:val="002C70E9"/>
    <w:rsid w:val="002C7C3A"/>
    <w:rsid w:val="002D168B"/>
    <w:rsid w:val="002D176B"/>
    <w:rsid w:val="002D1EA6"/>
    <w:rsid w:val="002D253D"/>
    <w:rsid w:val="002D3ED4"/>
    <w:rsid w:val="002D480E"/>
    <w:rsid w:val="002D5741"/>
    <w:rsid w:val="002D6823"/>
    <w:rsid w:val="002D6DB7"/>
    <w:rsid w:val="002D7907"/>
    <w:rsid w:val="002D79FA"/>
    <w:rsid w:val="002E00F1"/>
    <w:rsid w:val="002E02A4"/>
    <w:rsid w:val="002E035B"/>
    <w:rsid w:val="002E0FB5"/>
    <w:rsid w:val="002E15A6"/>
    <w:rsid w:val="002E3911"/>
    <w:rsid w:val="002E3FE0"/>
    <w:rsid w:val="002E4361"/>
    <w:rsid w:val="002E4E80"/>
    <w:rsid w:val="002E570A"/>
    <w:rsid w:val="002E6015"/>
    <w:rsid w:val="002E74DC"/>
    <w:rsid w:val="002E7D94"/>
    <w:rsid w:val="002F0C06"/>
    <w:rsid w:val="002F0EAB"/>
    <w:rsid w:val="002F1692"/>
    <w:rsid w:val="002F1F9A"/>
    <w:rsid w:val="002F2339"/>
    <w:rsid w:val="002F3321"/>
    <w:rsid w:val="002F379E"/>
    <w:rsid w:val="002F387B"/>
    <w:rsid w:val="002F3CE1"/>
    <w:rsid w:val="002F3E10"/>
    <w:rsid w:val="002F4CCA"/>
    <w:rsid w:val="002F4D0A"/>
    <w:rsid w:val="002F586B"/>
    <w:rsid w:val="0030040F"/>
    <w:rsid w:val="0030070F"/>
    <w:rsid w:val="00300B53"/>
    <w:rsid w:val="00300DE4"/>
    <w:rsid w:val="00300E46"/>
    <w:rsid w:val="003016F0"/>
    <w:rsid w:val="003026E4"/>
    <w:rsid w:val="0030301D"/>
    <w:rsid w:val="00303836"/>
    <w:rsid w:val="00303C95"/>
    <w:rsid w:val="00305A3E"/>
    <w:rsid w:val="00306203"/>
    <w:rsid w:val="00306D13"/>
    <w:rsid w:val="0031118F"/>
    <w:rsid w:val="0031304A"/>
    <w:rsid w:val="00314645"/>
    <w:rsid w:val="0031516F"/>
    <w:rsid w:val="0031537B"/>
    <w:rsid w:val="0031754A"/>
    <w:rsid w:val="0031782D"/>
    <w:rsid w:val="00320EA1"/>
    <w:rsid w:val="00321B44"/>
    <w:rsid w:val="003225B0"/>
    <w:rsid w:val="003262AF"/>
    <w:rsid w:val="0032711C"/>
    <w:rsid w:val="00327906"/>
    <w:rsid w:val="003331C4"/>
    <w:rsid w:val="00333768"/>
    <w:rsid w:val="00333B3F"/>
    <w:rsid w:val="00334D19"/>
    <w:rsid w:val="00336DD5"/>
    <w:rsid w:val="00340C93"/>
    <w:rsid w:val="0034188B"/>
    <w:rsid w:val="003419C7"/>
    <w:rsid w:val="00342B19"/>
    <w:rsid w:val="0034306D"/>
    <w:rsid w:val="00344C3A"/>
    <w:rsid w:val="003451D0"/>
    <w:rsid w:val="00345A42"/>
    <w:rsid w:val="00345FCC"/>
    <w:rsid w:val="00346993"/>
    <w:rsid w:val="00347712"/>
    <w:rsid w:val="00347F47"/>
    <w:rsid w:val="00350631"/>
    <w:rsid w:val="00351855"/>
    <w:rsid w:val="003527B8"/>
    <w:rsid w:val="00352B47"/>
    <w:rsid w:val="0035424D"/>
    <w:rsid w:val="003543B2"/>
    <w:rsid w:val="00354E27"/>
    <w:rsid w:val="00355A46"/>
    <w:rsid w:val="00355C84"/>
    <w:rsid w:val="0035600B"/>
    <w:rsid w:val="00356BD9"/>
    <w:rsid w:val="00360F3A"/>
    <w:rsid w:val="003613BF"/>
    <w:rsid w:val="00361A7F"/>
    <w:rsid w:val="00362205"/>
    <w:rsid w:val="00362733"/>
    <w:rsid w:val="00363370"/>
    <w:rsid w:val="0036354E"/>
    <w:rsid w:val="003637D3"/>
    <w:rsid w:val="0036508D"/>
    <w:rsid w:val="00365C29"/>
    <w:rsid w:val="00365D5E"/>
    <w:rsid w:val="00367987"/>
    <w:rsid w:val="003710B2"/>
    <w:rsid w:val="00371AA3"/>
    <w:rsid w:val="00371EE8"/>
    <w:rsid w:val="00373497"/>
    <w:rsid w:val="003740BD"/>
    <w:rsid w:val="00376D9E"/>
    <w:rsid w:val="00376E12"/>
    <w:rsid w:val="00377158"/>
    <w:rsid w:val="00377C71"/>
    <w:rsid w:val="003803B3"/>
    <w:rsid w:val="00380C84"/>
    <w:rsid w:val="00380FD8"/>
    <w:rsid w:val="00381F8F"/>
    <w:rsid w:val="00383381"/>
    <w:rsid w:val="00383991"/>
    <w:rsid w:val="0038449E"/>
    <w:rsid w:val="003847E7"/>
    <w:rsid w:val="00384CA6"/>
    <w:rsid w:val="00385B7E"/>
    <w:rsid w:val="00386771"/>
    <w:rsid w:val="00386859"/>
    <w:rsid w:val="003870C1"/>
    <w:rsid w:val="00387371"/>
    <w:rsid w:val="003879E2"/>
    <w:rsid w:val="00390D03"/>
    <w:rsid w:val="00390E19"/>
    <w:rsid w:val="003941B9"/>
    <w:rsid w:val="00394D5B"/>
    <w:rsid w:val="00395EDC"/>
    <w:rsid w:val="003A0E8F"/>
    <w:rsid w:val="003A1234"/>
    <w:rsid w:val="003A427F"/>
    <w:rsid w:val="003A45DC"/>
    <w:rsid w:val="003A47A9"/>
    <w:rsid w:val="003A5177"/>
    <w:rsid w:val="003A54F2"/>
    <w:rsid w:val="003A586D"/>
    <w:rsid w:val="003A5F44"/>
    <w:rsid w:val="003A77F2"/>
    <w:rsid w:val="003A790D"/>
    <w:rsid w:val="003A7A29"/>
    <w:rsid w:val="003A7FE9"/>
    <w:rsid w:val="003B13C2"/>
    <w:rsid w:val="003B2F0D"/>
    <w:rsid w:val="003B2F4E"/>
    <w:rsid w:val="003B34D9"/>
    <w:rsid w:val="003B37D6"/>
    <w:rsid w:val="003B5B1A"/>
    <w:rsid w:val="003B60A0"/>
    <w:rsid w:val="003B67BC"/>
    <w:rsid w:val="003B756C"/>
    <w:rsid w:val="003C166D"/>
    <w:rsid w:val="003C2480"/>
    <w:rsid w:val="003C3246"/>
    <w:rsid w:val="003C3FD6"/>
    <w:rsid w:val="003C46AE"/>
    <w:rsid w:val="003C738A"/>
    <w:rsid w:val="003C76D6"/>
    <w:rsid w:val="003C7A9E"/>
    <w:rsid w:val="003D0431"/>
    <w:rsid w:val="003D0C39"/>
    <w:rsid w:val="003D0C7A"/>
    <w:rsid w:val="003D1650"/>
    <w:rsid w:val="003D2CC7"/>
    <w:rsid w:val="003D4BE3"/>
    <w:rsid w:val="003D55E7"/>
    <w:rsid w:val="003D5805"/>
    <w:rsid w:val="003D655D"/>
    <w:rsid w:val="003D6639"/>
    <w:rsid w:val="003D6FE8"/>
    <w:rsid w:val="003D75EE"/>
    <w:rsid w:val="003D77D9"/>
    <w:rsid w:val="003E1246"/>
    <w:rsid w:val="003E1426"/>
    <w:rsid w:val="003E174A"/>
    <w:rsid w:val="003E1A08"/>
    <w:rsid w:val="003E2349"/>
    <w:rsid w:val="003E2F4E"/>
    <w:rsid w:val="003E31CA"/>
    <w:rsid w:val="003E34C4"/>
    <w:rsid w:val="003E370D"/>
    <w:rsid w:val="003E3D23"/>
    <w:rsid w:val="003E3EF1"/>
    <w:rsid w:val="003E45B2"/>
    <w:rsid w:val="003E677E"/>
    <w:rsid w:val="003E67E4"/>
    <w:rsid w:val="003E76EC"/>
    <w:rsid w:val="003F13CE"/>
    <w:rsid w:val="003F1955"/>
    <w:rsid w:val="003F23DE"/>
    <w:rsid w:val="003F25A6"/>
    <w:rsid w:val="003F3A42"/>
    <w:rsid w:val="003F46A4"/>
    <w:rsid w:val="003F6823"/>
    <w:rsid w:val="003F7002"/>
    <w:rsid w:val="003F7343"/>
    <w:rsid w:val="0040033B"/>
    <w:rsid w:val="00400E85"/>
    <w:rsid w:val="004013B6"/>
    <w:rsid w:val="00401AC6"/>
    <w:rsid w:val="0040229A"/>
    <w:rsid w:val="00402961"/>
    <w:rsid w:val="004042F7"/>
    <w:rsid w:val="00405188"/>
    <w:rsid w:val="004054BA"/>
    <w:rsid w:val="00405912"/>
    <w:rsid w:val="00405E08"/>
    <w:rsid w:val="00406CD1"/>
    <w:rsid w:val="00407805"/>
    <w:rsid w:val="004102AC"/>
    <w:rsid w:val="004103D4"/>
    <w:rsid w:val="00411C99"/>
    <w:rsid w:val="00412D57"/>
    <w:rsid w:val="00413E44"/>
    <w:rsid w:val="004141AF"/>
    <w:rsid w:val="00414B74"/>
    <w:rsid w:val="004160D5"/>
    <w:rsid w:val="004162CF"/>
    <w:rsid w:val="004162E0"/>
    <w:rsid w:val="0041634B"/>
    <w:rsid w:val="00416BA1"/>
    <w:rsid w:val="00417085"/>
    <w:rsid w:val="0041730C"/>
    <w:rsid w:val="00420614"/>
    <w:rsid w:val="00420771"/>
    <w:rsid w:val="00420F23"/>
    <w:rsid w:val="004235F0"/>
    <w:rsid w:val="0042363F"/>
    <w:rsid w:val="00425BED"/>
    <w:rsid w:val="0042664D"/>
    <w:rsid w:val="004273A1"/>
    <w:rsid w:val="00427835"/>
    <w:rsid w:val="0043029C"/>
    <w:rsid w:val="004310A9"/>
    <w:rsid w:val="004329EE"/>
    <w:rsid w:val="00432E05"/>
    <w:rsid w:val="00432FC7"/>
    <w:rsid w:val="0043398D"/>
    <w:rsid w:val="00434DB2"/>
    <w:rsid w:val="0043687B"/>
    <w:rsid w:val="0043694B"/>
    <w:rsid w:val="00437C88"/>
    <w:rsid w:val="00440954"/>
    <w:rsid w:val="00442F3A"/>
    <w:rsid w:val="0044335D"/>
    <w:rsid w:val="0044362C"/>
    <w:rsid w:val="004438FC"/>
    <w:rsid w:val="00444D89"/>
    <w:rsid w:val="00445149"/>
    <w:rsid w:val="0044644D"/>
    <w:rsid w:val="00446897"/>
    <w:rsid w:val="004502C3"/>
    <w:rsid w:val="00453D95"/>
    <w:rsid w:val="004543F7"/>
    <w:rsid w:val="0045452F"/>
    <w:rsid w:val="00454955"/>
    <w:rsid w:val="00454C4E"/>
    <w:rsid w:val="00455E1F"/>
    <w:rsid w:val="00457FB7"/>
    <w:rsid w:val="004601E6"/>
    <w:rsid w:val="00460D7F"/>
    <w:rsid w:val="00461029"/>
    <w:rsid w:val="00461235"/>
    <w:rsid w:val="00461E3A"/>
    <w:rsid w:val="00461F26"/>
    <w:rsid w:val="00462178"/>
    <w:rsid w:val="00463FFC"/>
    <w:rsid w:val="004646F4"/>
    <w:rsid w:val="0046689E"/>
    <w:rsid w:val="0047029F"/>
    <w:rsid w:val="00473758"/>
    <w:rsid w:val="0047376C"/>
    <w:rsid w:val="00473B14"/>
    <w:rsid w:val="004745A8"/>
    <w:rsid w:val="00475017"/>
    <w:rsid w:val="004750A6"/>
    <w:rsid w:val="00476757"/>
    <w:rsid w:val="00477573"/>
    <w:rsid w:val="00477788"/>
    <w:rsid w:val="004801E5"/>
    <w:rsid w:val="00480745"/>
    <w:rsid w:val="00480F4B"/>
    <w:rsid w:val="00482184"/>
    <w:rsid w:val="00482A5A"/>
    <w:rsid w:val="00483A84"/>
    <w:rsid w:val="00484728"/>
    <w:rsid w:val="00484AA7"/>
    <w:rsid w:val="004850F3"/>
    <w:rsid w:val="00485567"/>
    <w:rsid w:val="00485A37"/>
    <w:rsid w:val="00485C83"/>
    <w:rsid w:val="0048714B"/>
    <w:rsid w:val="00487574"/>
    <w:rsid w:val="00487B0B"/>
    <w:rsid w:val="00490E80"/>
    <w:rsid w:val="00491E5A"/>
    <w:rsid w:val="004937DD"/>
    <w:rsid w:val="00493F06"/>
    <w:rsid w:val="004952D1"/>
    <w:rsid w:val="0049578A"/>
    <w:rsid w:val="00495EDC"/>
    <w:rsid w:val="00496AF1"/>
    <w:rsid w:val="00496B04"/>
    <w:rsid w:val="00496D12"/>
    <w:rsid w:val="00497443"/>
    <w:rsid w:val="004A1087"/>
    <w:rsid w:val="004A14E6"/>
    <w:rsid w:val="004A2FA2"/>
    <w:rsid w:val="004A34EA"/>
    <w:rsid w:val="004A36E5"/>
    <w:rsid w:val="004A3896"/>
    <w:rsid w:val="004A43B9"/>
    <w:rsid w:val="004A511C"/>
    <w:rsid w:val="004A5784"/>
    <w:rsid w:val="004A5CA3"/>
    <w:rsid w:val="004A603A"/>
    <w:rsid w:val="004A78C9"/>
    <w:rsid w:val="004B02C2"/>
    <w:rsid w:val="004B17F2"/>
    <w:rsid w:val="004B2650"/>
    <w:rsid w:val="004B2747"/>
    <w:rsid w:val="004B3EAF"/>
    <w:rsid w:val="004B535C"/>
    <w:rsid w:val="004B6F1D"/>
    <w:rsid w:val="004B7C78"/>
    <w:rsid w:val="004C0041"/>
    <w:rsid w:val="004C0A6F"/>
    <w:rsid w:val="004C178E"/>
    <w:rsid w:val="004C1A05"/>
    <w:rsid w:val="004C3066"/>
    <w:rsid w:val="004C36A5"/>
    <w:rsid w:val="004C526A"/>
    <w:rsid w:val="004C54BF"/>
    <w:rsid w:val="004C5C8B"/>
    <w:rsid w:val="004C613A"/>
    <w:rsid w:val="004C7592"/>
    <w:rsid w:val="004C7C30"/>
    <w:rsid w:val="004D160D"/>
    <w:rsid w:val="004D18D5"/>
    <w:rsid w:val="004D1F00"/>
    <w:rsid w:val="004D446D"/>
    <w:rsid w:val="004D5178"/>
    <w:rsid w:val="004D5222"/>
    <w:rsid w:val="004D54F5"/>
    <w:rsid w:val="004D5787"/>
    <w:rsid w:val="004D5922"/>
    <w:rsid w:val="004D5D03"/>
    <w:rsid w:val="004D649F"/>
    <w:rsid w:val="004D6CE0"/>
    <w:rsid w:val="004D6FF7"/>
    <w:rsid w:val="004E101A"/>
    <w:rsid w:val="004E12E3"/>
    <w:rsid w:val="004E1F5C"/>
    <w:rsid w:val="004E2450"/>
    <w:rsid w:val="004E33C8"/>
    <w:rsid w:val="004E36F9"/>
    <w:rsid w:val="004E3797"/>
    <w:rsid w:val="004E38B2"/>
    <w:rsid w:val="004E51BB"/>
    <w:rsid w:val="004E54B1"/>
    <w:rsid w:val="004E58F1"/>
    <w:rsid w:val="004E5ADC"/>
    <w:rsid w:val="004E5B46"/>
    <w:rsid w:val="004E5E66"/>
    <w:rsid w:val="004E5F17"/>
    <w:rsid w:val="004E64FF"/>
    <w:rsid w:val="004E661C"/>
    <w:rsid w:val="004E70D8"/>
    <w:rsid w:val="004E742E"/>
    <w:rsid w:val="004E7AE2"/>
    <w:rsid w:val="004F04ED"/>
    <w:rsid w:val="004F158D"/>
    <w:rsid w:val="004F1764"/>
    <w:rsid w:val="004F20F6"/>
    <w:rsid w:val="004F2227"/>
    <w:rsid w:val="004F2BA3"/>
    <w:rsid w:val="004F41E6"/>
    <w:rsid w:val="004F577E"/>
    <w:rsid w:val="004F5968"/>
    <w:rsid w:val="004F6431"/>
    <w:rsid w:val="004F6971"/>
    <w:rsid w:val="004F738A"/>
    <w:rsid w:val="005030EC"/>
    <w:rsid w:val="00503545"/>
    <w:rsid w:val="005038C2"/>
    <w:rsid w:val="00504781"/>
    <w:rsid w:val="00506010"/>
    <w:rsid w:val="00506915"/>
    <w:rsid w:val="0050695D"/>
    <w:rsid w:val="00510F24"/>
    <w:rsid w:val="00511EBC"/>
    <w:rsid w:val="005122D2"/>
    <w:rsid w:val="0051236F"/>
    <w:rsid w:val="00512ECB"/>
    <w:rsid w:val="00520A92"/>
    <w:rsid w:val="0052159A"/>
    <w:rsid w:val="00522EA2"/>
    <w:rsid w:val="00524005"/>
    <w:rsid w:val="00524742"/>
    <w:rsid w:val="0052528F"/>
    <w:rsid w:val="00527C84"/>
    <w:rsid w:val="00527F33"/>
    <w:rsid w:val="0053020B"/>
    <w:rsid w:val="005304C7"/>
    <w:rsid w:val="00530A45"/>
    <w:rsid w:val="00530EC6"/>
    <w:rsid w:val="00531D53"/>
    <w:rsid w:val="00532739"/>
    <w:rsid w:val="005329FC"/>
    <w:rsid w:val="00532BED"/>
    <w:rsid w:val="00533E43"/>
    <w:rsid w:val="00535412"/>
    <w:rsid w:val="00536B99"/>
    <w:rsid w:val="00536F71"/>
    <w:rsid w:val="00537724"/>
    <w:rsid w:val="00537D46"/>
    <w:rsid w:val="005400FC"/>
    <w:rsid w:val="00540A1E"/>
    <w:rsid w:val="00541053"/>
    <w:rsid w:val="00541127"/>
    <w:rsid w:val="00541E9F"/>
    <w:rsid w:val="00543416"/>
    <w:rsid w:val="00544DF8"/>
    <w:rsid w:val="00545CAD"/>
    <w:rsid w:val="00545E99"/>
    <w:rsid w:val="0054655C"/>
    <w:rsid w:val="00546A81"/>
    <w:rsid w:val="00547BE1"/>
    <w:rsid w:val="0055059A"/>
    <w:rsid w:val="00550D9F"/>
    <w:rsid w:val="005542CC"/>
    <w:rsid w:val="00554753"/>
    <w:rsid w:val="00554990"/>
    <w:rsid w:val="00554BAB"/>
    <w:rsid w:val="00555B4F"/>
    <w:rsid w:val="00556373"/>
    <w:rsid w:val="00556436"/>
    <w:rsid w:val="00556C50"/>
    <w:rsid w:val="00556E53"/>
    <w:rsid w:val="0055728C"/>
    <w:rsid w:val="0056045F"/>
    <w:rsid w:val="0056139A"/>
    <w:rsid w:val="00561E7D"/>
    <w:rsid w:val="0056216E"/>
    <w:rsid w:val="005626F5"/>
    <w:rsid w:val="005640CD"/>
    <w:rsid w:val="00564C00"/>
    <w:rsid w:val="00570517"/>
    <w:rsid w:val="0057120C"/>
    <w:rsid w:val="005719FE"/>
    <w:rsid w:val="00571FB6"/>
    <w:rsid w:val="00574093"/>
    <w:rsid w:val="0057419A"/>
    <w:rsid w:val="005746C5"/>
    <w:rsid w:val="00575810"/>
    <w:rsid w:val="00576161"/>
    <w:rsid w:val="005774B9"/>
    <w:rsid w:val="00577CB6"/>
    <w:rsid w:val="005815AA"/>
    <w:rsid w:val="00581894"/>
    <w:rsid w:val="00581CA5"/>
    <w:rsid w:val="0058218B"/>
    <w:rsid w:val="00583888"/>
    <w:rsid w:val="00585125"/>
    <w:rsid w:val="00586D0F"/>
    <w:rsid w:val="005872ED"/>
    <w:rsid w:val="00593527"/>
    <w:rsid w:val="00593899"/>
    <w:rsid w:val="00595301"/>
    <w:rsid w:val="005A06C4"/>
    <w:rsid w:val="005A06F8"/>
    <w:rsid w:val="005A112E"/>
    <w:rsid w:val="005A194F"/>
    <w:rsid w:val="005A2F80"/>
    <w:rsid w:val="005A487E"/>
    <w:rsid w:val="005A607A"/>
    <w:rsid w:val="005A6328"/>
    <w:rsid w:val="005A6442"/>
    <w:rsid w:val="005A6FA3"/>
    <w:rsid w:val="005A75B8"/>
    <w:rsid w:val="005B1D95"/>
    <w:rsid w:val="005B26AC"/>
    <w:rsid w:val="005B4318"/>
    <w:rsid w:val="005B4CF4"/>
    <w:rsid w:val="005B560A"/>
    <w:rsid w:val="005B6AE6"/>
    <w:rsid w:val="005B7C9A"/>
    <w:rsid w:val="005C22E1"/>
    <w:rsid w:val="005C37DF"/>
    <w:rsid w:val="005C421D"/>
    <w:rsid w:val="005C4DB9"/>
    <w:rsid w:val="005C517A"/>
    <w:rsid w:val="005C5969"/>
    <w:rsid w:val="005C5D3B"/>
    <w:rsid w:val="005C6401"/>
    <w:rsid w:val="005C67FC"/>
    <w:rsid w:val="005C71B0"/>
    <w:rsid w:val="005D01DE"/>
    <w:rsid w:val="005D15E9"/>
    <w:rsid w:val="005D1F4C"/>
    <w:rsid w:val="005D255C"/>
    <w:rsid w:val="005D2C8F"/>
    <w:rsid w:val="005D463F"/>
    <w:rsid w:val="005D5D6E"/>
    <w:rsid w:val="005D6086"/>
    <w:rsid w:val="005D6C70"/>
    <w:rsid w:val="005D7436"/>
    <w:rsid w:val="005D78A4"/>
    <w:rsid w:val="005E01E8"/>
    <w:rsid w:val="005E1051"/>
    <w:rsid w:val="005E17BB"/>
    <w:rsid w:val="005E181C"/>
    <w:rsid w:val="005E2189"/>
    <w:rsid w:val="005E3827"/>
    <w:rsid w:val="005E4480"/>
    <w:rsid w:val="005E513B"/>
    <w:rsid w:val="005E6303"/>
    <w:rsid w:val="005E6435"/>
    <w:rsid w:val="005E75EB"/>
    <w:rsid w:val="005E7C3B"/>
    <w:rsid w:val="005F1798"/>
    <w:rsid w:val="005F1EB6"/>
    <w:rsid w:val="005F25B4"/>
    <w:rsid w:val="005F2746"/>
    <w:rsid w:val="005F3199"/>
    <w:rsid w:val="005F4419"/>
    <w:rsid w:val="005F4FAE"/>
    <w:rsid w:val="005F5169"/>
    <w:rsid w:val="005F51D7"/>
    <w:rsid w:val="005F555D"/>
    <w:rsid w:val="005F6F1D"/>
    <w:rsid w:val="005F7003"/>
    <w:rsid w:val="00600227"/>
    <w:rsid w:val="00600282"/>
    <w:rsid w:val="006017B2"/>
    <w:rsid w:val="00601C49"/>
    <w:rsid w:val="006024C5"/>
    <w:rsid w:val="006043BB"/>
    <w:rsid w:val="006052C3"/>
    <w:rsid w:val="00606583"/>
    <w:rsid w:val="00606955"/>
    <w:rsid w:val="00606BAF"/>
    <w:rsid w:val="006076A5"/>
    <w:rsid w:val="00610141"/>
    <w:rsid w:val="00610D29"/>
    <w:rsid w:val="00610F69"/>
    <w:rsid w:val="00611279"/>
    <w:rsid w:val="00611470"/>
    <w:rsid w:val="00611B27"/>
    <w:rsid w:val="00613187"/>
    <w:rsid w:val="00613395"/>
    <w:rsid w:val="006158E7"/>
    <w:rsid w:val="00615F72"/>
    <w:rsid w:val="0061604E"/>
    <w:rsid w:val="0061614A"/>
    <w:rsid w:val="00616589"/>
    <w:rsid w:val="00616B16"/>
    <w:rsid w:val="00617D88"/>
    <w:rsid w:val="006211A3"/>
    <w:rsid w:val="006223F7"/>
    <w:rsid w:val="00622551"/>
    <w:rsid w:val="00624526"/>
    <w:rsid w:val="00625887"/>
    <w:rsid w:val="00625F28"/>
    <w:rsid w:val="00626F64"/>
    <w:rsid w:val="00626F86"/>
    <w:rsid w:val="00630B22"/>
    <w:rsid w:val="00632247"/>
    <w:rsid w:val="0063247E"/>
    <w:rsid w:val="0063271B"/>
    <w:rsid w:val="0063271C"/>
    <w:rsid w:val="00632B48"/>
    <w:rsid w:val="00632CD3"/>
    <w:rsid w:val="006340B7"/>
    <w:rsid w:val="00635607"/>
    <w:rsid w:val="00636136"/>
    <w:rsid w:val="006411C3"/>
    <w:rsid w:val="006428EA"/>
    <w:rsid w:val="00643CEF"/>
    <w:rsid w:val="00643E83"/>
    <w:rsid w:val="00643ECA"/>
    <w:rsid w:val="00646B51"/>
    <w:rsid w:val="006470D8"/>
    <w:rsid w:val="0065085A"/>
    <w:rsid w:val="00650EB1"/>
    <w:rsid w:val="0065146F"/>
    <w:rsid w:val="006516F6"/>
    <w:rsid w:val="00651EEB"/>
    <w:rsid w:val="00651FAF"/>
    <w:rsid w:val="006524A0"/>
    <w:rsid w:val="006530A6"/>
    <w:rsid w:val="006540CE"/>
    <w:rsid w:val="00654610"/>
    <w:rsid w:val="00655597"/>
    <w:rsid w:val="006560D1"/>
    <w:rsid w:val="006579C5"/>
    <w:rsid w:val="00657C9F"/>
    <w:rsid w:val="00660752"/>
    <w:rsid w:val="006608E5"/>
    <w:rsid w:val="00661DFA"/>
    <w:rsid w:val="0066332D"/>
    <w:rsid w:val="00663798"/>
    <w:rsid w:val="00663FCD"/>
    <w:rsid w:val="00664273"/>
    <w:rsid w:val="00664A6E"/>
    <w:rsid w:val="00665DCD"/>
    <w:rsid w:val="00666CD0"/>
    <w:rsid w:val="00666FD2"/>
    <w:rsid w:val="00670517"/>
    <w:rsid w:val="00671E88"/>
    <w:rsid w:val="00672799"/>
    <w:rsid w:val="00673035"/>
    <w:rsid w:val="006740AC"/>
    <w:rsid w:val="0067586A"/>
    <w:rsid w:val="0068085D"/>
    <w:rsid w:val="00680871"/>
    <w:rsid w:val="0068111D"/>
    <w:rsid w:val="00681405"/>
    <w:rsid w:val="00681D17"/>
    <w:rsid w:val="00682A13"/>
    <w:rsid w:val="00682D00"/>
    <w:rsid w:val="00683368"/>
    <w:rsid w:val="00683B8E"/>
    <w:rsid w:val="00684035"/>
    <w:rsid w:val="006859BD"/>
    <w:rsid w:val="00685F80"/>
    <w:rsid w:val="00686B47"/>
    <w:rsid w:val="00687D1C"/>
    <w:rsid w:val="006901C2"/>
    <w:rsid w:val="006906B4"/>
    <w:rsid w:val="00693BCD"/>
    <w:rsid w:val="00694C74"/>
    <w:rsid w:val="00695A28"/>
    <w:rsid w:val="00696B96"/>
    <w:rsid w:val="00696BD9"/>
    <w:rsid w:val="00697AC3"/>
    <w:rsid w:val="006A03E4"/>
    <w:rsid w:val="006A1E58"/>
    <w:rsid w:val="006A2303"/>
    <w:rsid w:val="006A3BAF"/>
    <w:rsid w:val="006A4A8B"/>
    <w:rsid w:val="006A5014"/>
    <w:rsid w:val="006A65E5"/>
    <w:rsid w:val="006A69A2"/>
    <w:rsid w:val="006A6AB0"/>
    <w:rsid w:val="006A6CF0"/>
    <w:rsid w:val="006A7845"/>
    <w:rsid w:val="006B0CF8"/>
    <w:rsid w:val="006B0D0C"/>
    <w:rsid w:val="006B0F83"/>
    <w:rsid w:val="006B1738"/>
    <w:rsid w:val="006B2298"/>
    <w:rsid w:val="006B502F"/>
    <w:rsid w:val="006B5221"/>
    <w:rsid w:val="006B68C0"/>
    <w:rsid w:val="006B705A"/>
    <w:rsid w:val="006B71FF"/>
    <w:rsid w:val="006B7E41"/>
    <w:rsid w:val="006C08BD"/>
    <w:rsid w:val="006C1E52"/>
    <w:rsid w:val="006C2797"/>
    <w:rsid w:val="006C2BCC"/>
    <w:rsid w:val="006C394F"/>
    <w:rsid w:val="006C542D"/>
    <w:rsid w:val="006C6C1B"/>
    <w:rsid w:val="006C6E24"/>
    <w:rsid w:val="006D0A10"/>
    <w:rsid w:val="006D1E42"/>
    <w:rsid w:val="006D1FF2"/>
    <w:rsid w:val="006D2E70"/>
    <w:rsid w:val="006D3056"/>
    <w:rsid w:val="006D4C3F"/>
    <w:rsid w:val="006D4FDE"/>
    <w:rsid w:val="006D586E"/>
    <w:rsid w:val="006D5FF0"/>
    <w:rsid w:val="006D66AE"/>
    <w:rsid w:val="006D77B8"/>
    <w:rsid w:val="006E1F32"/>
    <w:rsid w:val="006E2287"/>
    <w:rsid w:val="006E228A"/>
    <w:rsid w:val="006E22A7"/>
    <w:rsid w:val="006E2C08"/>
    <w:rsid w:val="006E327B"/>
    <w:rsid w:val="006E34A3"/>
    <w:rsid w:val="006E4687"/>
    <w:rsid w:val="006E535F"/>
    <w:rsid w:val="006E7C05"/>
    <w:rsid w:val="006F07AF"/>
    <w:rsid w:val="006F1AB1"/>
    <w:rsid w:val="006F25AA"/>
    <w:rsid w:val="006F299E"/>
    <w:rsid w:val="006F51CE"/>
    <w:rsid w:val="006F5958"/>
    <w:rsid w:val="006F5AEB"/>
    <w:rsid w:val="006F6B2A"/>
    <w:rsid w:val="006F70E3"/>
    <w:rsid w:val="00700FC9"/>
    <w:rsid w:val="00703BE3"/>
    <w:rsid w:val="007045F0"/>
    <w:rsid w:val="0070655B"/>
    <w:rsid w:val="007120DE"/>
    <w:rsid w:val="0071338B"/>
    <w:rsid w:val="00713CAA"/>
    <w:rsid w:val="0071480B"/>
    <w:rsid w:val="0071488B"/>
    <w:rsid w:val="00715AF2"/>
    <w:rsid w:val="00716D02"/>
    <w:rsid w:val="00717F6F"/>
    <w:rsid w:val="00720A78"/>
    <w:rsid w:val="00721302"/>
    <w:rsid w:val="00723781"/>
    <w:rsid w:val="007244CB"/>
    <w:rsid w:val="00725135"/>
    <w:rsid w:val="007254F9"/>
    <w:rsid w:val="00725C21"/>
    <w:rsid w:val="007267E4"/>
    <w:rsid w:val="00726816"/>
    <w:rsid w:val="00727061"/>
    <w:rsid w:val="00727256"/>
    <w:rsid w:val="007279A1"/>
    <w:rsid w:val="0073072B"/>
    <w:rsid w:val="00730990"/>
    <w:rsid w:val="00731512"/>
    <w:rsid w:val="00731BC1"/>
    <w:rsid w:val="007321EB"/>
    <w:rsid w:val="007336BD"/>
    <w:rsid w:val="007337E1"/>
    <w:rsid w:val="0073474F"/>
    <w:rsid w:val="0073513D"/>
    <w:rsid w:val="00735963"/>
    <w:rsid w:val="00735FCD"/>
    <w:rsid w:val="007368C0"/>
    <w:rsid w:val="00737E5C"/>
    <w:rsid w:val="00740477"/>
    <w:rsid w:val="00741273"/>
    <w:rsid w:val="00741743"/>
    <w:rsid w:val="00741F2A"/>
    <w:rsid w:val="00742BC4"/>
    <w:rsid w:val="0074499B"/>
    <w:rsid w:val="00744EC1"/>
    <w:rsid w:val="00745005"/>
    <w:rsid w:val="00745E2D"/>
    <w:rsid w:val="007460D1"/>
    <w:rsid w:val="0074750B"/>
    <w:rsid w:val="007478BF"/>
    <w:rsid w:val="00747F99"/>
    <w:rsid w:val="00750795"/>
    <w:rsid w:val="0075114A"/>
    <w:rsid w:val="0075135F"/>
    <w:rsid w:val="0075144B"/>
    <w:rsid w:val="007517AC"/>
    <w:rsid w:val="00753076"/>
    <w:rsid w:val="007531CD"/>
    <w:rsid w:val="00753544"/>
    <w:rsid w:val="0075698E"/>
    <w:rsid w:val="00756D83"/>
    <w:rsid w:val="0075783A"/>
    <w:rsid w:val="00757AD7"/>
    <w:rsid w:val="007603A9"/>
    <w:rsid w:val="00760A5E"/>
    <w:rsid w:val="0076224E"/>
    <w:rsid w:val="0076294B"/>
    <w:rsid w:val="00762A9A"/>
    <w:rsid w:val="00766E93"/>
    <w:rsid w:val="00771E85"/>
    <w:rsid w:val="00771ED6"/>
    <w:rsid w:val="00772BDE"/>
    <w:rsid w:val="007736DC"/>
    <w:rsid w:val="00773779"/>
    <w:rsid w:val="00774697"/>
    <w:rsid w:val="0077481C"/>
    <w:rsid w:val="00775B12"/>
    <w:rsid w:val="00775BB5"/>
    <w:rsid w:val="00776E11"/>
    <w:rsid w:val="0078114E"/>
    <w:rsid w:val="00781277"/>
    <w:rsid w:val="00781366"/>
    <w:rsid w:val="00782597"/>
    <w:rsid w:val="00783315"/>
    <w:rsid w:val="0078391F"/>
    <w:rsid w:val="00786132"/>
    <w:rsid w:val="00786452"/>
    <w:rsid w:val="00786585"/>
    <w:rsid w:val="00786998"/>
    <w:rsid w:val="00787F6D"/>
    <w:rsid w:val="007936E4"/>
    <w:rsid w:val="00794630"/>
    <w:rsid w:val="00795350"/>
    <w:rsid w:val="00797A79"/>
    <w:rsid w:val="007A028C"/>
    <w:rsid w:val="007A052D"/>
    <w:rsid w:val="007A0795"/>
    <w:rsid w:val="007A20AB"/>
    <w:rsid w:val="007A283B"/>
    <w:rsid w:val="007A3564"/>
    <w:rsid w:val="007A3C27"/>
    <w:rsid w:val="007A3DCF"/>
    <w:rsid w:val="007A3E2A"/>
    <w:rsid w:val="007A3F74"/>
    <w:rsid w:val="007A5156"/>
    <w:rsid w:val="007A586D"/>
    <w:rsid w:val="007A5DFB"/>
    <w:rsid w:val="007A60F7"/>
    <w:rsid w:val="007A6A30"/>
    <w:rsid w:val="007A746E"/>
    <w:rsid w:val="007A7AE4"/>
    <w:rsid w:val="007A7D00"/>
    <w:rsid w:val="007B00A6"/>
    <w:rsid w:val="007B0641"/>
    <w:rsid w:val="007B1DCF"/>
    <w:rsid w:val="007B2348"/>
    <w:rsid w:val="007B34C3"/>
    <w:rsid w:val="007B3A48"/>
    <w:rsid w:val="007B49EE"/>
    <w:rsid w:val="007B59D9"/>
    <w:rsid w:val="007B69F6"/>
    <w:rsid w:val="007B6EF6"/>
    <w:rsid w:val="007B6FC3"/>
    <w:rsid w:val="007B7CE4"/>
    <w:rsid w:val="007B7F10"/>
    <w:rsid w:val="007C0B2E"/>
    <w:rsid w:val="007C0D95"/>
    <w:rsid w:val="007C170D"/>
    <w:rsid w:val="007C1B9E"/>
    <w:rsid w:val="007C1FDE"/>
    <w:rsid w:val="007C271F"/>
    <w:rsid w:val="007C2798"/>
    <w:rsid w:val="007C280E"/>
    <w:rsid w:val="007C3265"/>
    <w:rsid w:val="007C3AB0"/>
    <w:rsid w:val="007C3D3B"/>
    <w:rsid w:val="007C4F6C"/>
    <w:rsid w:val="007C7204"/>
    <w:rsid w:val="007D25B0"/>
    <w:rsid w:val="007D4C42"/>
    <w:rsid w:val="007D6D6B"/>
    <w:rsid w:val="007D7B1E"/>
    <w:rsid w:val="007D7E39"/>
    <w:rsid w:val="007E061E"/>
    <w:rsid w:val="007E082F"/>
    <w:rsid w:val="007E1088"/>
    <w:rsid w:val="007E16CC"/>
    <w:rsid w:val="007E1750"/>
    <w:rsid w:val="007E24BC"/>
    <w:rsid w:val="007E5023"/>
    <w:rsid w:val="007E51F8"/>
    <w:rsid w:val="007E6D46"/>
    <w:rsid w:val="007E70A2"/>
    <w:rsid w:val="007F0212"/>
    <w:rsid w:val="007F06C4"/>
    <w:rsid w:val="007F06F2"/>
    <w:rsid w:val="007F0D46"/>
    <w:rsid w:val="007F1EB7"/>
    <w:rsid w:val="007F2169"/>
    <w:rsid w:val="007F231E"/>
    <w:rsid w:val="007F3EB6"/>
    <w:rsid w:val="007F4DC7"/>
    <w:rsid w:val="007F4E13"/>
    <w:rsid w:val="007F51C8"/>
    <w:rsid w:val="007F55F3"/>
    <w:rsid w:val="007F5CB5"/>
    <w:rsid w:val="007F6007"/>
    <w:rsid w:val="00800074"/>
    <w:rsid w:val="008016C1"/>
    <w:rsid w:val="00801AAA"/>
    <w:rsid w:val="00801D6F"/>
    <w:rsid w:val="0080383E"/>
    <w:rsid w:val="008049D3"/>
    <w:rsid w:val="00805AAA"/>
    <w:rsid w:val="00805F3D"/>
    <w:rsid w:val="0080793D"/>
    <w:rsid w:val="00807E6D"/>
    <w:rsid w:val="00810FD7"/>
    <w:rsid w:val="0081114C"/>
    <w:rsid w:val="008115C1"/>
    <w:rsid w:val="00812369"/>
    <w:rsid w:val="00812A8E"/>
    <w:rsid w:val="00813848"/>
    <w:rsid w:val="00814B6B"/>
    <w:rsid w:val="00814FC9"/>
    <w:rsid w:val="00817525"/>
    <w:rsid w:val="00817B4E"/>
    <w:rsid w:val="00817F54"/>
    <w:rsid w:val="00820098"/>
    <w:rsid w:val="00820932"/>
    <w:rsid w:val="008209DB"/>
    <w:rsid w:val="00820A36"/>
    <w:rsid w:val="00821906"/>
    <w:rsid w:val="008227E7"/>
    <w:rsid w:val="00822A1D"/>
    <w:rsid w:val="00822D53"/>
    <w:rsid w:val="00823355"/>
    <w:rsid w:val="00825264"/>
    <w:rsid w:val="008258F2"/>
    <w:rsid w:val="00826A0A"/>
    <w:rsid w:val="00830708"/>
    <w:rsid w:val="00830ECC"/>
    <w:rsid w:val="00831ADF"/>
    <w:rsid w:val="00831D86"/>
    <w:rsid w:val="00832ADC"/>
    <w:rsid w:val="008335D7"/>
    <w:rsid w:val="00833770"/>
    <w:rsid w:val="008338F0"/>
    <w:rsid w:val="008342CE"/>
    <w:rsid w:val="00834577"/>
    <w:rsid w:val="00834B44"/>
    <w:rsid w:val="00834D18"/>
    <w:rsid w:val="008355A1"/>
    <w:rsid w:val="008357E2"/>
    <w:rsid w:val="00835954"/>
    <w:rsid w:val="00835C2B"/>
    <w:rsid w:val="00836C58"/>
    <w:rsid w:val="00837A86"/>
    <w:rsid w:val="00840685"/>
    <w:rsid w:val="008417C4"/>
    <w:rsid w:val="00841EE2"/>
    <w:rsid w:val="00842693"/>
    <w:rsid w:val="0084481B"/>
    <w:rsid w:val="00845C63"/>
    <w:rsid w:val="00846472"/>
    <w:rsid w:val="00846770"/>
    <w:rsid w:val="00846BA7"/>
    <w:rsid w:val="00847FFE"/>
    <w:rsid w:val="00851703"/>
    <w:rsid w:val="00851BC3"/>
    <w:rsid w:val="00851D49"/>
    <w:rsid w:val="0085233A"/>
    <w:rsid w:val="00853600"/>
    <w:rsid w:val="00853695"/>
    <w:rsid w:val="00853A24"/>
    <w:rsid w:val="008541D6"/>
    <w:rsid w:val="008545C4"/>
    <w:rsid w:val="00854729"/>
    <w:rsid w:val="008559D0"/>
    <w:rsid w:val="00857877"/>
    <w:rsid w:val="00857B5A"/>
    <w:rsid w:val="00860447"/>
    <w:rsid w:val="00861606"/>
    <w:rsid w:val="008618A6"/>
    <w:rsid w:val="0086307E"/>
    <w:rsid w:val="00863688"/>
    <w:rsid w:val="00865014"/>
    <w:rsid w:val="00865162"/>
    <w:rsid w:val="00865454"/>
    <w:rsid w:val="008669FD"/>
    <w:rsid w:val="008673F1"/>
    <w:rsid w:val="0086784F"/>
    <w:rsid w:val="008702E2"/>
    <w:rsid w:val="00870554"/>
    <w:rsid w:val="00870BD1"/>
    <w:rsid w:val="00871F0C"/>
    <w:rsid w:val="0087282F"/>
    <w:rsid w:val="008738B6"/>
    <w:rsid w:val="00874589"/>
    <w:rsid w:val="00875222"/>
    <w:rsid w:val="00875B6B"/>
    <w:rsid w:val="00876310"/>
    <w:rsid w:val="00876D35"/>
    <w:rsid w:val="00877B1B"/>
    <w:rsid w:val="0088299A"/>
    <w:rsid w:val="00882BC6"/>
    <w:rsid w:val="00883888"/>
    <w:rsid w:val="00883ABA"/>
    <w:rsid w:val="008847BD"/>
    <w:rsid w:val="00884BD2"/>
    <w:rsid w:val="00884EBD"/>
    <w:rsid w:val="00885CCB"/>
    <w:rsid w:val="00885F9E"/>
    <w:rsid w:val="00886C88"/>
    <w:rsid w:val="008902EC"/>
    <w:rsid w:val="00890955"/>
    <w:rsid w:val="008927E5"/>
    <w:rsid w:val="00893F1F"/>
    <w:rsid w:val="00894384"/>
    <w:rsid w:val="0089542C"/>
    <w:rsid w:val="00895DEC"/>
    <w:rsid w:val="0089679E"/>
    <w:rsid w:val="00896F9F"/>
    <w:rsid w:val="00897B9E"/>
    <w:rsid w:val="008A0D5D"/>
    <w:rsid w:val="008A1012"/>
    <w:rsid w:val="008A13D4"/>
    <w:rsid w:val="008A2B30"/>
    <w:rsid w:val="008A699E"/>
    <w:rsid w:val="008A7491"/>
    <w:rsid w:val="008A75AC"/>
    <w:rsid w:val="008B0159"/>
    <w:rsid w:val="008B015F"/>
    <w:rsid w:val="008B023D"/>
    <w:rsid w:val="008B040A"/>
    <w:rsid w:val="008B0FBC"/>
    <w:rsid w:val="008B1748"/>
    <w:rsid w:val="008B1EAD"/>
    <w:rsid w:val="008B2A4E"/>
    <w:rsid w:val="008B3B30"/>
    <w:rsid w:val="008B4006"/>
    <w:rsid w:val="008B4ABB"/>
    <w:rsid w:val="008B5CF0"/>
    <w:rsid w:val="008B60F0"/>
    <w:rsid w:val="008B618F"/>
    <w:rsid w:val="008B6693"/>
    <w:rsid w:val="008B6C2B"/>
    <w:rsid w:val="008B77BD"/>
    <w:rsid w:val="008C22FA"/>
    <w:rsid w:val="008C4744"/>
    <w:rsid w:val="008C51A6"/>
    <w:rsid w:val="008C5AD9"/>
    <w:rsid w:val="008C5F9F"/>
    <w:rsid w:val="008C6901"/>
    <w:rsid w:val="008D069D"/>
    <w:rsid w:val="008D12DF"/>
    <w:rsid w:val="008D149B"/>
    <w:rsid w:val="008D393E"/>
    <w:rsid w:val="008D4989"/>
    <w:rsid w:val="008D4C07"/>
    <w:rsid w:val="008D4C08"/>
    <w:rsid w:val="008D4C50"/>
    <w:rsid w:val="008E0F84"/>
    <w:rsid w:val="008E201C"/>
    <w:rsid w:val="008E3F2A"/>
    <w:rsid w:val="008E55C2"/>
    <w:rsid w:val="008E5A36"/>
    <w:rsid w:val="008E6818"/>
    <w:rsid w:val="008E6835"/>
    <w:rsid w:val="008E6E82"/>
    <w:rsid w:val="008E7F84"/>
    <w:rsid w:val="008F0061"/>
    <w:rsid w:val="008F009D"/>
    <w:rsid w:val="008F11E8"/>
    <w:rsid w:val="008F164E"/>
    <w:rsid w:val="008F1DEB"/>
    <w:rsid w:val="008F2158"/>
    <w:rsid w:val="008F223D"/>
    <w:rsid w:val="008F34D4"/>
    <w:rsid w:val="008F50D3"/>
    <w:rsid w:val="008F51C3"/>
    <w:rsid w:val="008F5730"/>
    <w:rsid w:val="008F6EA2"/>
    <w:rsid w:val="008F6F99"/>
    <w:rsid w:val="008F7364"/>
    <w:rsid w:val="008F782A"/>
    <w:rsid w:val="008F7FA1"/>
    <w:rsid w:val="009002F8"/>
    <w:rsid w:val="0090107E"/>
    <w:rsid w:val="009010C1"/>
    <w:rsid w:val="009018C4"/>
    <w:rsid w:val="00901EDC"/>
    <w:rsid w:val="009037EC"/>
    <w:rsid w:val="009042DF"/>
    <w:rsid w:val="00905A8C"/>
    <w:rsid w:val="009062FE"/>
    <w:rsid w:val="00907A4D"/>
    <w:rsid w:val="00912A53"/>
    <w:rsid w:val="009136BA"/>
    <w:rsid w:val="0091664B"/>
    <w:rsid w:val="00916C55"/>
    <w:rsid w:val="009207AD"/>
    <w:rsid w:val="0092090C"/>
    <w:rsid w:val="00920F44"/>
    <w:rsid w:val="009221E6"/>
    <w:rsid w:val="00922B71"/>
    <w:rsid w:val="00925191"/>
    <w:rsid w:val="00925D73"/>
    <w:rsid w:val="00926E0D"/>
    <w:rsid w:val="00927B68"/>
    <w:rsid w:val="009300D3"/>
    <w:rsid w:val="00931FFD"/>
    <w:rsid w:val="0093212F"/>
    <w:rsid w:val="00932236"/>
    <w:rsid w:val="009323C3"/>
    <w:rsid w:val="009335C9"/>
    <w:rsid w:val="0093419A"/>
    <w:rsid w:val="00934332"/>
    <w:rsid w:val="0093488C"/>
    <w:rsid w:val="00935760"/>
    <w:rsid w:val="00935C5D"/>
    <w:rsid w:val="00935C9A"/>
    <w:rsid w:val="00935F4F"/>
    <w:rsid w:val="00936B5D"/>
    <w:rsid w:val="00936D70"/>
    <w:rsid w:val="00937444"/>
    <w:rsid w:val="00937C62"/>
    <w:rsid w:val="00940F7A"/>
    <w:rsid w:val="009411A0"/>
    <w:rsid w:val="00941420"/>
    <w:rsid w:val="00941B74"/>
    <w:rsid w:val="00942058"/>
    <w:rsid w:val="00942D56"/>
    <w:rsid w:val="00943106"/>
    <w:rsid w:val="00943555"/>
    <w:rsid w:val="0094372F"/>
    <w:rsid w:val="00943F74"/>
    <w:rsid w:val="0094400B"/>
    <w:rsid w:val="009442A8"/>
    <w:rsid w:val="009469EE"/>
    <w:rsid w:val="00946CFE"/>
    <w:rsid w:val="009504DD"/>
    <w:rsid w:val="009526F9"/>
    <w:rsid w:val="00952CEF"/>
    <w:rsid w:val="009538F2"/>
    <w:rsid w:val="0095405F"/>
    <w:rsid w:val="00954358"/>
    <w:rsid w:val="009543B6"/>
    <w:rsid w:val="009545D9"/>
    <w:rsid w:val="00954B3C"/>
    <w:rsid w:val="00954CF5"/>
    <w:rsid w:val="00956382"/>
    <w:rsid w:val="009563DB"/>
    <w:rsid w:val="00956BA1"/>
    <w:rsid w:val="009571B2"/>
    <w:rsid w:val="00957F69"/>
    <w:rsid w:val="00962664"/>
    <w:rsid w:val="00963658"/>
    <w:rsid w:val="00963BAA"/>
    <w:rsid w:val="0096425C"/>
    <w:rsid w:val="009644A3"/>
    <w:rsid w:val="00964F60"/>
    <w:rsid w:val="009665A5"/>
    <w:rsid w:val="009665BA"/>
    <w:rsid w:val="00967636"/>
    <w:rsid w:val="00967832"/>
    <w:rsid w:val="0097072D"/>
    <w:rsid w:val="00970ADA"/>
    <w:rsid w:val="00972290"/>
    <w:rsid w:val="009736A8"/>
    <w:rsid w:val="009757B6"/>
    <w:rsid w:val="00976B75"/>
    <w:rsid w:val="00977509"/>
    <w:rsid w:val="00977DB4"/>
    <w:rsid w:val="00980662"/>
    <w:rsid w:val="00980AB6"/>
    <w:rsid w:val="0098165E"/>
    <w:rsid w:val="00981DF0"/>
    <w:rsid w:val="00981FB5"/>
    <w:rsid w:val="009830D9"/>
    <w:rsid w:val="00983186"/>
    <w:rsid w:val="0098367C"/>
    <w:rsid w:val="00983A56"/>
    <w:rsid w:val="0098406B"/>
    <w:rsid w:val="00984131"/>
    <w:rsid w:val="0098475B"/>
    <w:rsid w:val="00984B95"/>
    <w:rsid w:val="00985121"/>
    <w:rsid w:val="00985151"/>
    <w:rsid w:val="00990225"/>
    <w:rsid w:val="00992302"/>
    <w:rsid w:val="009924F6"/>
    <w:rsid w:val="00993F04"/>
    <w:rsid w:val="00993F9C"/>
    <w:rsid w:val="0099432F"/>
    <w:rsid w:val="00994C4C"/>
    <w:rsid w:val="00995315"/>
    <w:rsid w:val="00995640"/>
    <w:rsid w:val="00995CBA"/>
    <w:rsid w:val="0099603E"/>
    <w:rsid w:val="009965EB"/>
    <w:rsid w:val="009A0FC9"/>
    <w:rsid w:val="009A1BE5"/>
    <w:rsid w:val="009A32BF"/>
    <w:rsid w:val="009A3C99"/>
    <w:rsid w:val="009A3DC6"/>
    <w:rsid w:val="009A4405"/>
    <w:rsid w:val="009A4E7D"/>
    <w:rsid w:val="009B0286"/>
    <w:rsid w:val="009B0F4B"/>
    <w:rsid w:val="009B1DD8"/>
    <w:rsid w:val="009B37EF"/>
    <w:rsid w:val="009B4104"/>
    <w:rsid w:val="009B430D"/>
    <w:rsid w:val="009B46A7"/>
    <w:rsid w:val="009B5ED2"/>
    <w:rsid w:val="009C04AD"/>
    <w:rsid w:val="009C0D2C"/>
    <w:rsid w:val="009C2E0E"/>
    <w:rsid w:val="009C3773"/>
    <w:rsid w:val="009C4223"/>
    <w:rsid w:val="009C447B"/>
    <w:rsid w:val="009C4F87"/>
    <w:rsid w:val="009C4FEB"/>
    <w:rsid w:val="009C5C13"/>
    <w:rsid w:val="009C5EAC"/>
    <w:rsid w:val="009C620F"/>
    <w:rsid w:val="009D031F"/>
    <w:rsid w:val="009D0F54"/>
    <w:rsid w:val="009D1D88"/>
    <w:rsid w:val="009D1D8F"/>
    <w:rsid w:val="009D2376"/>
    <w:rsid w:val="009D237C"/>
    <w:rsid w:val="009D269B"/>
    <w:rsid w:val="009D2727"/>
    <w:rsid w:val="009D2F50"/>
    <w:rsid w:val="009D351D"/>
    <w:rsid w:val="009D3965"/>
    <w:rsid w:val="009D4656"/>
    <w:rsid w:val="009D5A59"/>
    <w:rsid w:val="009D681F"/>
    <w:rsid w:val="009D6E77"/>
    <w:rsid w:val="009D6EED"/>
    <w:rsid w:val="009D7975"/>
    <w:rsid w:val="009E0B90"/>
    <w:rsid w:val="009E0E5A"/>
    <w:rsid w:val="009E11BF"/>
    <w:rsid w:val="009E1C46"/>
    <w:rsid w:val="009E1FB6"/>
    <w:rsid w:val="009E2711"/>
    <w:rsid w:val="009E3594"/>
    <w:rsid w:val="009E4E7E"/>
    <w:rsid w:val="009E5C09"/>
    <w:rsid w:val="009E700D"/>
    <w:rsid w:val="009F049F"/>
    <w:rsid w:val="009F0874"/>
    <w:rsid w:val="009F1DC6"/>
    <w:rsid w:val="009F24B7"/>
    <w:rsid w:val="009F2E24"/>
    <w:rsid w:val="009F46D7"/>
    <w:rsid w:val="009F6AFD"/>
    <w:rsid w:val="00A00840"/>
    <w:rsid w:val="00A0115B"/>
    <w:rsid w:val="00A012D6"/>
    <w:rsid w:val="00A02C7C"/>
    <w:rsid w:val="00A0729E"/>
    <w:rsid w:val="00A10331"/>
    <w:rsid w:val="00A106A3"/>
    <w:rsid w:val="00A10C2C"/>
    <w:rsid w:val="00A124B2"/>
    <w:rsid w:val="00A125DE"/>
    <w:rsid w:val="00A131EE"/>
    <w:rsid w:val="00A155B3"/>
    <w:rsid w:val="00A15E65"/>
    <w:rsid w:val="00A1640D"/>
    <w:rsid w:val="00A16C71"/>
    <w:rsid w:val="00A1719D"/>
    <w:rsid w:val="00A2123A"/>
    <w:rsid w:val="00A2183B"/>
    <w:rsid w:val="00A2302B"/>
    <w:rsid w:val="00A24A0B"/>
    <w:rsid w:val="00A24AD5"/>
    <w:rsid w:val="00A24FEA"/>
    <w:rsid w:val="00A2560A"/>
    <w:rsid w:val="00A27D61"/>
    <w:rsid w:val="00A3058B"/>
    <w:rsid w:val="00A35600"/>
    <w:rsid w:val="00A3587E"/>
    <w:rsid w:val="00A35BAF"/>
    <w:rsid w:val="00A35F5D"/>
    <w:rsid w:val="00A36DF6"/>
    <w:rsid w:val="00A36F53"/>
    <w:rsid w:val="00A37156"/>
    <w:rsid w:val="00A37332"/>
    <w:rsid w:val="00A37B69"/>
    <w:rsid w:val="00A37F60"/>
    <w:rsid w:val="00A40F2A"/>
    <w:rsid w:val="00A43FD8"/>
    <w:rsid w:val="00A44722"/>
    <w:rsid w:val="00A46E3B"/>
    <w:rsid w:val="00A47654"/>
    <w:rsid w:val="00A47967"/>
    <w:rsid w:val="00A50B1D"/>
    <w:rsid w:val="00A51F87"/>
    <w:rsid w:val="00A52121"/>
    <w:rsid w:val="00A5539D"/>
    <w:rsid w:val="00A55692"/>
    <w:rsid w:val="00A56C1E"/>
    <w:rsid w:val="00A57F43"/>
    <w:rsid w:val="00A60633"/>
    <w:rsid w:val="00A6154A"/>
    <w:rsid w:val="00A625F6"/>
    <w:rsid w:val="00A62907"/>
    <w:rsid w:val="00A63730"/>
    <w:rsid w:val="00A63A86"/>
    <w:rsid w:val="00A640A2"/>
    <w:rsid w:val="00A66088"/>
    <w:rsid w:val="00A66B49"/>
    <w:rsid w:val="00A67CF2"/>
    <w:rsid w:val="00A70052"/>
    <w:rsid w:val="00A700BF"/>
    <w:rsid w:val="00A7088F"/>
    <w:rsid w:val="00A758BC"/>
    <w:rsid w:val="00A77A64"/>
    <w:rsid w:val="00A80595"/>
    <w:rsid w:val="00A80A68"/>
    <w:rsid w:val="00A80B57"/>
    <w:rsid w:val="00A81018"/>
    <w:rsid w:val="00A817C2"/>
    <w:rsid w:val="00A817C7"/>
    <w:rsid w:val="00A823BE"/>
    <w:rsid w:val="00A825AB"/>
    <w:rsid w:val="00A830CE"/>
    <w:rsid w:val="00A83878"/>
    <w:rsid w:val="00A83F3F"/>
    <w:rsid w:val="00A85A1F"/>
    <w:rsid w:val="00A85BB3"/>
    <w:rsid w:val="00A860F5"/>
    <w:rsid w:val="00A8692A"/>
    <w:rsid w:val="00A86AA8"/>
    <w:rsid w:val="00A870EE"/>
    <w:rsid w:val="00A87359"/>
    <w:rsid w:val="00A90260"/>
    <w:rsid w:val="00A90F5C"/>
    <w:rsid w:val="00A91051"/>
    <w:rsid w:val="00A9122B"/>
    <w:rsid w:val="00A92F89"/>
    <w:rsid w:val="00A934E5"/>
    <w:rsid w:val="00A938E4"/>
    <w:rsid w:val="00A93D53"/>
    <w:rsid w:val="00A94A6A"/>
    <w:rsid w:val="00A97203"/>
    <w:rsid w:val="00A975C9"/>
    <w:rsid w:val="00AA05B7"/>
    <w:rsid w:val="00AA0D04"/>
    <w:rsid w:val="00AA13F6"/>
    <w:rsid w:val="00AA1A0B"/>
    <w:rsid w:val="00AA359E"/>
    <w:rsid w:val="00AA442F"/>
    <w:rsid w:val="00AA4BA5"/>
    <w:rsid w:val="00AA4BD3"/>
    <w:rsid w:val="00AA4DF9"/>
    <w:rsid w:val="00AA59C6"/>
    <w:rsid w:val="00AA5EF9"/>
    <w:rsid w:val="00AA6CCB"/>
    <w:rsid w:val="00AA7385"/>
    <w:rsid w:val="00AA73EC"/>
    <w:rsid w:val="00AA7447"/>
    <w:rsid w:val="00AA76EC"/>
    <w:rsid w:val="00AA7BB9"/>
    <w:rsid w:val="00AB0CA4"/>
    <w:rsid w:val="00AB1345"/>
    <w:rsid w:val="00AB1428"/>
    <w:rsid w:val="00AB39C5"/>
    <w:rsid w:val="00AB5365"/>
    <w:rsid w:val="00AB65AE"/>
    <w:rsid w:val="00AB69E3"/>
    <w:rsid w:val="00AB7359"/>
    <w:rsid w:val="00AB78ED"/>
    <w:rsid w:val="00AC06E8"/>
    <w:rsid w:val="00AC1A3A"/>
    <w:rsid w:val="00AC351B"/>
    <w:rsid w:val="00AC4193"/>
    <w:rsid w:val="00AC5331"/>
    <w:rsid w:val="00AC5868"/>
    <w:rsid w:val="00AC5D18"/>
    <w:rsid w:val="00AC6FBF"/>
    <w:rsid w:val="00AD07F3"/>
    <w:rsid w:val="00AD2951"/>
    <w:rsid w:val="00AD638A"/>
    <w:rsid w:val="00AD6544"/>
    <w:rsid w:val="00AD689F"/>
    <w:rsid w:val="00AD7599"/>
    <w:rsid w:val="00AE1133"/>
    <w:rsid w:val="00AE1344"/>
    <w:rsid w:val="00AE13E9"/>
    <w:rsid w:val="00AE1AC8"/>
    <w:rsid w:val="00AE202D"/>
    <w:rsid w:val="00AE2B40"/>
    <w:rsid w:val="00AE38BC"/>
    <w:rsid w:val="00AE3B7E"/>
    <w:rsid w:val="00AE44E2"/>
    <w:rsid w:val="00AE55A2"/>
    <w:rsid w:val="00AE5994"/>
    <w:rsid w:val="00AE63BD"/>
    <w:rsid w:val="00AE7DCF"/>
    <w:rsid w:val="00AF093B"/>
    <w:rsid w:val="00AF1DBD"/>
    <w:rsid w:val="00AF2D28"/>
    <w:rsid w:val="00AF2E18"/>
    <w:rsid w:val="00AF3D97"/>
    <w:rsid w:val="00AF3E5A"/>
    <w:rsid w:val="00AF4767"/>
    <w:rsid w:val="00AF4798"/>
    <w:rsid w:val="00AF4860"/>
    <w:rsid w:val="00AF492A"/>
    <w:rsid w:val="00AF6C5E"/>
    <w:rsid w:val="00AF7811"/>
    <w:rsid w:val="00B00882"/>
    <w:rsid w:val="00B01346"/>
    <w:rsid w:val="00B01A8A"/>
    <w:rsid w:val="00B034A8"/>
    <w:rsid w:val="00B03ACE"/>
    <w:rsid w:val="00B03B2A"/>
    <w:rsid w:val="00B044B4"/>
    <w:rsid w:val="00B056F1"/>
    <w:rsid w:val="00B05CEE"/>
    <w:rsid w:val="00B06B8B"/>
    <w:rsid w:val="00B10A68"/>
    <w:rsid w:val="00B116EE"/>
    <w:rsid w:val="00B135ED"/>
    <w:rsid w:val="00B14185"/>
    <w:rsid w:val="00B1487D"/>
    <w:rsid w:val="00B14C0F"/>
    <w:rsid w:val="00B15E8D"/>
    <w:rsid w:val="00B1672F"/>
    <w:rsid w:val="00B16AD7"/>
    <w:rsid w:val="00B17E82"/>
    <w:rsid w:val="00B20363"/>
    <w:rsid w:val="00B20DCC"/>
    <w:rsid w:val="00B20E56"/>
    <w:rsid w:val="00B21A11"/>
    <w:rsid w:val="00B2398E"/>
    <w:rsid w:val="00B240CC"/>
    <w:rsid w:val="00B2460D"/>
    <w:rsid w:val="00B24F9B"/>
    <w:rsid w:val="00B24FB8"/>
    <w:rsid w:val="00B3070C"/>
    <w:rsid w:val="00B31C35"/>
    <w:rsid w:val="00B321E5"/>
    <w:rsid w:val="00B3256A"/>
    <w:rsid w:val="00B34299"/>
    <w:rsid w:val="00B35666"/>
    <w:rsid w:val="00B36C43"/>
    <w:rsid w:val="00B40F1C"/>
    <w:rsid w:val="00B444C8"/>
    <w:rsid w:val="00B446FD"/>
    <w:rsid w:val="00B4557C"/>
    <w:rsid w:val="00B4604A"/>
    <w:rsid w:val="00B468B7"/>
    <w:rsid w:val="00B46ADB"/>
    <w:rsid w:val="00B50A54"/>
    <w:rsid w:val="00B5129E"/>
    <w:rsid w:val="00B51C37"/>
    <w:rsid w:val="00B54530"/>
    <w:rsid w:val="00B5456D"/>
    <w:rsid w:val="00B54CF2"/>
    <w:rsid w:val="00B57A49"/>
    <w:rsid w:val="00B57D5E"/>
    <w:rsid w:val="00B60CA5"/>
    <w:rsid w:val="00B61357"/>
    <w:rsid w:val="00B61649"/>
    <w:rsid w:val="00B62004"/>
    <w:rsid w:val="00B620DF"/>
    <w:rsid w:val="00B62356"/>
    <w:rsid w:val="00B62C52"/>
    <w:rsid w:val="00B64584"/>
    <w:rsid w:val="00B645E1"/>
    <w:rsid w:val="00B646C4"/>
    <w:rsid w:val="00B64CAF"/>
    <w:rsid w:val="00B64F45"/>
    <w:rsid w:val="00B660D1"/>
    <w:rsid w:val="00B665B3"/>
    <w:rsid w:val="00B67E21"/>
    <w:rsid w:val="00B70537"/>
    <w:rsid w:val="00B712C6"/>
    <w:rsid w:val="00B715EE"/>
    <w:rsid w:val="00B7212D"/>
    <w:rsid w:val="00B7214F"/>
    <w:rsid w:val="00B73BF9"/>
    <w:rsid w:val="00B7417E"/>
    <w:rsid w:val="00B747E8"/>
    <w:rsid w:val="00B74861"/>
    <w:rsid w:val="00B75778"/>
    <w:rsid w:val="00B7669F"/>
    <w:rsid w:val="00B775D3"/>
    <w:rsid w:val="00B81415"/>
    <w:rsid w:val="00B81799"/>
    <w:rsid w:val="00B85D85"/>
    <w:rsid w:val="00B86332"/>
    <w:rsid w:val="00B87342"/>
    <w:rsid w:val="00B90FAE"/>
    <w:rsid w:val="00B91208"/>
    <w:rsid w:val="00B9231B"/>
    <w:rsid w:val="00B945F9"/>
    <w:rsid w:val="00B9498E"/>
    <w:rsid w:val="00B94B52"/>
    <w:rsid w:val="00B954B1"/>
    <w:rsid w:val="00B95770"/>
    <w:rsid w:val="00B960F1"/>
    <w:rsid w:val="00B96A31"/>
    <w:rsid w:val="00B96AC8"/>
    <w:rsid w:val="00B96C0B"/>
    <w:rsid w:val="00B971E7"/>
    <w:rsid w:val="00B976A1"/>
    <w:rsid w:val="00B97B92"/>
    <w:rsid w:val="00BA0AA7"/>
    <w:rsid w:val="00BA25B1"/>
    <w:rsid w:val="00BA2D41"/>
    <w:rsid w:val="00BA328D"/>
    <w:rsid w:val="00BA4E33"/>
    <w:rsid w:val="00BA5682"/>
    <w:rsid w:val="00BA619B"/>
    <w:rsid w:val="00BA6A0F"/>
    <w:rsid w:val="00BB1144"/>
    <w:rsid w:val="00BB16DA"/>
    <w:rsid w:val="00BB1E96"/>
    <w:rsid w:val="00BB2875"/>
    <w:rsid w:val="00BB325C"/>
    <w:rsid w:val="00BB4BFE"/>
    <w:rsid w:val="00BB51C4"/>
    <w:rsid w:val="00BB521B"/>
    <w:rsid w:val="00BB58C7"/>
    <w:rsid w:val="00BB5CFD"/>
    <w:rsid w:val="00BB5F4E"/>
    <w:rsid w:val="00BB7557"/>
    <w:rsid w:val="00BB780F"/>
    <w:rsid w:val="00BB7C53"/>
    <w:rsid w:val="00BC12DF"/>
    <w:rsid w:val="00BC26A5"/>
    <w:rsid w:val="00BC4ECB"/>
    <w:rsid w:val="00BC5B63"/>
    <w:rsid w:val="00BC60C8"/>
    <w:rsid w:val="00BC60DE"/>
    <w:rsid w:val="00BC758F"/>
    <w:rsid w:val="00BC7B76"/>
    <w:rsid w:val="00BD1356"/>
    <w:rsid w:val="00BD342F"/>
    <w:rsid w:val="00BD3EE3"/>
    <w:rsid w:val="00BD44C7"/>
    <w:rsid w:val="00BD44E8"/>
    <w:rsid w:val="00BD46D1"/>
    <w:rsid w:val="00BD5246"/>
    <w:rsid w:val="00BD722E"/>
    <w:rsid w:val="00BD797C"/>
    <w:rsid w:val="00BE068C"/>
    <w:rsid w:val="00BE0FFF"/>
    <w:rsid w:val="00BE1FED"/>
    <w:rsid w:val="00BE3082"/>
    <w:rsid w:val="00BE45C8"/>
    <w:rsid w:val="00BE56BA"/>
    <w:rsid w:val="00BE57B5"/>
    <w:rsid w:val="00BE63F2"/>
    <w:rsid w:val="00BF0E99"/>
    <w:rsid w:val="00BF235D"/>
    <w:rsid w:val="00C001D2"/>
    <w:rsid w:val="00C013BC"/>
    <w:rsid w:val="00C013E1"/>
    <w:rsid w:val="00C0161B"/>
    <w:rsid w:val="00C01862"/>
    <w:rsid w:val="00C020B6"/>
    <w:rsid w:val="00C05C45"/>
    <w:rsid w:val="00C05E81"/>
    <w:rsid w:val="00C06AA7"/>
    <w:rsid w:val="00C070AC"/>
    <w:rsid w:val="00C0732A"/>
    <w:rsid w:val="00C076D6"/>
    <w:rsid w:val="00C101CF"/>
    <w:rsid w:val="00C10701"/>
    <w:rsid w:val="00C11698"/>
    <w:rsid w:val="00C120DD"/>
    <w:rsid w:val="00C1239D"/>
    <w:rsid w:val="00C141D5"/>
    <w:rsid w:val="00C164EA"/>
    <w:rsid w:val="00C1679B"/>
    <w:rsid w:val="00C16C20"/>
    <w:rsid w:val="00C17316"/>
    <w:rsid w:val="00C17B5B"/>
    <w:rsid w:val="00C17E5A"/>
    <w:rsid w:val="00C2000D"/>
    <w:rsid w:val="00C2362E"/>
    <w:rsid w:val="00C23DA5"/>
    <w:rsid w:val="00C2424E"/>
    <w:rsid w:val="00C25893"/>
    <w:rsid w:val="00C25E97"/>
    <w:rsid w:val="00C25F2E"/>
    <w:rsid w:val="00C26301"/>
    <w:rsid w:val="00C27A40"/>
    <w:rsid w:val="00C3028B"/>
    <w:rsid w:val="00C32462"/>
    <w:rsid w:val="00C32753"/>
    <w:rsid w:val="00C3285F"/>
    <w:rsid w:val="00C32BB2"/>
    <w:rsid w:val="00C330FB"/>
    <w:rsid w:val="00C33683"/>
    <w:rsid w:val="00C33DC7"/>
    <w:rsid w:val="00C34493"/>
    <w:rsid w:val="00C3454E"/>
    <w:rsid w:val="00C3541A"/>
    <w:rsid w:val="00C37763"/>
    <w:rsid w:val="00C40D5C"/>
    <w:rsid w:val="00C42193"/>
    <w:rsid w:val="00C4252E"/>
    <w:rsid w:val="00C42551"/>
    <w:rsid w:val="00C43AF9"/>
    <w:rsid w:val="00C4414E"/>
    <w:rsid w:val="00C44871"/>
    <w:rsid w:val="00C44A7C"/>
    <w:rsid w:val="00C468EE"/>
    <w:rsid w:val="00C5089F"/>
    <w:rsid w:val="00C51B01"/>
    <w:rsid w:val="00C51D25"/>
    <w:rsid w:val="00C52715"/>
    <w:rsid w:val="00C528BA"/>
    <w:rsid w:val="00C53D2A"/>
    <w:rsid w:val="00C5465D"/>
    <w:rsid w:val="00C546B7"/>
    <w:rsid w:val="00C549F5"/>
    <w:rsid w:val="00C5692F"/>
    <w:rsid w:val="00C5742D"/>
    <w:rsid w:val="00C600FB"/>
    <w:rsid w:val="00C62907"/>
    <w:rsid w:val="00C64403"/>
    <w:rsid w:val="00C652FC"/>
    <w:rsid w:val="00C65341"/>
    <w:rsid w:val="00C65485"/>
    <w:rsid w:val="00C65C70"/>
    <w:rsid w:val="00C65D88"/>
    <w:rsid w:val="00C660EE"/>
    <w:rsid w:val="00C663B1"/>
    <w:rsid w:val="00C664E8"/>
    <w:rsid w:val="00C6736F"/>
    <w:rsid w:val="00C678AA"/>
    <w:rsid w:val="00C70D14"/>
    <w:rsid w:val="00C71584"/>
    <w:rsid w:val="00C721D4"/>
    <w:rsid w:val="00C7295F"/>
    <w:rsid w:val="00C735F6"/>
    <w:rsid w:val="00C73DC8"/>
    <w:rsid w:val="00C73E1A"/>
    <w:rsid w:val="00C748B8"/>
    <w:rsid w:val="00C74A26"/>
    <w:rsid w:val="00C759EA"/>
    <w:rsid w:val="00C77C73"/>
    <w:rsid w:val="00C8098C"/>
    <w:rsid w:val="00C842BF"/>
    <w:rsid w:val="00C845DF"/>
    <w:rsid w:val="00C85C66"/>
    <w:rsid w:val="00C86F15"/>
    <w:rsid w:val="00C87852"/>
    <w:rsid w:val="00C87A5B"/>
    <w:rsid w:val="00C87E71"/>
    <w:rsid w:val="00C904D4"/>
    <w:rsid w:val="00C91D2E"/>
    <w:rsid w:val="00C9231C"/>
    <w:rsid w:val="00C924A5"/>
    <w:rsid w:val="00C94308"/>
    <w:rsid w:val="00C95033"/>
    <w:rsid w:val="00C955C9"/>
    <w:rsid w:val="00C956F4"/>
    <w:rsid w:val="00C95A69"/>
    <w:rsid w:val="00C9617B"/>
    <w:rsid w:val="00C96877"/>
    <w:rsid w:val="00C96BE0"/>
    <w:rsid w:val="00C96CE1"/>
    <w:rsid w:val="00C97732"/>
    <w:rsid w:val="00C97B27"/>
    <w:rsid w:val="00CA01F6"/>
    <w:rsid w:val="00CA067E"/>
    <w:rsid w:val="00CA1530"/>
    <w:rsid w:val="00CA15B4"/>
    <w:rsid w:val="00CA3616"/>
    <w:rsid w:val="00CA45F7"/>
    <w:rsid w:val="00CA4EFB"/>
    <w:rsid w:val="00CA5BE5"/>
    <w:rsid w:val="00CA5E30"/>
    <w:rsid w:val="00CA6430"/>
    <w:rsid w:val="00CA6BBD"/>
    <w:rsid w:val="00CB0B8C"/>
    <w:rsid w:val="00CB1A0C"/>
    <w:rsid w:val="00CB1FB9"/>
    <w:rsid w:val="00CB2298"/>
    <w:rsid w:val="00CB2BB5"/>
    <w:rsid w:val="00CB4032"/>
    <w:rsid w:val="00CB456A"/>
    <w:rsid w:val="00CB78CA"/>
    <w:rsid w:val="00CC038D"/>
    <w:rsid w:val="00CC06B1"/>
    <w:rsid w:val="00CC0D9D"/>
    <w:rsid w:val="00CC1B64"/>
    <w:rsid w:val="00CC1D1C"/>
    <w:rsid w:val="00CC2537"/>
    <w:rsid w:val="00CC255B"/>
    <w:rsid w:val="00CC28D6"/>
    <w:rsid w:val="00CC30C1"/>
    <w:rsid w:val="00CC53C0"/>
    <w:rsid w:val="00CC65B5"/>
    <w:rsid w:val="00CC6942"/>
    <w:rsid w:val="00CC7454"/>
    <w:rsid w:val="00CD07E2"/>
    <w:rsid w:val="00CD2C5F"/>
    <w:rsid w:val="00CD2FB5"/>
    <w:rsid w:val="00CD399B"/>
    <w:rsid w:val="00CD3BCC"/>
    <w:rsid w:val="00CD62BF"/>
    <w:rsid w:val="00CD647C"/>
    <w:rsid w:val="00CD6DC7"/>
    <w:rsid w:val="00CD71CF"/>
    <w:rsid w:val="00CD726C"/>
    <w:rsid w:val="00CE0052"/>
    <w:rsid w:val="00CE1D90"/>
    <w:rsid w:val="00CE20C5"/>
    <w:rsid w:val="00CE2E80"/>
    <w:rsid w:val="00CE5CBC"/>
    <w:rsid w:val="00CE639C"/>
    <w:rsid w:val="00CE64B2"/>
    <w:rsid w:val="00CE6AD4"/>
    <w:rsid w:val="00CE76FF"/>
    <w:rsid w:val="00CF061F"/>
    <w:rsid w:val="00CF1B6E"/>
    <w:rsid w:val="00CF2DF5"/>
    <w:rsid w:val="00CF3550"/>
    <w:rsid w:val="00CF4911"/>
    <w:rsid w:val="00CF7B6C"/>
    <w:rsid w:val="00D01C92"/>
    <w:rsid w:val="00D01EA8"/>
    <w:rsid w:val="00D027F0"/>
    <w:rsid w:val="00D02AE0"/>
    <w:rsid w:val="00D03434"/>
    <w:rsid w:val="00D03912"/>
    <w:rsid w:val="00D05812"/>
    <w:rsid w:val="00D05F1C"/>
    <w:rsid w:val="00D06404"/>
    <w:rsid w:val="00D07C27"/>
    <w:rsid w:val="00D07E27"/>
    <w:rsid w:val="00D114BA"/>
    <w:rsid w:val="00D119BD"/>
    <w:rsid w:val="00D11EB3"/>
    <w:rsid w:val="00D12670"/>
    <w:rsid w:val="00D12AFC"/>
    <w:rsid w:val="00D15A16"/>
    <w:rsid w:val="00D166FE"/>
    <w:rsid w:val="00D1673F"/>
    <w:rsid w:val="00D16787"/>
    <w:rsid w:val="00D171B4"/>
    <w:rsid w:val="00D175D4"/>
    <w:rsid w:val="00D17A50"/>
    <w:rsid w:val="00D17F3B"/>
    <w:rsid w:val="00D21D2B"/>
    <w:rsid w:val="00D226E0"/>
    <w:rsid w:val="00D22A4E"/>
    <w:rsid w:val="00D23895"/>
    <w:rsid w:val="00D242B8"/>
    <w:rsid w:val="00D2483F"/>
    <w:rsid w:val="00D24FA2"/>
    <w:rsid w:val="00D269D8"/>
    <w:rsid w:val="00D27426"/>
    <w:rsid w:val="00D27ACD"/>
    <w:rsid w:val="00D3024A"/>
    <w:rsid w:val="00D3056C"/>
    <w:rsid w:val="00D30BB5"/>
    <w:rsid w:val="00D31B14"/>
    <w:rsid w:val="00D34B06"/>
    <w:rsid w:val="00D3756C"/>
    <w:rsid w:val="00D376A6"/>
    <w:rsid w:val="00D37779"/>
    <w:rsid w:val="00D403D9"/>
    <w:rsid w:val="00D40E46"/>
    <w:rsid w:val="00D422D9"/>
    <w:rsid w:val="00D42376"/>
    <w:rsid w:val="00D438D4"/>
    <w:rsid w:val="00D44306"/>
    <w:rsid w:val="00D453B6"/>
    <w:rsid w:val="00D4777F"/>
    <w:rsid w:val="00D4795A"/>
    <w:rsid w:val="00D51882"/>
    <w:rsid w:val="00D51A29"/>
    <w:rsid w:val="00D51DAE"/>
    <w:rsid w:val="00D51FC5"/>
    <w:rsid w:val="00D525B4"/>
    <w:rsid w:val="00D53633"/>
    <w:rsid w:val="00D53E92"/>
    <w:rsid w:val="00D55093"/>
    <w:rsid w:val="00D55CB2"/>
    <w:rsid w:val="00D57126"/>
    <w:rsid w:val="00D60569"/>
    <w:rsid w:val="00D60E97"/>
    <w:rsid w:val="00D61C29"/>
    <w:rsid w:val="00D6385C"/>
    <w:rsid w:val="00D63DDD"/>
    <w:rsid w:val="00D64484"/>
    <w:rsid w:val="00D64835"/>
    <w:rsid w:val="00D666DB"/>
    <w:rsid w:val="00D70BFF"/>
    <w:rsid w:val="00D74CA0"/>
    <w:rsid w:val="00D8220E"/>
    <w:rsid w:val="00D83671"/>
    <w:rsid w:val="00D837AC"/>
    <w:rsid w:val="00D83C83"/>
    <w:rsid w:val="00D84633"/>
    <w:rsid w:val="00D84F0C"/>
    <w:rsid w:val="00D8615E"/>
    <w:rsid w:val="00D90516"/>
    <w:rsid w:val="00D9151A"/>
    <w:rsid w:val="00D91A0B"/>
    <w:rsid w:val="00D91F9B"/>
    <w:rsid w:val="00D92491"/>
    <w:rsid w:val="00D9465D"/>
    <w:rsid w:val="00D957BB"/>
    <w:rsid w:val="00D966AB"/>
    <w:rsid w:val="00DA2709"/>
    <w:rsid w:val="00DA36A6"/>
    <w:rsid w:val="00DA3AF4"/>
    <w:rsid w:val="00DA3AF7"/>
    <w:rsid w:val="00DA3B77"/>
    <w:rsid w:val="00DA41DD"/>
    <w:rsid w:val="00DA4EE8"/>
    <w:rsid w:val="00DA5882"/>
    <w:rsid w:val="00DA5E98"/>
    <w:rsid w:val="00DA6C5F"/>
    <w:rsid w:val="00DA75EE"/>
    <w:rsid w:val="00DB0517"/>
    <w:rsid w:val="00DB24D8"/>
    <w:rsid w:val="00DB2CF9"/>
    <w:rsid w:val="00DB37D6"/>
    <w:rsid w:val="00DB4BEF"/>
    <w:rsid w:val="00DB57FB"/>
    <w:rsid w:val="00DB6CC2"/>
    <w:rsid w:val="00DB7036"/>
    <w:rsid w:val="00DB7140"/>
    <w:rsid w:val="00DC39C4"/>
    <w:rsid w:val="00DC4DFB"/>
    <w:rsid w:val="00DC50D0"/>
    <w:rsid w:val="00DC5777"/>
    <w:rsid w:val="00DC5793"/>
    <w:rsid w:val="00DC6ACE"/>
    <w:rsid w:val="00DC72A6"/>
    <w:rsid w:val="00DC7B76"/>
    <w:rsid w:val="00DD1B1F"/>
    <w:rsid w:val="00DD3395"/>
    <w:rsid w:val="00DD3BB1"/>
    <w:rsid w:val="00DD4098"/>
    <w:rsid w:val="00DD4E67"/>
    <w:rsid w:val="00DD60DD"/>
    <w:rsid w:val="00DE1ED6"/>
    <w:rsid w:val="00DE245D"/>
    <w:rsid w:val="00DE2A9E"/>
    <w:rsid w:val="00DE2C36"/>
    <w:rsid w:val="00DE30CE"/>
    <w:rsid w:val="00DE5271"/>
    <w:rsid w:val="00DE5993"/>
    <w:rsid w:val="00DE639E"/>
    <w:rsid w:val="00DE6ED9"/>
    <w:rsid w:val="00DE6F25"/>
    <w:rsid w:val="00DE7188"/>
    <w:rsid w:val="00DE7CCF"/>
    <w:rsid w:val="00DE7E1C"/>
    <w:rsid w:val="00DF0541"/>
    <w:rsid w:val="00DF072B"/>
    <w:rsid w:val="00DF0F2E"/>
    <w:rsid w:val="00DF15FD"/>
    <w:rsid w:val="00DF1E5D"/>
    <w:rsid w:val="00DF29D1"/>
    <w:rsid w:val="00DF2AB7"/>
    <w:rsid w:val="00DF2B0E"/>
    <w:rsid w:val="00DF38D4"/>
    <w:rsid w:val="00DF3D96"/>
    <w:rsid w:val="00DF6B8F"/>
    <w:rsid w:val="00DF73BD"/>
    <w:rsid w:val="00E009E8"/>
    <w:rsid w:val="00E00F70"/>
    <w:rsid w:val="00E0194F"/>
    <w:rsid w:val="00E01FC3"/>
    <w:rsid w:val="00E03FA3"/>
    <w:rsid w:val="00E04F74"/>
    <w:rsid w:val="00E050D6"/>
    <w:rsid w:val="00E06AAD"/>
    <w:rsid w:val="00E10ED1"/>
    <w:rsid w:val="00E10F0D"/>
    <w:rsid w:val="00E11777"/>
    <w:rsid w:val="00E1183F"/>
    <w:rsid w:val="00E13F12"/>
    <w:rsid w:val="00E148C4"/>
    <w:rsid w:val="00E14BEB"/>
    <w:rsid w:val="00E1545D"/>
    <w:rsid w:val="00E168F5"/>
    <w:rsid w:val="00E16E0C"/>
    <w:rsid w:val="00E17564"/>
    <w:rsid w:val="00E20195"/>
    <w:rsid w:val="00E2114E"/>
    <w:rsid w:val="00E22932"/>
    <w:rsid w:val="00E23C6C"/>
    <w:rsid w:val="00E2440A"/>
    <w:rsid w:val="00E25093"/>
    <w:rsid w:val="00E25BBB"/>
    <w:rsid w:val="00E265F0"/>
    <w:rsid w:val="00E26FC0"/>
    <w:rsid w:val="00E27A51"/>
    <w:rsid w:val="00E27B0B"/>
    <w:rsid w:val="00E27D82"/>
    <w:rsid w:val="00E27FB7"/>
    <w:rsid w:val="00E30922"/>
    <w:rsid w:val="00E32770"/>
    <w:rsid w:val="00E32F62"/>
    <w:rsid w:val="00E35E80"/>
    <w:rsid w:val="00E377BB"/>
    <w:rsid w:val="00E37A33"/>
    <w:rsid w:val="00E40211"/>
    <w:rsid w:val="00E404BB"/>
    <w:rsid w:val="00E429B2"/>
    <w:rsid w:val="00E43C2A"/>
    <w:rsid w:val="00E44682"/>
    <w:rsid w:val="00E44A39"/>
    <w:rsid w:val="00E44CD4"/>
    <w:rsid w:val="00E4520C"/>
    <w:rsid w:val="00E45D51"/>
    <w:rsid w:val="00E45DDD"/>
    <w:rsid w:val="00E47DFE"/>
    <w:rsid w:val="00E50E47"/>
    <w:rsid w:val="00E50ED2"/>
    <w:rsid w:val="00E51E03"/>
    <w:rsid w:val="00E52EB0"/>
    <w:rsid w:val="00E5324D"/>
    <w:rsid w:val="00E535D0"/>
    <w:rsid w:val="00E54E90"/>
    <w:rsid w:val="00E5561F"/>
    <w:rsid w:val="00E57C86"/>
    <w:rsid w:val="00E61234"/>
    <w:rsid w:val="00E619AF"/>
    <w:rsid w:val="00E61D22"/>
    <w:rsid w:val="00E622A9"/>
    <w:rsid w:val="00E62687"/>
    <w:rsid w:val="00E626EE"/>
    <w:rsid w:val="00E629D7"/>
    <w:rsid w:val="00E64167"/>
    <w:rsid w:val="00E647FF"/>
    <w:rsid w:val="00E6643D"/>
    <w:rsid w:val="00E676D2"/>
    <w:rsid w:val="00E67E12"/>
    <w:rsid w:val="00E7002D"/>
    <w:rsid w:val="00E71FC8"/>
    <w:rsid w:val="00E72E63"/>
    <w:rsid w:val="00E75017"/>
    <w:rsid w:val="00E7560E"/>
    <w:rsid w:val="00E75828"/>
    <w:rsid w:val="00E75F42"/>
    <w:rsid w:val="00E7618D"/>
    <w:rsid w:val="00E76CC4"/>
    <w:rsid w:val="00E806AB"/>
    <w:rsid w:val="00E80F7F"/>
    <w:rsid w:val="00E80F86"/>
    <w:rsid w:val="00E81195"/>
    <w:rsid w:val="00E8170A"/>
    <w:rsid w:val="00E81A5B"/>
    <w:rsid w:val="00E823E5"/>
    <w:rsid w:val="00E83999"/>
    <w:rsid w:val="00E84B7D"/>
    <w:rsid w:val="00E8518E"/>
    <w:rsid w:val="00E85AA3"/>
    <w:rsid w:val="00E866C6"/>
    <w:rsid w:val="00E867C1"/>
    <w:rsid w:val="00E86D8D"/>
    <w:rsid w:val="00E873BD"/>
    <w:rsid w:val="00E92430"/>
    <w:rsid w:val="00E924D1"/>
    <w:rsid w:val="00E94203"/>
    <w:rsid w:val="00E9529D"/>
    <w:rsid w:val="00E952BC"/>
    <w:rsid w:val="00E96749"/>
    <w:rsid w:val="00E96CA7"/>
    <w:rsid w:val="00E9754B"/>
    <w:rsid w:val="00EA0F14"/>
    <w:rsid w:val="00EA16D8"/>
    <w:rsid w:val="00EA433F"/>
    <w:rsid w:val="00EA44ED"/>
    <w:rsid w:val="00EA46A9"/>
    <w:rsid w:val="00EA4F06"/>
    <w:rsid w:val="00EA50A4"/>
    <w:rsid w:val="00EA6CD2"/>
    <w:rsid w:val="00EA7808"/>
    <w:rsid w:val="00EB0AFC"/>
    <w:rsid w:val="00EB23C0"/>
    <w:rsid w:val="00EB3F8C"/>
    <w:rsid w:val="00EB5688"/>
    <w:rsid w:val="00EB5E6D"/>
    <w:rsid w:val="00EB6DA3"/>
    <w:rsid w:val="00EB77D9"/>
    <w:rsid w:val="00EC0761"/>
    <w:rsid w:val="00EC0B96"/>
    <w:rsid w:val="00EC1541"/>
    <w:rsid w:val="00EC275C"/>
    <w:rsid w:val="00EC43EC"/>
    <w:rsid w:val="00EC45FD"/>
    <w:rsid w:val="00EC47A4"/>
    <w:rsid w:val="00EC5853"/>
    <w:rsid w:val="00EC5FC4"/>
    <w:rsid w:val="00EC6175"/>
    <w:rsid w:val="00EC6487"/>
    <w:rsid w:val="00EC694A"/>
    <w:rsid w:val="00EC74CF"/>
    <w:rsid w:val="00EC7C56"/>
    <w:rsid w:val="00ED0CB6"/>
    <w:rsid w:val="00ED1B1E"/>
    <w:rsid w:val="00ED3973"/>
    <w:rsid w:val="00ED48B6"/>
    <w:rsid w:val="00ED57CA"/>
    <w:rsid w:val="00ED5A7F"/>
    <w:rsid w:val="00ED5FF3"/>
    <w:rsid w:val="00ED6782"/>
    <w:rsid w:val="00ED68FB"/>
    <w:rsid w:val="00ED7037"/>
    <w:rsid w:val="00ED79E1"/>
    <w:rsid w:val="00ED7AD1"/>
    <w:rsid w:val="00ED7BA2"/>
    <w:rsid w:val="00EE04B3"/>
    <w:rsid w:val="00EE07EC"/>
    <w:rsid w:val="00EE16C6"/>
    <w:rsid w:val="00EE2A62"/>
    <w:rsid w:val="00EE38F4"/>
    <w:rsid w:val="00EE3CC2"/>
    <w:rsid w:val="00EE4133"/>
    <w:rsid w:val="00EE4377"/>
    <w:rsid w:val="00EE5646"/>
    <w:rsid w:val="00EE679A"/>
    <w:rsid w:val="00EE6DE8"/>
    <w:rsid w:val="00EE788C"/>
    <w:rsid w:val="00EF03FA"/>
    <w:rsid w:val="00EF0781"/>
    <w:rsid w:val="00EF105B"/>
    <w:rsid w:val="00EF5226"/>
    <w:rsid w:val="00EF62F1"/>
    <w:rsid w:val="00EF77C5"/>
    <w:rsid w:val="00EF7B1B"/>
    <w:rsid w:val="00F00879"/>
    <w:rsid w:val="00F00CCE"/>
    <w:rsid w:val="00F0168A"/>
    <w:rsid w:val="00F0226A"/>
    <w:rsid w:val="00F027BC"/>
    <w:rsid w:val="00F03AD0"/>
    <w:rsid w:val="00F0433F"/>
    <w:rsid w:val="00F04CA5"/>
    <w:rsid w:val="00F060CB"/>
    <w:rsid w:val="00F066FA"/>
    <w:rsid w:val="00F07709"/>
    <w:rsid w:val="00F1001E"/>
    <w:rsid w:val="00F1072F"/>
    <w:rsid w:val="00F1215F"/>
    <w:rsid w:val="00F128E4"/>
    <w:rsid w:val="00F12B09"/>
    <w:rsid w:val="00F14CBF"/>
    <w:rsid w:val="00F14E5B"/>
    <w:rsid w:val="00F15812"/>
    <w:rsid w:val="00F16D4F"/>
    <w:rsid w:val="00F172D3"/>
    <w:rsid w:val="00F174A2"/>
    <w:rsid w:val="00F202C8"/>
    <w:rsid w:val="00F2131A"/>
    <w:rsid w:val="00F22CA1"/>
    <w:rsid w:val="00F232F7"/>
    <w:rsid w:val="00F247D9"/>
    <w:rsid w:val="00F25405"/>
    <w:rsid w:val="00F30CAF"/>
    <w:rsid w:val="00F324D4"/>
    <w:rsid w:val="00F333A5"/>
    <w:rsid w:val="00F339F6"/>
    <w:rsid w:val="00F33EAB"/>
    <w:rsid w:val="00F34706"/>
    <w:rsid w:val="00F35765"/>
    <w:rsid w:val="00F3629E"/>
    <w:rsid w:val="00F36BDE"/>
    <w:rsid w:val="00F37FA7"/>
    <w:rsid w:val="00F415CE"/>
    <w:rsid w:val="00F415D8"/>
    <w:rsid w:val="00F41C53"/>
    <w:rsid w:val="00F41CCD"/>
    <w:rsid w:val="00F41F6B"/>
    <w:rsid w:val="00F43BA6"/>
    <w:rsid w:val="00F440A8"/>
    <w:rsid w:val="00F4492C"/>
    <w:rsid w:val="00F45638"/>
    <w:rsid w:val="00F473A5"/>
    <w:rsid w:val="00F47AF2"/>
    <w:rsid w:val="00F50CF2"/>
    <w:rsid w:val="00F54667"/>
    <w:rsid w:val="00F54D54"/>
    <w:rsid w:val="00F556F7"/>
    <w:rsid w:val="00F57069"/>
    <w:rsid w:val="00F604AF"/>
    <w:rsid w:val="00F63000"/>
    <w:rsid w:val="00F63B50"/>
    <w:rsid w:val="00F63FA9"/>
    <w:rsid w:val="00F65F48"/>
    <w:rsid w:val="00F6651E"/>
    <w:rsid w:val="00F7047C"/>
    <w:rsid w:val="00F710B3"/>
    <w:rsid w:val="00F7444E"/>
    <w:rsid w:val="00F76107"/>
    <w:rsid w:val="00F76256"/>
    <w:rsid w:val="00F762AF"/>
    <w:rsid w:val="00F77741"/>
    <w:rsid w:val="00F77E3F"/>
    <w:rsid w:val="00F80911"/>
    <w:rsid w:val="00F81CA7"/>
    <w:rsid w:val="00F81CFF"/>
    <w:rsid w:val="00F82FBE"/>
    <w:rsid w:val="00F832AE"/>
    <w:rsid w:val="00F83695"/>
    <w:rsid w:val="00F84337"/>
    <w:rsid w:val="00F863DF"/>
    <w:rsid w:val="00F90261"/>
    <w:rsid w:val="00F902EC"/>
    <w:rsid w:val="00F9244E"/>
    <w:rsid w:val="00F92718"/>
    <w:rsid w:val="00F92A5F"/>
    <w:rsid w:val="00F92F59"/>
    <w:rsid w:val="00F93084"/>
    <w:rsid w:val="00F939DA"/>
    <w:rsid w:val="00F93C1B"/>
    <w:rsid w:val="00F948FA"/>
    <w:rsid w:val="00F95D74"/>
    <w:rsid w:val="00F97BD1"/>
    <w:rsid w:val="00FA009C"/>
    <w:rsid w:val="00FA33A8"/>
    <w:rsid w:val="00FA4467"/>
    <w:rsid w:val="00FB0ED1"/>
    <w:rsid w:val="00FB10B0"/>
    <w:rsid w:val="00FB1D4E"/>
    <w:rsid w:val="00FB1EA4"/>
    <w:rsid w:val="00FB2272"/>
    <w:rsid w:val="00FB31AB"/>
    <w:rsid w:val="00FB3FD1"/>
    <w:rsid w:val="00FB6321"/>
    <w:rsid w:val="00FB6339"/>
    <w:rsid w:val="00FB6ED6"/>
    <w:rsid w:val="00FB7236"/>
    <w:rsid w:val="00FC21FC"/>
    <w:rsid w:val="00FC23FD"/>
    <w:rsid w:val="00FC3086"/>
    <w:rsid w:val="00FC3247"/>
    <w:rsid w:val="00FC3A32"/>
    <w:rsid w:val="00FC3A8C"/>
    <w:rsid w:val="00FC3B2D"/>
    <w:rsid w:val="00FC452B"/>
    <w:rsid w:val="00FC4CAC"/>
    <w:rsid w:val="00FC6FE4"/>
    <w:rsid w:val="00FC7C15"/>
    <w:rsid w:val="00FC7E42"/>
    <w:rsid w:val="00FD01C5"/>
    <w:rsid w:val="00FD0440"/>
    <w:rsid w:val="00FD0514"/>
    <w:rsid w:val="00FD1A8B"/>
    <w:rsid w:val="00FD5E9D"/>
    <w:rsid w:val="00FD6E4D"/>
    <w:rsid w:val="00FD7B8C"/>
    <w:rsid w:val="00FE047D"/>
    <w:rsid w:val="00FE1901"/>
    <w:rsid w:val="00FE29FB"/>
    <w:rsid w:val="00FE3D7D"/>
    <w:rsid w:val="00FE4335"/>
    <w:rsid w:val="00FE5400"/>
    <w:rsid w:val="00FE5AFD"/>
    <w:rsid w:val="00FE5B89"/>
    <w:rsid w:val="00FE6B0E"/>
    <w:rsid w:val="00FE720B"/>
    <w:rsid w:val="00FF00B0"/>
    <w:rsid w:val="00FF010E"/>
    <w:rsid w:val="00FF0B2B"/>
    <w:rsid w:val="00FF107B"/>
    <w:rsid w:val="00FF144C"/>
    <w:rsid w:val="00FF155F"/>
    <w:rsid w:val="00FF28E4"/>
    <w:rsid w:val="00FF3B2C"/>
    <w:rsid w:val="00FF3DDC"/>
    <w:rsid w:val="00FF49E3"/>
    <w:rsid w:val="00FF5EBD"/>
    <w:rsid w:val="00FF6984"/>
    <w:rsid w:val="00FF6B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6BE4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55093"/>
    <w:pPr>
      <w:spacing w:line="360" w:lineRule="auto"/>
    </w:pPr>
  </w:style>
  <w:style w:type="paragraph" w:styleId="Heading1">
    <w:name w:val="heading 1"/>
    <w:basedOn w:val="Normal"/>
    <w:next w:val="Normal"/>
    <w:link w:val="Heading1Char"/>
    <w:autoRedefine/>
    <w:uiPriority w:val="9"/>
    <w:qFormat/>
    <w:rsid w:val="0042363F"/>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2363F"/>
    <w:pPr>
      <w:keepNext/>
      <w:keepLines/>
      <w:spacing w:before="40"/>
      <w:outlineLvl w:val="1"/>
    </w:pPr>
    <w:rPr>
      <w:rFonts w:asciiTheme="majorHAnsi" w:eastAsiaTheme="majorEastAsia" w:hAnsiTheme="majorHAnsi" w:cstheme="majorBidi"/>
      <w:b/>
      <w:color w:val="000000" w:themeColor="text1"/>
      <w:sz w:val="28"/>
      <w:szCs w:val="28"/>
    </w:rPr>
  </w:style>
  <w:style w:type="paragraph" w:styleId="Heading3">
    <w:name w:val="heading 3"/>
    <w:basedOn w:val="Normal"/>
    <w:next w:val="Normal"/>
    <w:link w:val="Heading3Char"/>
    <w:uiPriority w:val="9"/>
    <w:unhideWhenUsed/>
    <w:qFormat/>
    <w:rsid w:val="00FB31A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1634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296A1F"/>
    <w:rPr>
      <w:sz w:val="16"/>
      <w:szCs w:val="16"/>
    </w:rPr>
  </w:style>
  <w:style w:type="paragraph" w:styleId="CommentText">
    <w:name w:val="annotation text"/>
    <w:basedOn w:val="Normal"/>
    <w:link w:val="CommentTextChar"/>
    <w:uiPriority w:val="99"/>
    <w:unhideWhenUsed/>
    <w:rsid w:val="00296A1F"/>
    <w:rPr>
      <w:rFonts w:eastAsiaTheme="minorEastAsia"/>
      <w:sz w:val="20"/>
      <w:szCs w:val="20"/>
      <w:lang w:eastAsia="en-GB"/>
    </w:rPr>
  </w:style>
  <w:style w:type="character" w:customStyle="1" w:styleId="CommentTextChar">
    <w:name w:val="Comment Text Char"/>
    <w:basedOn w:val="DefaultParagraphFont"/>
    <w:link w:val="CommentText"/>
    <w:uiPriority w:val="99"/>
    <w:rsid w:val="00296A1F"/>
    <w:rPr>
      <w:rFonts w:eastAsiaTheme="minorEastAsia"/>
      <w:sz w:val="20"/>
      <w:szCs w:val="20"/>
      <w:lang w:eastAsia="en-GB"/>
    </w:rPr>
  </w:style>
  <w:style w:type="character" w:customStyle="1" w:styleId="Heading1Char">
    <w:name w:val="Heading 1 Char"/>
    <w:basedOn w:val="DefaultParagraphFont"/>
    <w:link w:val="Heading1"/>
    <w:uiPriority w:val="9"/>
    <w:rsid w:val="0042363F"/>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42363F"/>
    <w:rPr>
      <w:rFonts w:asciiTheme="majorHAnsi" w:eastAsiaTheme="majorEastAsia" w:hAnsiTheme="majorHAnsi" w:cstheme="majorBidi"/>
      <w:b/>
      <w:color w:val="000000" w:themeColor="text1"/>
      <w:sz w:val="28"/>
      <w:szCs w:val="28"/>
    </w:rPr>
  </w:style>
  <w:style w:type="character" w:customStyle="1" w:styleId="Heading3Char">
    <w:name w:val="Heading 3 Char"/>
    <w:basedOn w:val="DefaultParagraphFont"/>
    <w:link w:val="Heading3"/>
    <w:uiPriority w:val="9"/>
    <w:rsid w:val="00FB31AB"/>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B747E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47E8"/>
    <w:rPr>
      <w:rFonts w:ascii="Times New Roman" w:hAnsi="Times New Roman" w:cs="Times New Roman"/>
      <w:sz w:val="18"/>
      <w:szCs w:val="18"/>
    </w:rPr>
  </w:style>
  <w:style w:type="paragraph" w:styleId="ListParagraph">
    <w:name w:val="List Paragraph"/>
    <w:basedOn w:val="Normal"/>
    <w:uiPriority w:val="34"/>
    <w:qFormat/>
    <w:rsid w:val="00F3629E"/>
    <w:pPr>
      <w:ind w:left="720"/>
      <w:contextualSpacing/>
    </w:pPr>
  </w:style>
  <w:style w:type="character" w:customStyle="1" w:styleId="Heading4Char">
    <w:name w:val="Heading 4 Char"/>
    <w:basedOn w:val="DefaultParagraphFont"/>
    <w:link w:val="Heading4"/>
    <w:uiPriority w:val="9"/>
    <w:rsid w:val="0041634B"/>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unhideWhenUsed/>
    <w:rsid w:val="00020F82"/>
    <w:pPr>
      <w:spacing w:after="120"/>
    </w:pPr>
  </w:style>
  <w:style w:type="character" w:customStyle="1" w:styleId="BodyTextChar">
    <w:name w:val="Body Text Char"/>
    <w:basedOn w:val="DefaultParagraphFont"/>
    <w:link w:val="BodyText"/>
    <w:uiPriority w:val="99"/>
    <w:rsid w:val="00020F82"/>
  </w:style>
  <w:style w:type="paragraph" w:customStyle="1" w:styleId="EndNoteBibliographyTitle">
    <w:name w:val="EndNote Bibliography Title"/>
    <w:basedOn w:val="Normal"/>
    <w:rsid w:val="00C652FC"/>
    <w:pPr>
      <w:jc w:val="center"/>
    </w:pPr>
    <w:rPr>
      <w:rFonts w:ascii="Calibri" w:hAnsi="Calibri" w:cs="Calibri"/>
      <w:lang w:val="en-US"/>
    </w:rPr>
  </w:style>
  <w:style w:type="paragraph" w:customStyle="1" w:styleId="EndNoteBibliography">
    <w:name w:val="EndNote Bibliography"/>
    <w:basedOn w:val="Normal"/>
    <w:rsid w:val="00C652FC"/>
    <w:pPr>
      <w:spacing w:line="240" w:lineRule="auto"/>
    </w:pPr>
    <w:rPr>
      <w:rFonts w:ascii="Calibri" w:hAnsi="Calibri" w:cs="Calibri"/>
      <w:lang w:val="en-US"/>
    </w:rPr>
  </w:style>
  <w:style w:type="table" w:styleId="TableGridLight">
    <w:name w:val="Grid Table Light"/>
    <w:basedOn w:val="TableNormal"/>
    <w:uiPriority w:val="40"/>
    <w:rsid w:val="004D44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462178"/>
    <w:rPr>
      <w:rFonts w:eastAsiaTheme="minorHAnsi"/>
      <w:b/>
      <w:bCs/>
      <w:lang w:eastAsia="en-US"/>
    </w:rPr>
  </w:style>
  <w:style w:type="character" w:customStyle="1" w:styleId="CommentSubjectChar">
    <w:name w:val="Comment Subject Char"/>
    <w:basedOn w:val="CommentTextChar"/>
    <w:link w:val="CommentSubject"/>
    <w:uiPriority w:val="99"/>
    <w:semiHidden/>
    <w:rsid w:val="00462178"/>
    <w:rPr>
      <w:rFonts w:eastAsiaTheme="minorEastAsia"/>
      <w:b/>
      <w:bCs/>
      <w:sz w:val="20"/>
      <w:szCs w:val="20"/>
      <w:lang w:eastAsia="en-GB"/>
    </w:rPr>
  </w:style>
  <w:style w:type="table" w:styleId="TableGrid">
    <w:name w:val="Table Grid"/>
    <w:basedOn w:val="TableNormal"/>
    <w:uiPriority w:val="39"/>
    <w:rsid w:val="00CE64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27A40"/>
    <w:pPr>
      <w:spacing w:before="100" w:beforeAutospacing="1" w:after="100" w:afterAutospacing="1"/>
    </w:pPr>
    <w:rPr>
      <w:rFonts w:ascii="Times New Roman" w:eastAsiaTheme="minorEastAsia" w:hAnsi="Times New Roman" w:cs="Times New Roman"/>
      <w:lang w:eastAsia="en-GB"/>
    </w:rPr>
  </w:style>
  <w:style w:type="paragraph" w:customStyle="1" w:styleId="p1">
    <w:name w:val="p1"/>
    <w:basedOn w:val="Normal"/>
    <w:rsid w:val="002D168B"/>
    <w:rPr>
      <w:rFonts w:ascii="Helvetica" w:hAnsi="Helvetica" w:cs="Times New Roman"/>
      <w:sz w:val="18"/>
      <w:szCs w:val="18"/>
      <w:lang w:eastAsia="en-GB"/>
    </w:rPr>
  </w:style>
  <w:style w:type="character" w:customStyle="1" w:styleId="apple-converted-space">
    <w:name w:val="apple-converted-space"/>
    <w:basedOn w:val="DefaultParagraphFont"/>
    <w:rsid w:val="007267E4"/>
  </w:style>
  <w:style w:type="paragraph" w:styleId="DocumentMap">
    <w:name w:val="Document Map"/>
    <w:basedOn w:val="Normal"/>
    <w:link w:val="DocumentMapChar"/>
    <w:uiPriority w:val="99"/>
    <w:semiHidden/>
    <w:unhideWhenUsed/>
    <w:rsid w:val="00985121"/>
    <w:rPr>
      <w:rFonts w:ascii="Times New Roman" w:hAnsi="Times New Roman" w:cs="Times New Roman"/>
    </w:rPr>
  </w:style>
  <w:style w:type="character" w:customStyle="1" w:styleId="DocumentMapChar">
    <w:name w:val="Document Map Char"/>
    <w:basedOn w:val="DefaultParagraphFont"/>
    <w:link w:val="DocumentMap"/>
    <w:uiPriority w:val="99"/>
    <w:semiHidden/>
    <w:rsid w:val="00985121"/>
    <w:rPr>
      <w:rFonts w:ascii="Times New Roman" w:hAnsi="Times New Roman" w:cs="Times New Roman"/>
    </w:rPr>
  </w:style>
  <w:style w:type="paragraph" w:styleId="Revision">
    <w:name w:val="Revision"/>
    <w:hidden/>
    <w:uiPriority w:val="99"/>
    <w:semiHidden/>
    <w:rsid w:val="0010153E"/>
  </w:style>
  <w:style w:type="paragraph" w:styleId="NoSpacing">
    <w:name w:val="No Spacing"/>
    <w:uiPriority w:val="1"/>
    <w:qFormat/>
    <w:rsid w:val="00C11698"/>
  </w:style>
  <w:style w:type="table" w:customStyle="1" w:styleId="TableGridLight1">
    <w:name w:val="Table Grid Light1"/>
    <w:basedOn w:val="TableNormal"/>
    <w:uiPriority w:val="40"/>
    <w:rsid w:val="008678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0B7691"/>
    <w:pPr>
      <w:tabs>
        <w:tab w:val="center" w:pos="4680"/>
        <w:tab w:val="right" w:pos="9360"/>
      </w:tabs>
    </w:pPr>
  </w:style>
  <w:style w:type="character" w:customStyle="1" w:styleId="HeaderChar">
    <w:name w:val="Header Char"/>
    <w:basedOn w:val="DefaultParagraphFont"/>
    <w:link w:val="Header"/>
    <w:uiPriority w:val="99"/>
    <w:rsid w:val="000B7691"/>
  </w:style>
  <w:style w:type="paragraph" w:styleId="Footer">
    <w:name w:val="footer"/>
    <w:basedOn w:val="Normal"/>
    <w:link w:val="FooterChar"/>
    <w:uiPriority w:val="99"/>
    <w:unhideWhenUsed/>
    <w:rsid w:val="000B7691"/>
    <w:pPr>
      <w:tabs>
        <w:tab w:val="center" w:pos="4680"/>
        <w:tab w:val="right" w:pos="9360"/>
      </w:tabs>
    </w:pPr>
  </w:style>
  <w:style w:type="character" w:customStyle="1" w:styleId="FooterChar">
    <w:name w:val="Footer Char"/>
    <w:basedOn w:val="DefaultParagraphFont"/>
    <w:link w:val="Footer"/>
    <w:uiPriority w:val="99"/>
    <w:rsid w:val="000B7691"/>
  </w:style>
  <w:style w:type="character" w:styleId="Hyperlink">
    <w:name w:val="Hyperlink"/>
    <w:basedOn w:val="DefaultParagraphFont"/>
    <w:uiPriority w:val="99"/>
    <w:unhideWhenUsed/>
    <w:rsid w:val="004502C3"/>
    <w:rPr>
      <w:color w:val="0000FF"/>
      <w:u w:val="single"/>
    </w:rPr>
  </w:style>
  <w:style w:type="paragraph" w:styleId="Title">
    <w:name w:val="Title"/>
    <w:basedOn w:val="Normal"/>
    <w:next w:val="Normal"/>
    <w:link w:val="TitleChar"/>
    <w:uiPriority w:val="10"/>
    <w:qFormat/>
    <w:rsid w:val="002C0E7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0E7F"/>
    <w:rPr>
      <w:rFonts w:asciiTheme="majorHAnsi" w:eastAsiaTheme="majorEastAsia" w:hAnsiTheme="majorHAnsi" w:cstheme="majorBidi"/>
      <w:spacing w:val="-10"/>
      <w:kern w:val="28"/>
      <w:sz w:val="56"/>
      <w:szCs w:val="56"/>
    </w:rPr>
  </w:style>
  <w:style w:type="character" w:styleId="PageNumber">
    <w:name w:val="page number"/>
    <w:basedOn w:val="DefaultParagraphFont"/>
    <w:uiPriority w:val="99"/>
    <w:semiHidden/>
    <w:unhideWhenUsed/>
    <w:rsid w:val="00033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491574">
      <w:bodyDiv w:val="1"/>
      <w:marLeft w:val="0"/>
      <w:marRight w:val="0"/>
      <w:marTop w:val="0"/>
      <w:marBottom w:val="0"/>
      <w:divBdr>
        <w:top w:val="none" w:sz="0" w:space="0" w:color="auto"/>
        <w:left w:val="none" w:sz="0" w:space="0" w:color="auto"/>
        <w:bottom w:val="none" w:sz="0" w:space="0" w:color="auto"/>
        <w:right w:val="none" w:sz="0" w:space="0" w:color="auto"/>
      </w:divBdr>
    </w:div>
    <w:div w:id="293410314">
      <w:bodyDiv w:val="1"/>
      <w:marLeft w:val="0"/>
      <w:marRight w:val="0"/>
      <w:marTop w:val="0"/>
      <w:marBottom w:val="0"/>
      <w:divBdr>
        <w:top w:val="none" w:sz="0" w:space="0" w:color="auto"/>
        <w:left w:val="none" w:sz="0" w:space="0" w:color="auto"/>
        <w:bottom w:val="none" w:sz="0" w:space="0" w:color="auto"/>
        <w:right w:val="none" w:sz="0" w:space="0" w:color="auto"/>
      </w:divBdr>
    </w:div>
    <w:div w:id="295837135">
      <w:bodyDiv w:val="1"/>
      <w:marLeft w:val="0"/>
      <w:marRight w:val="0"/>
      <w:marTop w:val="0"/>
      <w:marBottom w:val="0"/>
      <w:divBdr>
        <w:top w:val="none" w:sz="0" w:space="0" w:color="auto"/>
        <w:left w:val="none" w:sz="0" w:space="0" w:color="auto"/>
        <w:bottom w:val="none" w:sz="0" w:space="0" w:color="auto"/>
        <w:right w:val="none" w:sz="0" w:space="0" w:color="auto"/>
      </w:divBdr>
    </w:div>
    <w:div w:id="416292057">
      <w:bodyDiv w:val="1"/>
      <w:marLeft w:val="0"/>
      <w:marRight w:val="0"/>
      <w:marTop w:val="0"/>
      <w:marBottom w:val="0"/>
      <w:divBdr>
        <w:top w:val="none" w:sz="0" w:space="0" w:color="auto"/>
        <w:left w:val="none" w:sz="0" w:space="0" w:color="auto"/>
        <w:bottom w:val="none" w:sz="0" w:space="0" w:color="auto"/>
        <w:right w:val="none" w:sz="0" w:space="0" w:color="auto"/>
      </w:divBdr>
    </w:div>
    <w:div w:id="429469732">
      <w:bodyDiv w:val="1"/>
      <w:marLeft w:val="0"/>
      <w:marRight w:val="0"/>
      <w:marTop w:val="0"/>
      <w:marBottom w:val="0"/>
      <w:divBdr>
        <w:top w:val="none" w:sz="0" w:space="0" w:color="auto"/>
        <w:left w:val="none" w:sz="0" w:space="0" w:color="auto"/>
        <w:bottom w:val="none" w:sz="0" w:space="0" w:color="auto"/>
        <w:right w:val="none" w:sz="0" w:space="0" w:color="auto"/>
      </w:divBdr>
    </w:div>
    <w:div w:id="438530745">
      <w:bodyDiv w:val="1"/>
      <w:marLeft w:val="0"/>
      <w:marRight w:val="0"/>
      <w:marTop w:val="0"/>
      <w:marBottom w:val="0"/>
      <w:divBdr>
        <w:top w:val="none" w:sz="0" w:space="0" w:color="auto"/>
        <w:left w:val="none" w:sz="0" w:space="0" w:color="auto"/>
        <w:bottom w:val="none" w:sz="0" w:space="0" w:color="auto"/>
        <w:right w:val="none" w:sz="0" w:space="0" w:color="auto"/>
      </w:divBdr>
    </w:div>
    <w:div w:id="602877586">
      <w:bodyDiv w:val="1"/>
      <w:marLeft w:val="0"/>
      <w:marRight w:val="0"/>
      <w:marTop w:val="0"/>
      <w:marBottom w:val="0"/>
      <w:divBdr>
        <w:top w:val="none" w:sz="0" w:space="0" w:color="auto"/>
        <w:left w:val="none" w:sz="0" w:space="0" w:color="auto"/>
        <w:bottom w:val="none" w:sz="0" w:space="0" w:color="auto"/>
        <w:right w:val="none" w:sz="0" w:space="0" w:color="auto"/>
      </w:divBdr>
    </w:div>
    <w:div w:id="666204384">
      <w:bodyDiv w:val="1"/>
      <w:marLeft w:val="0"/>
      <w:marRight w:val="0"/>
      <w:marTop w:val="0"/>
      <w:marBottom w:val="0"/>
      <w:divBdr>
        <w:top w:val="none" w:sz="0" w:space="0" w:color="auto"/>
        <w:left w:val="none" w:sz="0" w:space="0" w:color="auto"/>
        <w:bottom w:val="none" w:sz="0" w:space="0" w:color="auto"/>
        <w:right w:val="none" w:sz="0" w:space="0" w:color="auto"/>
      </w:divBdr>
    </w:div>
    <w:div w:id="697044069">
      <w:bodyDiv w:val="1"/>
      <w:marLeft w:val="0"/>
      <w:marRight w:val="0"/>
      <w:marTop w:val="0"/>
      <w:marBottom w:val="0"/>
      <w:divBdr>
        <w:top w:val="none" w:sz="0" w:space="0" w:color="auto"/>
        <w:left w:val="none" w:sz="0" w:space="0" w:color="auto"/>
        <w:bottom w:val="none" w:sz="0" w:space="0" w:color="auto"/>
        <w:right w:val="none" w:sz="0" w:space="0" w:color="auto"/>
      </w:divBdr>
    </w:div>
    <w:div w:id="719286022">
      <w:bodyDiv w:val="1"/>
      <w:marLeft w:val="0"/>
      <w:marRight w:val="0"/>
      <w:marTop w:val="0"/>
      <w:marBottom w:val="0"/>
      <w:divBdr>
        <w:top w:val="none" w:sz="0" w:space="0" w:color="auto"/>
        <w:left w:val="none" w:sz="0" w:space="0" w:color="auto"/>
        <w:bottom w:val="none" w:sz="0" w:space="0" w:color="auto"/>
        <w:right w:val="none" w:sz="0" w:space="0" w:color="auto"/>
      </w:divBdr>
    </w:div>
    <w:div w:id="1249652770">
      <w:bodyDiv w:val="1"/>
      <w:marLeft w:val="0"/>
      <w:marRight w:val="0"/>
      <w:marTop w:val="0"/>
      <w:marBottom w:val="0"/>
      <w:divBdr>
        <w:top w:val="none" w:sz="0" w:space="0" w:color="auto"/>
        <w:left w:val="none" w:sz="0" w:space="0" w:color="auto"/>
        <w:bottom w:val="none" w:sz="0" w:space="0" w:color="auto"/>
        <w:right w:val="none" w:sz="0" w:space="0" w:color="auto"/>
      </w:divBdr>
    </w:div>
    <w:div w:id="1333878577">
      <w:bodyDiv w:val="1"/>
      <w:marLeft w:val="0"/>
      <w:marRight w:val="0"/>
      <w:marTop w:val="0"/>
      <w:marBottom w:val="0"/>
      <w:divBdr>
        <w:top w:val="none" w:sz="0" w:space="0" w:color="auto"/>
        <w:left w:val="none" w:sz="0" w:space="0" w:color="auto"/>
        <w:bottom w:val="none" w:sz="0" w:space="0" w:color="auto"/>
        <w:right w:val="none" w:sz="0" w:space="0" w:color="auto"/>
      </w:divBdr>
    </w:div>
    <w:div w:id="1359429349">
      <w:bodyDiv w:val="1"/>
      <w:marLeft w:val="0"/>
      <w:marRight w:val="0"/>
      <w:marTop w:val="0"/>
      <w:marBottom w:val="0"/>
      <w:divBdr>
        <w:top w:val="none" w:sz="0" w:space="0" w:color="auto"/>
        <w:left w:val="none" w:sz="0" w:space="0" w:color="auto"/>
        <w:bottom w:val="none" w:sz="0" w:space="0" w:color="auto"/>
        <w:right w:val="none" w:sz="0" w:space="0" w:color="auto"/>
      </w:divBdr>
    </w:div>
    <w:div w:id="1360934855">
      <w:bodyDiv w:val="1"/>
      <w:marLeft w:val="0"/>
      <w:marRight w:val="0"/>
      <w:marTop w:val="0"/>
      <w:marBottom w:val="0"/>
      <w:divBdr>
        <w:top w:val="none" w:sz="0" w:space="0" w:color="auto"/>
        <w:left w:val="none" w:sz="0" w:space="0" w:color="auto"/>
        <w:bottom w:val="none" w:sz="0" w:space="0" w:color="auto"/>
        <w:right w:val="none" w:sz="0" w:space="0" w:color="auto"/>
      </w:divBdr>
    </w:div>
    <w:div w:id="1412239745">
      <w:bodyDiv w:val="1"/>
      <w:marLeft w:val="0"/>
      <w:marRight w:val="0"/>
      <w:marTop w:val="0"/>
      <w:marBottom w:val="0"/>
      <w:divBdr>
        <w:top w:val="none" w:sz="0" w:space="0" w:color="auto"/>
        <w:left w:val="none" w:sz="0" w:space="0" w:color="auto"/>
        <w:bottom w:val="none" w:sz="0" w:space="0" w:color="auto"/>
        <w:right w:val="none" w:sz="0" w:space="0" w:color="auto"/>
      </w:divBdr>
    </w:div>
    <w:div w:id="1507549486">
      <w:bodyDiv w:val="1"/>
      <w:marLeft w:val="0"/>
      <w:marRight w:val="0"/>
      <w:marTop w:val="0"/>
      <w:marBottom w:val="0"/>
      <w:divBdr>
        <w:top w:val="none" w:sz="0" w:space="0" w:color="auto"/>
        <w:left w:val="none" w:sz="0" w:space="0" w:color="auto"/>
        <w:bottom w:val="none" w:sz="0" w:space="0" w:color="auto"/>
        <w:right w:val="none" w:sz="0" w:space="0" w:color="auto"/>
      </w:divBdr>
    </w:div>
    <w:div w:id="1549104731">
      <w:bodyDiv w:val="1"/>
      <w:marLeft w:val="0"/>
      <w:marRight w:val="0"/>
      <w:marTop w:val="0"/>
      <w:marBottom w:val="0"/>
      <w:divBdr>
        <w:top w:val="none" w:sz="0" w:space="0" w:color="auto"/>
        <w:left w:val="none" w:sz="0" w:space="0" w:color="auto"/>
        <w:bottom w:val="none" w:sz="0" w:space="0" w:color="auto"/>
        <w:right w:val="none" w:sz="0" w:space="0" w:color="auto"/>
      </w:divBdr>
      <w:divsChild>
        <w:div w:id="1955094437">
          <w:marLeft w:val="0"/>
          <w:marRight w:val="0"/>
          <w:marTop w:val="0"/>
          <w:marBottom w:val="0"/>
          <w:divBdr>
            <w:top w:val="none" w:sz="0" w:space="0" w:color="auto"/>
            <w:left w:val="none" w:sz="0" w:space="0" w:color="auto"/>
            <w:bottom w:val="none" w:sz="0" w:space="0" w:color="auto"/>
            <w:right w:val="none" w:sz="0" w:space="0" w:color="auto"/>
          </w:divBdr>
        </w:div>
        <w:div w:id="1695956083">
          <w:marLeft w:val="0"/>
          <w:marRight w:val="0"/>
          <w:marTop w:val="0"/>
          <w:marBottom w:val="0"/>
          <w:divBdr>
            <w:top w:val="none" w:sz="0" w:space="0" w:color="auto"/>
            <w:left w:val="none" w:sz="0" w:space="0" w:color="auto"/>
            <w:bottom w:val="none" w:sz="0" w:space="0" w:color="auto"/>
            <w:right w:val="none" w:sz="0" w:space="0" w:color="auto"/>
          </w:divBdr>
        </w:div>
        <w:div w:id="544830150">
          <w:marLeft w:val="0"/>
          <w:marRight w:val="0"/>
          <w:marTop w:val="0"/>
          <w:marBottom w:val="0"/>
          <w:divBdr>
            <w:top w:val="none" w:sz="0" w:space="0" w:color="auto"/>
            <w:left w:val="none" w:sz="0" w:space="0" w:color="auto"/>
            <w:bottom w:val="none" w:sz="0" w:space="0" w:color="auto"/>
            <w:right w:val="none" w:sz="0" w:space="0" w:color="auto"/>
          </w:divBdr>
        </w:div>
        <w:div w:id="1245648981">
          <w:marLeft w:val="0"/>
          <w:marRight w:val="0"/>
          <w:marTop w:val="0"/>
          <w:marBottom w:val="0"/>
          <w:divBdr>
            <w:top w:val="none" w:sz="0" w:space="0" w:color="auto"/>
            <w:left w:val="none" w:sz="0" w:space="0" w:color="auto"/>
            <w:bottom w:val="none" w:sz="0" w:space="0" w:color="auto"/>
            <w:right w:val="none" w:sz="0" w:space="0" w:color="auto"/>
          </w:divBdr>
        </w:div>
        <w:div w:id="246697608">
          <w:marLeft w:val="0"/>
          <w:marRight w:val="0"/>
          <w:marTop w:val="0"/>
          <w:marBottom w:val="0"/>
          <w:divBdr>
            <w:top w:val="none" w:sz="0" w:space="0" w:color="auto"/>
            <w:left w:val="none" w:sz="0" w:space="0" w:color="auto"/>
            <w:bottom w:val="none" w:sz="0" w:space="0" w:color="auto"/>
            <w:right w:val="none" w:sz="0" w:space="0" w:color="auto"/>
          </w:divBdr>
        </w:div>
        <w:div w:id="1432702738">
          <w:marLeft w:val="0"/>
          <w:marRight w:val="0"/>
          <w:marTop w:val="0"/>
          <w:marBottom w:val="0"/>
          <w:divBdr>
            <w:top w:val="none" w:sz="0" w:space="0" w:color="auto"/>
            <w:left w:val="none" w:sz="0" w:space="0" w:color="auto"/>
            <w:bottom w:val="none" w:sz="0" w:space="0" w:color="auto"/>
            <w:right w:val="none" w:sz="0" w:space="0" w:color="auto"/>
          </w:divBdr>
        </w:div>
        <w:div w:id="244807442">
          <w:marLeft w:val="0"/>
          <w:marRight w:val="0"/>
          <w:marTop w:val="0"/>
          <w:marBottom w:val="0"/>
          <w:divBdr>
            <w:top w:val="none" w:sz="0" w:space="0" w:color="auto"/>
            <w:left w:val="none" w:sz="0" w:space="0" w:color="auto"/>
            <w:bottom w:val="none" w:sz="0" w:space="0" w:color="auto"/>
            <w:right w:val="none" w:sz="0" w:space="0" w:color="auto"/>
          </w:divBdr>
        </w:div>
        <w:div w:id="529270617">
          <w:marLeft w:val="0"/>
          <w:marRight w:val="0"/>
          <w:marTop w:val="0"/>
          <w:marBottom w:val="0"/>
          <w:divBdr>
            <w:top w:val="none" w:sz="0" w:space="0" w:color="auto"/>
            <w:left w:val="none" w:sz="0" w:space="0" w:color="auto"/>
            <w:bottom w:val="none" w:sz="0" w:space="0" w:color="auto"/>
            <w:right w:val="none" w:sz="0" w:space="0" w:color="auto"/>
          </w:divBdr>
        </w:div>
        <w:div w:id="1587491904">
          <w:marLeft w:val="0"/>
          <w:marRight w:val="0"/>
          <w:marTop w:val="0"/>
          <w:marBottom w:val="0"/>
          <w:divBdr>
            <w:top w:val="none" w:sz="0" w:space="0" w:color="auto"/>
            <w:left w:val="none" w:sz="0" w:space="0" w:color="auto"/>
            <w:bottom w:val="none" w:sz="0" w:space="0" w:color="auto"/>
            <w:right w:val="none" w:sz="0" w:space="0" w:color="auto"/>
          </w:divBdr>
        </w:div>
        <w:div w:id="169372890">
          <w:marLeft w:val="0"/>
          <w:marRight w:val="0"/>
          <w:marTop w:val="0"/>
          <w:marBottom w:val="0"/>
          <w:divBdr>
            <w:top w:val="none" w:sz="0" w:space="0" w:color="auto"/>
            <w:left w:val="none" w:sz="0" w:space="0" w:color="auto"/>
            <w:bottom w:val="none" w:sz="0" w:space="0" w:color="auto"/>
            <w:right w:val="none" w:sz="0" w:space="0" w:color="auto"/>
          </w:divBdr>
        </w:div>
        <w:div w:id="156576718">
          <w:marLeft w:val="0"/>
          <w:marRight w:val="0"/>
          <w:marTop w:val="0"/>
          <w:marBottom w:val="0"/>
          <w:divBdr>
            <w:top w:val="none" w:sz="0" w:space="0" w:color="auto"/>
            <w:left w:val="none" w:sz="0" w:space="0" w:color="auto"/>
            <w:bottom w:val="none" w:sz="0" w:space="0" w:color="auto"/>
            <w:right w:val="none" w:sz="0" w:space="0" w:color="auto"/>
          </w:divBdr>
        </w:div>
        <w:div w:id="168982234">
          <w:marLeft w:val="0"/>
          <w:marRight w:val="0"/>
          <w:marTop w:val="0"/>
          <w:marBottom w:val="0"/>
          <w:divBdr>
            <w:top w:val="none" w:sz="0" w:space="0" w:color="auto"/>
            <w:left w:val="none" w:sz="0" w:space="0" w:color="auto"/>
            <w:bottom w:val="none" w:sz="0" w:space="0" w:color="auto"/>
            <w:right w:val="none" w:sz="0" w:space="0" w:color="auto"/>
          </w:divBdr>
        </w:div>
        <w:div w:id="679744284">
          <w:marLeft w:val="0"/>
          <w:marRight w:val="0"/>
          <w:marTop w:val="0"/>
          <w:marBottom w:val="0"/>
          <w:divBdr>
            <w:top w:val="none" w:sz="0" w:space="0" w:color="auto"/>
            <w:left w:val="none" w:sz="0" w:space="0" w:color="auto"/>
            <w:bottom w:val="none" w:sz="0" w:space="0" w:color="auto"/>
            <w:right w:val="none" w:sz="0" w:space="0" w:color="auto"/>
          </w:divBdr>
        </w:div>
        <w:div w:id="342435020">
          <w:marLeft w:val="0"/>
          <w:marRight w:val="0"/>
          <w:marTop w:val="0"/>
          <w:marBottom w:val="0"/>
          <w:divBdr>
            <w:top w:val="none" w:sz="0" w:space="0" w:color="auto"/>
            <w:left w:val="none" w:sz="0" w:space="0" w:color="auto"/>
            <w:bottom w:val="none" w:sz="0" w:space="0" w:color="auto"/>
            <w:right w:val="none" w:sz="0" w:space="0" w:color="auto"/>
          </w:divBdr>
        </w:div>
        <w:div w:id="650257399">
          <w:marLeft w:val="0"/>
          <w:marRight w:val="0"/>
          <w:marTop w:val="0"/>
          <w:marBottom w:val="0"/>
          <w:divBdr>
            <w:top w:val="none" w:sz="0" w:space="0" w:color="auto"/>
            <w:left w:val="none" w:sz="0" w:space="0" w:color="auto"/>
            <w:bottom w:val="none" w:sz="0" w:space="0" w:color="auto"/>
            <w:right w:val="none" w:sz="0" w:space="0" w:color="auto"/>
          </w:divBdr>
        </w:div>
      </w:divsChild>
    </w:div>
    <w:div w:id="1600406549">
      <w:bodyDiv w:val="1"/>
      <w:marLeft w:val="0"/>
      <w:marRight w:val="0"/>
      <w:marTop w:val="0"/>
      <w:marBottom w:val="0"/>
      <w:divBdr>
        <w:top w:val="none" w:sz="0" w:space="0" w:color="auto"/>
        <w:left w:val="none" w:sz="0" w:space="0" w:color="auto"/>
        <w:bottom w:val="none" w:sz="0" w:space="0" w:color="auto"/>
        <w:right w:val="none" w:sz="0" w:space="0" w:color="auto"/>
      </w:divBdr>
    </w:div>
    <w:div w:id="1618947708">
      <w:bodyDiv w:val="1"/>
      <w:marLeft w:val="0"/>
      <w:marRight w:val="0"/>
      <w:marTop w:val="0"/>
      <w:marBottom w:val="0"/>
      <w:divBdr>
        <w:top w:val="none" w:sz="0" w:space="0" w:color="auto"/>
        <w:left w:val="none" w:sz="0" w:space="0" w:color="auto"/>
        <w:bottom w:val="none" w:sz="0" w:space="0" w:color="auto"/>
        <w:right w:val="none" w:sz="0" w:space="0" w:color="auto"/>
      </w:divBdr>
    </w:div>
    <w:div w:id="1677492127">
      <w:bodyDiv w:val="1"/>
      <w:marLeft w:val="0"/>
      <w:marRight w:val="0"/>
      <w:marTop w:val="0"/>
      <w:marBottom w:val="0"/>
      <w:divBdr>
        <w:top w:val="none" w:sz="0" w:space="0" w:color="auto"/>
        <w:left w:val="none" w:sz="0" w:space="0" w:color="auto"/>
        <w:bottom w:val="none" w:sz="0" w:space="0" w:color="auto"/>
        <w:right w:val="none" w:sz="0" w:space="0" w:color="auto"/>
      </w:divBdr>
    </w:div>
    <w:div w:id="1816028441">
      <w:bodyDiv w:val="1"/>
      <w:marLeft w:val="0"/>
      <w:marRight w:val="0"/>
      <w:marTop w:val="0"/>
      <w:marBottom w:val="0"/>
      <w:divBdr>
        <w:top w:val="none" w:sz="0" w:space="0" w:color="auto"/>
        <w:left w:val="none" w:sz="0" w:space="0" w:color="auto"/>
        <w:bottom w:val="none" w:sz="0" w:space="0" w:color="auto"/>
        <w:right w:val="none" w:sz="0" w:space="0" w:color="auto"/>
      </w:divBdr>
    </w:div>
    <w:div w:id="1838492643">
      <w:bodyDiv w:val="1"/>
      <w:marLeft w:val="0"/>
      <w:marRight w:val="0"/>
      <w:marTop w:val="0"/>
      <w:marBottom w:val="0"/>
      <w:divBdr>
        <w:top w:val="none" w:sz="0" w:space="0" w:color="auto"/>
        <w:left w:val="none" w:sz="0" w:space="0" w:color="auto"/>
        <w:bottom w:val="none" w:sz="0" w:space="0" w:color="auto"/>
        <w:right w:val="none" w:sz="0" w:space="0" w:color="auto"/>
      </w:divBdr>
    </w:div>
    <w:div w:id="1871995415">
      <w:bodyDiv w:val="1"/>
      <w:marLeft w:val="0"/>
      <w:marRight w:val="0"/>
      <w:marTop w:val="0"/>
      <w:marBottom w:val="0"/>
      <w:divBdr>
        <w:top w:val="none" w:sz="0" w:space="0" w:color="auto"/>
        <w:left w:val="none" w:sz="0" w:space="0" w:color="auto"/>
        <w:bottom w:val="none" w:sz="0" w:space="0" w:color="auto"/>
        <w:right w:val="none" w:sz="0" w:space="0" w:color="auto"/>
      </w:divBdr>
    </w:div>
    <w:div w:id="1888909163">
      <w:bodyDiv w:val="1"/>
      <w:marLeft w:val="0"/>
      <w:marRight w:val="0"/>
      <w:marTop w:val="0"/>
      <w:marBottom w:val="0"/>
      <w:divBdr>
        <w:top w:val="none" w:sz="0" w:space="0" w:color="auto"/>
        <w:left w:val="none" w:sz="0" w:space="0" w:color="auto"/>
        <w:bottom w:val="none" w:sz="0" w:space="0" w:color="auto"/>
        <w:right w:val="none" w:sz="0" w:space="0" w:color="auto"/>
      </w:divBdr>
    </w:div>
    <w:div w:id="1944413322">
      <w:bodyDiv w:val="1"/>
      <w:marLeft w:val="0"/>
      <w:marRight w:val="0"/>
      <w:marTop w:val="0"/>
      <w:marBottom w:val="0"/>
      <w:divBdr>
        <w:top w:val="none" w:sz="0" w:space="0" w:color="auto"/>
        <w:left w:val="none" w:sz="0" w:space="0" w:color="auto"/>
        <w:bottom w:val="none" w:sz="0" w:space="0" w:color="auto"/>
        <w:right w:val="none" w:sz="0" w:space="0" w:color="auto"/>
      </w:divBdr>
    </w:div>
    <w:div w:id="2057046057">
      <w:bodyDiv w:val="1"/>
      <w:marLeft w:val="0"/>
      <w:marRight w:val="0"/>
      <w:marTop w:val="0"/>
      <w:marBottom w:val="0"/>
      <w:divBdr>
        <w:top w:val="none" w:sz="0" w:space="0" w:color="auto"/>
        <w:left w:val="none" w:sz="0" w:space="0" w:color="auto"/>
        <w:bottom w:val="none" w:sz="0" w:space="0" w:color="auto"/>
        <w:right w:val="none" w:sz="0" w:space="0" w:color="auto"/>
      </w:divBdr>
    </w:div>
    <w:div w:id="2081248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Elizabeth.Fearon@lsht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2EA7ED-B7FD-47C9-8179-4A3AA5167116}">
  <ds:schemaRefs>
    <ds:schemaRef ds:uri="http://schemas.openxmlformats.org/officeDocument/2006/bibliography"/>
  </ds:schemaRefs>
</ds:datastoreItem>
</file>

<file path=customXml/itemProps2.xml><?xml version="1.0" encoding="utf-8"?>
<ds:datastoreItem xmlns:ds="http://schemas.openxmlformats.org/officeDocument/2006/customXml" ds:itemID="{A9900AD1-EC95-48C2-B719-318FFAEF2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6481</Words>
  <Characters>65628</Characters>
  <Application>Microsoft Office Word</Application>
  <DocSecurity>4</DocSecurity>
  <Lines>546</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Fearon</dc:creator>
  <cp:keywords/>
  <dc:description/>
  <cp:lastModifiedBy>Tina Bowers</cp:lastModifiedBy>
  <cp:revision>2</cp:revision>
  <cp:lastPrinted>2018-10-23T15:40:00Z</cp:lastPrinted>
  <dcterms:created xsi:type="dcterms:W3CDTF">2020-03-17T14:39:00Z</dcterms:created>
  <dcterms:modified xsi:type="dcterms:W3CDTF">2020-03-17T14:39:00Z</dcterms:modified>
</cp:coreProperties>
</file>